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EB8EEE" w14:textId="77777777" w:rsidR="00AB5E3B" w:rsidRPr="001E08F1" w:rsidRDefault="00AB5E3B" w:rsidP="00115DA4">
      <w:pPr>
        <w:spacing w:before="0" w:beforeAutospacing="0" w:after="0" w:afterAutospacing="0" w:line="360" w:lineRule="auto"/>
        <w:rPr>
          <w:lang w:val="en-US"/>
        </w:rPr>
      </w:pPr>
    </w:p>
    <w:p w14:paraId="73D72AB5" w14:textId="2DEE2C85" w:rsidR="008D2A8A" w:rsidRPr="0018165F" w:rsidRDefault="00EA056C" w:rsidP="00AE7D76">
      <w:pPr>
        <w:pStyle w:val="Title"/>
        <w:spacing w:before="0" w:beforeAutospacing="0" w:afterAutospacing="0" w:line="360" w:lineRule="auto"/>
        <w:ind w:left="0"/>
        <w:rPr>
          <w:sz w:val="24"/>
          <w:szCs w:val="24"/>
        </w:rPr>
      </w:pPr>
      <w:r w:rsidRPr="0018165F">
        <w:rPr>
          <w:sz w:val="24"/>
          <w:szCs w:val="24"/>
        </w:rPr>
        <w:t xml:space="preserve">Does </w:t>
      </w:r>
      <w:r w:rsidR="0018165F" w:rsidRPr="0018165F">
        <w:rPr>
          <w:sz w:val="24"/>
          <w:szCs w:val="24"/>
        </w:rPr>
        <w:t>micronutrient suppl</w:t>
      </w:r>
      <w:r w:rsidR="0018165F">
        <w:rPr>
          <w:sz w:val="24"/>
          <w:szCs w:val="24"/>
        </w:rPr>
        <w:t>e</w:t>
      </w:r>
      <w:r w:rsidR="0018165F" w:rsidRPr="0018165F">
        <w:rPr>
          <w:sz w:val="24"/>
          <w:szCs w:val="24"/>
        </w:rPr>
        <w:t xml:space="preserve">mentation </w:t>
      </w:r>
      <w:r w:rsidR="00DD5335">
        <w:rPr>
          <w:sz w:val="24"/>
          <w:szCs w:val="24"/>
        </w:rPr>
        <w:t xml:space="preserve">improve outcomes </w:t>
      </w:r>
      <w:r w:rsidR="0018165F" w:rsidRPr="0018165F">
        <w:rPr>
          <w:sz w:val="24"/>
          <w:szCs w:val="24"/>
        </w:rPr>
        <w:t xml:space="preserve">in </w:t>
      </w:r>
      <w:r w:rsidR="00316E87">
        <w:rPr>
          <w:sz w:val="24"/>
          <w:szCs w:val="24"/>
        </w:rPr>
        <w:t xml:space="preserve">adult </w:t>
      </w:r>
      <w:r w:rsidR="0020665A">
        <w:rPr>
          <w:sz w:val="24"/>
          <w:szCs w:val="24"/>
        </w:rPr>
        <w:t>gastrointestinal surgery</w:t>
      </w:r>
      <w:r w:rsidR="0018165F" w:rsidRPr="0018165F">
        <w:rPr>
          <w:sz w:val="24"/>
          <w:szCs w:val="24"/>
        </w:rPr>
        <w:t xml:space="preserve"> </w:t>
      </w:r>
      <w:r w:rsidR="0020665A">
        <w:rPr>
          <w:sz w:val="24"/>
          <w:szCs w:val="24"/>
        </w:rPr>
        <w:t>patients</w:t>
      </w:r>
      <w:r w:rsidR="00BF77C9">
        <w:rPr>
          <w:sz w:val="24"/>
          <w:szCs w:val="24"/>
        </w:rPr>
        <w:t>?</w:t>
      </w:r>
      <w:r w:rsidR="0018165F">
        <w:rPr>
          <w:sz w:val="24"/>
          <w:szCs w:val="24"/>
        </w:rPr>
        <w:t xml:space="preserve"> </w:t>
      </w:r>
      <w:r w:rsidR="00BF77C9">
        <w:rPr>
          <w:sz w:val="24"/>
          <w:szCs w:val="24"/>
        </w:rPr>
        <w:t>A</w:t>
      </w:r>
      <w:r w:rsidR="0018165F">
        <w:rPr>
          <w:sz w:val="24"/>
          <w:szCs w:val="24"/>
        </w:rPr>
        <w:t xml:space="preserve"> systematic review</w:t>
      </w:r>
    </w:p>
    <w:p w14:paraId="208E5179" w14:textId="77777777" w:rsidR="008D2A8A" w:rsidRPr="00115DA4" w:rsidRDefault="008D2A8A" w:rsidP="00AE7D76">
      <w:pPr>
        <w:pStyle w:val="BodyText"/>
        <w:spacing w:before="0" w:beforeAutospacing="0" w:afterAutospacing="0" w:line="360" w:lineRule="auto"/>
        <w:rPr>
          <w:rFonts w:ascii="Arial" w:hAnsi="Arial" w:cs="Arial"/>
          <w:b/>
        </w:rPr>
      </w:pPr>
    </w:p>
    <w:p w14:paraId="0ED86235" w14:textId="77777777" w:rsidR="00261E6F" w:rsidRDefault="00EA056C" w:rsidP="00AE7D76">
      <w:pPr>
        <w:spacing w:before="0" w:beforeAutospacing="0" w:after="0" w:afterAutospacing="0" w:line="360" w:lineRule="auto"/>
        <w:ind w:left="-142" w:right="89"/>
        <w:jc w:val="center"/>
        <w:rPr>
          <w:vertAlign w:val="superscript"/>
        </w:rPr>
      </w:pPr>
      <w:r w:rsidRPr="00115DA4">
        <w:t>Daoud Salman</w:t>
      </w:r>
      <w:r w:rsidRPr="00115DA4">
        <w:rPr>
          <w:spacing w:val="-99"/>
        </w:rPr>
        <w:t xml:space="preserve"> </w:t>
      </w:r>
      <w:r w:rsidR="00EA6CE0" w:rsidRPr="00115DA4">
        <w:rPr>
          <w:vertAlign w:val="superscript"/>
        </w:rPr>
        <w:t>1</w:t>
      </w:r>
      <w:r w:rsidR="00EA6CE0" w:rsidRPr="00115DA4">
        <w:t xml:space="preserve">, </w:t>
      </w:r>
      <w:r w:rsidR="0018165F" w:rsidRPr="00115DA4">
        <w:t>Trevor Smith</w:t>
      </w:r>
      <w:r w:rsidR="00EA6CE0" w:rsidRPr="00115DA4">
        <w:rPr>
          <w:vertAlign w:val="superscript"/>
        </w:rPr>
        <w:t>2</w:t>
      </w:r>
      <w:r w:rsidR="0018165F" w:rsidRPr="00115DA4">
        <w:t xml:space="preserve"> and Philip C.</w:t>
      </w:r>
      <w:r w:rsidR="00EA6CE0" w:rsidRPr="00115DA4">
        <w:t xml:space="preserve"> </w:t>
      </w:r>
      <w:r w:rsidR="0018165F" w:rsidRPr="00115DA4">
        <w:t>Calde</w:t>
      </w:r>
      <w:r w:rsidR="00EA6CE0" w:rsidRPr="00115DA4">
        <w:t>r</w:t>
      </w:r>
      <w:r w:rsidR="00EA6CE0" w:rsidRPr="00115DA4">
        <w:rPr>
          <w:vertAlign w:val="superscript"/>
        </w:rPr>
        <w:t>1,</w:t>
      </w:r>
      <w:proofErr w:type="gramStart"/>
      <w:r w:rsidR="00EA6CE0" w:rsidRPr="00115DA4">
        <w:rPr>
          <w:vertAlign w:val="superscript"/>
        </w:rPr>
        <w:t>3,*</w:t>
      </w:r>
      <w:proofErr w:type="gramEnd"/>
    </w:p>
    <w:p w14:paraId="1E3C372A" w14:textId="77777777" w:rsidR="00115DA4" w:rsidRPr="00115DA4" w:rsidRDefault="00115DA4" w:rsidP="00AE7D76">
      <w:pPr>
        <w:spacing w:before="0" w:beforeAutospacing="0" w:after="0" w:afterAutospacing="0" w:line="360" w:lineRule="auto"/>
        <w:ind w:left="-142" w:right="89"/>
        <w:jc w:val="center"/>
      </w:pPr>
    </w:p>
    <w:p w14:paraId="071D0AAC" w14:textId="77777777" w:rsidR="00EA6CE0" w:rsidRPr="00115DA4" w:rsidRDefault="00EA056C" w:rsidP="00AE7D76">
      <w:pPr>
        <w:spacing w:before="0" w:beforeAutospacing="0" w:after="0" w:afterAutospacing="0" w:line="360" w:lineRule="auto"/>
        <w:ind w:left="-142" w:right="89"/>
        <w:jc w:val="center"/>
      </w:pPr>
      <w:r w:rsidRPr="00115DA4">
        <w:rPr>
          <w:vertAlign w:val="superscript"/>
        </w:rPr>
        <w:t>1</w:t>
      </w:r>
      <w:r w:rsidR="00115DA4" w:rsidRPr="00115DA4">
        <w:t>School of Human Development and Health, Faculty of Medicine, University of Southampton, Southampton, United Kingdom</w:t>
      </w:r>
    </w:p>
    <w:p w14:paraId="002F15BF" w14:textId="77777777" w:rsidR="00EA6CE0" w:rsidRPr="00115DA4" w:rsidRDefault="00EA056C" w:rsidP="00AE7D76">
      <w:pPr>
        <w:spacing w:before="0" w:beforeAutospacing="0" w:after="0" w:afterAutospacing="0" w:line="360" w:lineRule="auto"/>
        <w:ind w:left="-142" w:right="89"/>
        <w:jc w:val="center"/>
      </w:pPr>
      <w:r w:rsidRPr="00115DA4">
        <w:rPr>
          <w:vertAlign w:val="superscript"/>
        </w:rPr>
        <w:t>2</w:t>
      </w:r>
      <w:r w:rsidR="00115DA4" w:rsidRPr="00115DA4">
        <w:t>University Hospital Southampton NHS Foundation Trust, Southampton, United Kingdom</w:t>
      </w:r>
    </w:p>
    <w:p w14:paraId="2961E8C6" w14:textId="77777777" w:rsidR="00115DA4" w:rsidRPr="00115DA4" w:rsidRDefault="00EA056C" w:rsidP="00AE7D76">
      <w:pPr>
        <w:spacing w:before="0" w:beforeAutospacing="0" w:after="0" w:afterAutospacing="0" w:line="360" w:lineRule="auto"/>
        <w:ind w:left="-142" w:right="89"/>
        <w:jc w:val="center"/>
      </w:pPr>
      <w:r w:rsidRPr="00115DA4">
        <w:rPr>
          <w:vertAlign w:val="superscript"/>
        </w:rPr>
        <w:t>3</w:t>
      </w:r>
      <w:r w:rsidRPr="00115DA4">
        <w:t>NIHR Southampton Biomedical Research Centre, University Hospital Southampton NHS Foundation Trust and University of Southampton, Southampton, United Kingdom</w:t>
      </w:r>
    </w:p>
    <w:p w14:paraId="2C2BCA1A" w14:textId="77777777" w:rsidR="00EA6CE0" w:rsidRPr="00115DA4" w:rsidRDefault="00EA6CE0" w:rsidP="00AE7D76">
      <w:pPr>
        <w:spacing w:before="0" w:beforeAutospacing="0" w:after="0" w:afterAutospacing="0" w:line="360" w:lineRule="auto"/>
        <w:ind w:left="-142" w:right="89"/>
        <w:jc w:val="center"/>
      </w:pPr>
    </w:p>
    <w:p w14:paraId="26F504F7" w14:textId="77777777" w:rsidR="00EA6CE0" w:rsidRPr="00115DA4" w:rsidRDefault="00EA056C" w:rsidP="00AE7D76">
      <w:pPr>
        <w:spacing w:before="0" w:beforeAutospacing="0" w:after="0" w:afterAutospacing="0" w:line="360" w:lineRule="auto"/>
        <w:ind w:left="-142" w:right="89"/>
        <w:jc w:val="center"/>
      </w:pPr>
      <w:r w:rsidRPr="00115DA4">
        <w:t>*Author for correspondence: pcc@soton.ac.uk</w:t>
      </w:r>
    </w:p>
    <w:p w14:paraId="20CC3014" w14:textId="77777777" w:rsidR="0081636C" w:rsidRPr="00115DA4" w:rsidRDefault="0081636C" w:rsidP="00AE7D76">
      <w:pPr>
        <w:spacing w:before="0" w:beforeAutospacing="0" w:after="0" w:afterAutospacing="0" w:line="360" w:lineRule="auto"/>
        <w:rPr>
          <w:lang w:val="en-US"/>
        </w:rPr>
      </w:pPr>
    </w:p>
    <w:p w14:paraId="545D3985" w14:textId="77777777" w:rsidR="0081636C" w:rsidRDefault="00EA056C" w:rsidP="00AE7D76">
      <w:pPr>
        <w:spacing w:before="0" w:beforeAutospacing="0" w:after="0" w:afterAutospacing="0" w:line="360" w:lineRule="auto"/>
        <w:rPr>
          <w:lang w:val="en-US"/>
        </w:rPr>
      </w:pPr>
      <w:r w:rsidRPr="00115DA4">
        <w:rPr>
          <w:lang w:val="en-US"/>
        </w:rPr>
        <w:t xml:space="preserve">Key words: </w:t>
      </w:r>
      <w:r w:rsidR="002117C0" w:rsidRPr="00115DA4">
        <w:rPr>
          <w:lang w:val="en-US"/>
        </w:rPr>
        <w:t xml:space="preserve">Micronutrients, Gastrointestinal </w:t>
      </w:r>
      <w:r w:rsidRPr="00115DA4">
        <w:rPr>
          <w:lang w:val="en-US"/>
        </w:rPr>
        <w:t>s</w:t>
      </w:r>
      <w:r w:rsidR="002117C0" w:rsidRPr="00115DA4">
        <w:rPr>
          <w:lang w:val="en-US"/>
        </w:rPr>
        <w:t xml:space="preserve">urgery, Surgical </w:t>
      </w:r>
      <w:r w:rsidRPr="00115DA4">
        <w:rPr>
          <w:lang w:val="en-US"/>
        </w:rPr>
        <w:t>c</w:t>
      </w:r>
      <w:r w:rsidR="002117C0" w:rsidRPr="00115DA4">
        <w:rPr>
          <w:lang w:val="en-US"/>
        </w:rPr>
        <w:t>omplication</w:t>
      </w:r>
      <w:r w:rsidRPr="00115DA4">
        <w:rPr>
          <w:lang w:val="en-US"/>
        </w:rPr>
        <w:t>s</w:t>
      </w:r>
      <w:r w:rsidR="002117C0" w:rsidRPr="00115DA4">
        <w:rPr>
          <w:lang w:val="en-US"/>
        </w:rPr>
        <w:t xml:space="preserve">, Bariatric, </w:t>
      </w:r>
      <w:r w:rsidR="00DB73EB" w:rsidRPr="00115DA4">
        <w:rPr>
          <w:lang w:val="en-US"/>
        </w:rPr>
        <w:t>Vitamin</w:t>
      </w:r>
      <w:r w:rsidRPr="00115DA4">
        <w:rPr>
          <w:lang w:val="en-US"/>
        </w:rPr>
        <w:t>s</w:t>
      </w:r>
      <w:r w:rsidR="002117C0" w:rsidRPr="00115DA4">
        <w:rPr>
          <w:lang w:val="en-US"/>
        </w:rPr>
        <w:t>,</w:t>
      </w:r>
      <w:r w:rsidR="00DB73EB" w:rsidRPr="00115DA4">
        <w:rPr>
          <w:lang w:val="en-US"/>
        </w:rPr>
        <w:t xml:space="preserve"> Trace </w:t>
      </w:r>
      <w:r w:rsidRPr="00115DA4">
        <w:rPr>
          <w:lang w:val="en-US"/>
        </w:rPr>
        <w:t>e</w:t>
      </w:r>
      <w:r w:rsidR="00DB73EB" w:rsidRPr="00115DA4">
        <w:rPr>
          <w:lang w:val="en-US"/>
        </w:rPr>
        <w:t xml:space="preserve">lements, Antioxidants, </w:t>
      </w:r>
      <w:r w:rsidR="002117C0" w:rsidRPr="00115DA4">
        <w:rPr>
          <w:lang w:val="en-US"/>
        </w:rPr>
        <w:t xml:space="preserve">Oxidative </w:t>
      </w:r>
      <w:r w:rsidRPr="00115DA4">
        <w:rPr>
          <w:lang w:val="en-US"/>
        </w:rPr>
        <w:t>s</w:t>
      </w:r>
      <w:r w:rsidR="002117C0" w:rsidRPr="00115DA4">
        <w:rPr>
          <w:lang w:val="en-US"/>
        </w:rPr>
        <w:t>tress, Inflammation</w:t>
      </w:r>
    </w:p>
    <w:p w14:paraId="17747D62" w14:textId="77777777" w:rsidR="006E19DE" w:rsidRDefault="006E19DE" w:rsidP="00AE7D76">
      <w:pPr>
        <w:spacing w:before="0" w:beforeAutospacing="0" w:after="0" w:afterAutospacing="0" w:line="360" w:lineRule="auto"/>
        <w:rPr>
          <w:lang w:val="en-US"/>
        </w:rPr>
      </w:pPr>
    </w:p>
    <w:p w14:paraId="6AFAD8D0" w14:textId="77777777" w:rsidR="006E19DE" w:rsidRPr="00115DA4" w:rsidRDefault="00EA056C" w:rsidP="00AE7D76">
      <w:pPr>
        <w:spacing w:before="0" w:beforeAutospacing="0" w:after="0" w:afterAutospacing="0" w:line="360" w:lineRule="auto"/>
        <w:rPr>
          <w:lang w:val="en-US"/>
        </w:rPr>
      </w:pPr>
      <w:r>
        <w:rPr>
          <w:lang w:val="en-US"/>
        </w:rPr>
        <w:t>Short title: Micronutrients and post-surgical complications</w:t>
      </w:r>
    </w:p>
    <w:p w14:paraId="345C96F4" w14:textId="77777777" w:rsidR="00946796" w:rsidRPr="00115DA4" w:rsidRDefault="00946796" w:rsidP="00AE7D76">
      <w:pPr>
        <w:spacing w:before="0" w:beforeAutospacing="0" w:after="0" w:afterAutospacing="0" w:line="360" w:lineRule="auto"/>
        <w:rPr>
          <w:lang w:val="en-US"/>
        </w:rPr>
      </w:pPr>
    </w:p>
    <w:p w14:paraId="5F17DDFD" w14:textId="77777777" w:rsidR="00946796" w:rsidRPr="00115DA4" w:rsidRDefault="00946796" w:rsidP="00AE7D76">
      <w:pPr>
        <w:spacing w:before="0" w:beforeAutospacing="0" w:after="0" w:afterAutospacing="0" w:line="360" w:lineRule="auto"/>
        <w:rPr>
          <w:lang w:val="en-US"/>
        </w:rPr>
      </w:pPr>
    </w:p>
    <w:p w14:paraId="31AC1A76" w14:textId="77777777" w:rsidR="00946796" w:rsidRPr="00115DA4" w:rsidRDefault="00946796" w:rsidP="00AE7D76">
      <w:pPr>
        <w:spacing w:line="360" w:lineRule="auto"/>
        <w:rPr>
          <w:lang w:val="en-US"/>
        </w:rPr>
      </w:pPr>
    </w:p>
    <w:p w14:paraId="327FFBC2" w14:textId="77777777" w:rsidR="00946796" w:rsidRPr="00115DA4" w:rsidRDefault="00946796" w:rsidP="00AE7D76">
      <w:pPr>
        <w:spacing w:line="360" w:lineRule="auto"/>
        <w:rPr>
          <w:lang w:val="en-US"/>
        </w:rPr>
      </w:pPr>
    </w:p>
    <w:p w14:paraId="72EA019D" w14:textId="77777777" w:rsidR="00946796" w:rsidRPr="00115DA4" w:rsidRDefault="00946796" w:rsidP="00AE7D76">
      <w:pPr>
        <w:spacing w:line="360" w:lineRule="auto"/>
        <w:rPr>
          <w:lang w:val="en-US"/>
        </w:rPr>
      </w:pPr>
    </w:p>
    <w:p w14:paraId="164CD076" w14:textId="77777777" w:rsidR="00946796" w:rsidRPr="00115DA4" w:rsidRDefault="00946796" w:rsidP="00AE7D76">
      <w:pPr>
        <w:spacing w:line="360" w:lineRule="auto"/>
        <w:rPr>
          <w:lang w:val="en-US"/>
        </w:rPr>
      </w:pPr>
    </w:p>
    <w:p w14:paraId="1BE5EC0D" w14:textId="77777777" w:rsidR="00946796" w:rsidRPr="00115DA4" w:rsidRDefault="00946796" w:rsidP="00AE7D76">
      <w:pPr>
        <w:spacing w:line="360" w:lineRule="auto"/>
        <w:rPr>
          <w:lang w:val="en-US"/>
        </w:rPr>
      </w:pPr>
    </w:p>
    <w:p w14:paraId="5E9D7681" w14:textId="77777777" w:rsidR="00946796" w:rsidRPr="00115DA4" w:rsidRDefault="00946796" w:rsidP="00AE7D76">
      <w:pPr>
        <w:spacing w:line="360" w:lineRule="auto"/>
        <w:rPr>
          <w:lang w:val="en-US"/>
        </w:rPr>
      </w:pPr>
    </w:p>
    <w:p w14:paraId="59D80D27" w14:textId="77777777" w:rsidR="00946796" w:rsidRPr="00115DA4" w:rsidRDefault="00946796" w:rsidP="00AE7D76">
      <w:pPr>
        <w:spacing w:line="360" w:lineRule="auto"/>
        <w:rPr>
          <w:lang w:val="en-US"/>
        </w:rPr>
      </w:pPr>
    </w:p>
    <w:p w14:paraId="507D6649" w14:textId="77777777" w:rsidR="00946796" w:rsidRDefault="00946796" w:rsidP="00AE7D76">
      <w:pPr>
        <w:spacing w:line="360" w:lineRule="auto"/>
        <w:rPr>
          <w:lang w:val="en-US"/>
        </w:rPr>
      </w:pPr>
    </w:p>
    <w:p w14:paraId="4AC74ABA" w14:textId="77777777" w:rsidR="00856CAA" w:rsidRDefault="00856CAA" w:rsidP="007E7233">
      <w:pPr>
        <w:spacing w:before="0" w:beforeAutospacing="0" w:after="160" w:afterAutospacing="0" w:line="259" w:lineRule="auto"/>
        <w:rPr>
          <w:b/>
          <w:bCs/>
          <w:lang w:val="en-US"/>
        </w:rPr>
      </w:pPr>
    </w:p>
    <w:p w14:paraId="5D77FC55" w14:textId="755EA405" w:rsidR="00946796" w:rsidRPr="00AE7D76" w:rsidRDefault="00EA056C" w:rsidP="007E7233">
      <w:pPr>
        <w:spacing w:before="0" w:beforeAutospacing="0" w:after="160" w:afterAutospacing="0" w:line="259" w:lineRule="auto"/>
        <w:rPr>
          <w:b/>
          <w:bCs/>
          <w:lang w:val="en-US"/>
        </w:rPr>
      </w:pPr>
      <w:r w:rsidRPr="00AE7D76">
        <w:rPr>
          <w:b/>
          <w:bCs/>
          <w:lang w:val="en-US"/>
        </w:rPr>
        <w:lastRenderedPageBreak/>
        <w:t>Abstract</w:t>
      </w:r>
    </w:p>
    <w:p w14:paraId="14679B5C" w14:textId="13FFCB3B" w:rsidR="00680A9A" w:rsidRPr="00680A9A" w:rsidRDefault="00680A9A" w:rsidP="00680A9A">
      <w:pPr>
        <w:spacing w:before="0" w:beforeAutospacing="0" w:after="0" w:afterAutospacing="0" w:line="360" w:lineRule="auto"/>
        <w:rPr>
          <w:lang w:val="en-US"/>
        </w:rPr>
      </w:pPr>
      <w:r w:rsidRPr="00680A9A">
        <w:rPr>
          <w:lang w:val="en-US"/>
        </w:rPr>
        <w:t xml:space="preserve">Gastrointestinal surgery can result in short-term </w:t>
      </w:r>
      <w:r w:rsidR="00566DE6">
        <w:rPr>
          <w:lang w:val="en-US"/>
        </w:rPr>
        <w:t>(in</w:t>
      </w:r>
      <w:r w:rsidR="00856CAA">
        <w:rPr>
          <w:lang w:val="en-US"/>
        </w:rPr>
        <w:t>-</w:t>
      </w:r>
      <w:r w:rsidR="00566DE6">
        <w:rPr>
          <w:lang w:val="en-US"/>
        </w:rPr>
        <w:t xml:space="preserve">hospital) </w:t>
      </w:r>
      <w:r w:rsidRPr="00680A9A">
        <w:rPr>
          <w:lang w:val="en-US"/>
        </w:rPr>
        <w:t xml:space="preserve">complications such as infections, post-operative </w:t>
      </w:r>
      <w:proofErr w:type="gramStart"/>
      <w:r w:rsidRPr="00680A9A">
        <w:rPr>
          <w:lang w:val="en-US"/>
        </w:rPr>
        <w:t>ileus</w:t>
      </w:r>
      <w:proofErr w:type="gramEnd"/>
      <w:r w:rsidRPr="00680A9A">
        <w:rPr>
          <w:lang w:val="en-US"/>
        </w:rPr>
        <w:t xml:space="preserve"> and poor wound healing and longer-term </w:t>
      </w:r>
      <w:r w:rsidR="00566DE6">
        <w:rPr>
          <w:lang w:val="en-US"/>
        </w:rPr>
        <w:t xml:space="preserve">(post-discharge) </w:t>
      </w:r>
      <w:r w:rsidRPr="00680A9A">
        <w:rPr>
          <w:lang w:val="en-US"/>
        </w:rPr>
        <w:t xml:space="preserve">complications such as intestinal failure, malnutrition and loss of bone mass. These complications can severely impact the patient and increase healthcare costs. Impaired immunity, excessive inflammation and oxidative stress can contribute to postoperative complications and poor </w:t>
      </w:r>
      <w:proofErr w:type="gramStart"/>
      <w:r w:rsidRPr="00680A9A">
        <w:rPr>
          <w:lang w:val="en-US"/>
        </w:rPr>
        <w:t>outcome</w:t>
      </w:r>
      <w:proofErr w:type="gramEnd"/>
      <w:r w:rsidRPr="00680A9A">
        <w:rPr>
          <w:lang w:val="en-US"/>
        </w:rPr>
        <w:t xml:space="preserve">. Many micronutrients support immunity and help to control inflammation and oxidative stress. Therefore, providing micronutrients could mitigate poor outcome from surgery. The aim of this systematic review was to collate findings from </w:t>
      </w:r>
      <w:proofErr w:type="spellStart"/>
      <w:r w:rsidRPr="00680A9A">
        <w:rPr>
          <w:lang w:val="en-US"/>
        </w:rPr>
        <w:t>randomised</w:t>
      </w:r>
      <w:proofErr w:type="spellEnd"/>
      <w:r w:rsidRPr="00680A9A">
        <w:rPr>
          <w:lang w:val="en-US"/>
        </w:rPr>
        <w:t xml:space="preserve"> controlled trials (RCTs) of micronutrients provided to adult patients undergoing, or who had undergone, gastrointestinal surgery. Searches were conducted in Medline and CINHAL; only literature from 2014 onwards was searched. A total of 12 articles reporting data from 11 RCTs were inclu</w:t>
      </w:r>
      <w:r w:rsidR="00300FC8">
        <w:rPr>
          <w:lang w:val="en-US"/>
        </w:rPr>
        <w:t>ded</w:t>
      </w:r>
      <w:r w:rsidRPr="00680A9A">
        <w:rPr>
          <w:lang w:val="en-US"/>
        </w:rPr>
        <w:t xml:space="preserve">. These trials studied vitamin D alone (administered orally) or combinations of different micronutrients (administered orally, intravenously or in wound dressings). Six trials started the intervention following discharge from hospital. </w:t>
      </w:r>
      <w:r w:rsidRPr="00680A9A">
        <w:t xml:space="preserve">Six trials had a low risk of bias overall, while five had some concerns. </w:t>
      </w:r>
      <w:r w:rsidRPr="00680A9A">
        <w:rPr>
          <w:lang w:val="en-US"/>
        </w:rPr>
        <w:t xml:space="preserve">Two trials found that vitamin D decreased the loss of bone density in those who had undergone bariatric surgery, but two other trials did not find this; vitamin D dose may be important in determining its effect. One trial found that vitamin D improved quality of life in those who had </w:t>
      </w:r>
      <w:proofErr w:type="gramStart"/>
      <w:r w:rsidRPr="00680A9A">
        <w:rPr>
          <w:lang w:val="en-US"/>
        </w:rPr>
        <w:t>surgery</w:t>
      </w:r>
      <w:proofErr w:type="gramEnd"/>
      <w:r w:rsidRPr="00680A9A">
        <w:rPr>
          <w:lang w:val="en-US"/>
        </w:rPr>
        <w:t xml:space="preserve"> and another found that vitamin D improved survival time and prevented </w:t>
      </w:r>
      <w:proofErr w:type="gramStart"/>
      <w:r w:rsidRPr="00680A9A">
        <w:rPr>
          <w:lang w:val="en-US"/>
        </w:rPr>
        <w:t>relapse</w:t>
      </w:r>
      <w:proofErr w:type="gramEnd"/>
      <w:r w:rsidRPr="00680A9A">
        <w:rPr>
          <w:lang w:val="en-US"/>
        </w:rPr>
        <w:t xml:space="preserve"> in some patients who had surgery for gastrointestinal cancer. Another trial found that vitamin D helped support the immune response following surgery; this could lead to fewer infections, although that outcome was not reported. Intravenous multivitamins shortened hospital stay and decreased oxidative stress in the immediate postoperative period in one trial. Using vitamin E and silicone in wound dressings decreased surgical site infection, postoperative pain, inflammation and hospital stay in one trial. Although some micronutrients may reduce risk of short- and long-term complications of surgery, insufficient trials have been conducted to make strong conclusions. Further research, especially </w:t>
      </w:r>
      <w:proofErr w:type="gramStart"/>
      <w:r w:rsidRPr="00680A9A">
        <w:rPr>
          <w:lang w:val="en-US"/>
        </w:rPr>
        <w:t>with</w:t>
      </w:r>
      <w:proofErr w:type="gramEnd"/>
      <w:r w:rsidRPr="00680A9A">
        <w:rPr>
          <w:lang w:val="en-US"/>
        </w:rPr>
        <w:t xml:space="preserve"> interventions in the perioperative period and looking at in-hospital outcomes, is needed.</w:t>
      </w:r>
    </w:p>
    <w:p w14:paraId="3C7738D3" w14:textId="77777777" w:rsidR="002117C0" w:rsidRDefault="00EA056C" w:rsidP="00AE7D76">
      <w:pPr>
        <w:spacing w:before="0" w:beforeAutospacing="0" w:after="0" w:afterAutospacing="0" w:line="360" w:lineRule="auto"/>
        <w:rPr>
          <w:lang w:val="en-US"/>
        </w:rPr>
      </w:pPr>
      <w:r>
        <w:rPr>
          <w:lang w:val="en-US"/>
        </w:rPr>
        <w:br w:type="page"/>
      </w:r>
    </w:p>
    <w:p w14:paraId="44CBDA88" w14:textId="77777777" w:rsidR="00AE7D76" w:rsidRPr="00BB15C5" w:rsidRDefault="00EA056C" w:rsidP="007B3C97">
      <w:pPr>
        <w:pStyle w:val="Heading1"/>
        <w:spacing w:before="0" w:beforeAutospacing="0" w:line="360" w:lineRule="auto"/>
        <w:rPr>
          <w:sz w:val="24"/>
          <w:szCs w:val="24"/>
          <w:u w:val="none"/>
        </w:rPr>
      </w:pPr>
      <w:bookmarkStart w:id="0" w:name="_Toc186394856"/>
      <w:r w:rsidRPr="00BB15C5">
        <w:rPr>
          <w:sz w:val="24"/>
          <w:szCs w:val="24"/>
          <w:u w:val="none"/>
        </w:rPr>
        <w:lastRenderedPageBreak/>
        <w:t>Introduction</w:t>
      </w:r>
    </w:p>
    <w:bookmarkEnd w:id="0"/>
    <w:p w14:paraId="5B8B721D" w14:textId="69B17680" w:rsidR="00AF5FC1" w:rsidRDefault="00EA056C" w:rsidP="007B3C97">
      <w:pPr>
        <w:spacing w:before="0" w:beforeAutospacing="0" w:line="360" w:lineRule="auto"/>
      </w:pPr>
      <w:r>
        <w:t>Patients undergoing gastrointestinal surgery may d</w:t>
      </w:r>
      <w:r w:rsidR="00623A8D">
        <w:t>evelop</w:t>
      </w:r>
      <w:r>
        <w:t xml:space="preserve"> different</w:t>
      </w:r>
      <w:r w:rsidR="00623A8D">
        <w:t xml:space="preserve"> short- or long-term complications. Short-term</w:t>
      </w:r>
      <w:r w:rsidR="00FE5440">
        <w:t xml:space="preserve"> </w:t>
      </w:r>
      <w:r w:rsidR="00566DE6">
        <w:t xml:space="preserve">(in-hospital) </w:t>
      </w:r>
      <w:r w:rsidR="00FE5440">
        <w:t>complications include infections</w:t>
      </w:r>
      <w:r w:rsidR="001755FA">
        <w:t>, post-operative ileus</w:t>
      </w:r>
      <w:r w:rsidR="002A329C">
        <w:t xml:space="preserve"> </w:t>
      </w:r>
      <w:r w:rsidR="00FE5440">
        <w:t xml:space="preserve">and poor wound healing which </w:t>
      </w:r>
      <w:r w:rsidR="0042789E">
        <w:t>can lead to prolonged hospital stay</w:t>
      </w:r>
      <w:r w:rsidR="00B716C6">
        <w:t xml:space="preserve"> (</w:t>
      </w:r>
      <w:r w:rsidR="00DC56FC">
        <w:t>1</w:t>
      </w:r>
      <w:r w:rsidR="00B716C6">
        <w:t>)</w:t>
      </w:r>
      <w:r w:rsidR="0042789E">
        <w:t xml:space="preserve">. </w:t>
      </w:r>
      <w:r w:rsidR="00F5111A">
        <w:t xml:space="preserve">Impaired immune function and heightened oxidative stress and inflammation </w:t>
      </w:r>
      <w:r w:rsidR="00B05F38">
        <w:t xml:space="preserve">can play a central role in increasing the risk of </w:t>
      </w:r>
      <w:r w:rsidR="00462AFC">
        <w:t xml:space="preserve">these </w:t>
      </w:r>
      <w:r w:rsidR="00B05F38">
        <w:t>short-term complications</w:t>
      </w:r>
      <w:r w:rsidR="00B716C6">
        <w:t xml:space="preserve"> (</w:t>
      </w:r>
      <w:r w:rsidR="00FC4DA1">
        <w:t>2</w:t>
      </w:r>
      <w:r w:rsidR="0012719B">
        <w:t>-</w:t>
      </w:r>
      <w:r w:rsidR="00723A93">
        <w:t>6</w:t>
      </w:r>
      <w:r w:rsidR="00B716C6">
        <w:t>)</w:t>
      </w:r>
      <w:r w:rsidR="00B05F38">
        <w:t xml:space="preserve">. </w:t>
      </w:r>
      <w:bookmarkStart w:id="1" w:name="_Hlk214625605"/>
      <w:r w:rsidR="0042789E">
        <w:t xml:space="preserve">Long-term complications (i.e. </w:t>
      </w:r>
      <w:r w:rsidR="00F5111A">
        <w:t xml:space="preserve">occurring </w:t>
      </w:r>
      <w:r w:rsidR="0042789E">
        <w:t xml:space="preserve">some time </w:t>
      </w:r>
      <w:r w:rsidR="00566DE6">
        <w:t xml:space="preserve">- days, weeks, months or even years - </w:t>
      </w:r>
      <w:r w:rsidR="0042789E">
        <w:t xml:space="preserve">post discharge) </w:t>
      </w:r>
      <w:bookmarkEnd w:id="1"/>
      <w:r w:rsidR="00596EBE">
        <w:t xml:space="preserve">include </w:t>
      </w:r>
      <w:r w:rsidR="00B145A8">
        <w:t xml:space="preserve">intestinal failure, malnutrition and </w:t>
      </w:r>
      <w:r w:rsidR="00596EBE">
        <w:t>loss of bone mass, especially in those who have undergone bariatric surgery</w:t>
      </w:r>
      <w:r w:rsidR="00B716C6">
        <w:t>,</w:t>
      </w:r>
      <w:r w:rsidR="00414E03">
        <w:t xml:space="preserve"> resulting in increased fracture risk (</w:t>
      </w:r>
      <w:r w:rsidR="00AD5F0A">
        <w:t>7</w:t>
      </w:r>
      <w:r w:rsidR="00414E03">
        <w:t>)</w:t>
      </w:r>
      <w:r w:rsidR="005D682B">
        <w:t xml:space="preserve">. </w:t>
      </w:r>
      <w:r w:rsidR="00414E03">
        <w:t>Both short- and long-term s</w:t>
      </w:r>
      <w:proofErr w:type="spellStart"/>
      <w:r w:rsidRPr="00F96BFB">
        <w:rPr>
          <w:lang w:val="en-US"/>
        </w:rPr>
        <w:t>urgical</w:t>
      </w:r>
      <w:proofErr w:type="spellEnd"/>
      <w:r w:rsidRPr="00F96BFB">
        <w:rPr>
          <w:lang w:val="en-US"/>
        </w:rPr>
        <w:t xml:space="preserve"> complications are associated with decreased quality of life,</w:t>
      </w:r>
      <w:r w:rsidR="00414E03">
        <w:rPr>
          <w:lang w:val="en-US"/>
        </w:rPr>
        <w:t xml:space="preserve"> </w:t>
      </w:r>
      <w:r w:rsidRPr="00F96BFB">
        <w:rPr>
          <w:lang w:val="en-US"/>
        </w:rPr>
        <w:t xml:space="preserve">increased morbidity and mortality and increased </w:t>
      </w:r>
      <w:r w:rsidR="00414E03">
        <w:rPr>
          <w:lang w:val="en-US"/>
        </w:rPr>
        <w:t>healthcare costs</w:t>
      </w:r>
      <w:r w:rsidRPr="00F96BFB">
        <w:rPr>
          <w:lang w:val="en-US"/>
        </w:rPr>
        <w:t xml:space="preserve"> </w:t>
      </w:r>
      <w:r w:rsidRPr="00F96BFB">
        <w:rPr>
          <w:lang w:val="en-US"/>
        </w:rPr>
        <w:fldChar w:fldCharType="begin"/>
      </w:r>
      <w:r w:rsidRPr="00F96BFB">
        <w:rPr>
          <w:lang w:val="en-US"/>
        </w:rPr>
        <w:instrText xml:space="preserve"> ADDIN EN.CITE &lt;EndNote&gt;&lt;Cite&gt;&lt;Author&gt;Patel&lt;/Author&gt;&lt;Year&gt;2013&lt;/Year&gt;&lt;RecNum&gt;5109&lt;/RecNum&gt;&lt;DisplayText&gt;(27)&lt;/DisplayText&gt;&lt;record&gt;&lt;rec-number&gt;5109&lt;/rec-number&gt;&lt;foreign-keys&gt;&lt;key app="EN" db-id="92tfx5paitf9w5e2ppgxtwe4f0t222we0dw5" timestamp="1732483555"&gt;5109&lt;/key&gt;&lt;/foreign-keys&gt;&lt;ref-type name="Journal Article"&gt;17&lt;/ref-type&gt;&lt;contributors&gt;&lt;authors&gt;&lt;author&gt;Patel, A. S.&lt;/author&gt;&lt;author&gt;Bergman, A.&lt;/author&gt;&lt;author&gt;Moore, B. W.&lt;/author&gt;&lt;author&gt;Haglund, U.&lt;/author&gt;&lt;/authors&gt;&lt;/contributors&gt;&lt;auth-address&gt;Abacus International, Bicester, UK, apatel@dresources.com.&lt;/auth-address&gt;&lt;titles&gt;&lt;title&gt;The economic burden of complications occurring in major surgical procedures: a systematic review&lt;/title&gt;&lt;secondary-title&gt;Appl Health Econ Health Policy&lt;/secondary-title&gt;&lt;/titles&gt;&lt;periodical&gt;&lt;full-title&gt;Appl Health Econ Health Policy&lt;/full-title&gt;&lt;/periodical&gt;&lt;pages&gt;577-92&lt;/pages&gt;&lt;volume&gt;11&lt;/volume&gt;&lt;number&gt;6&lt;/number&gt;&lt;keywords&gt;&lt;keyword&gt;Costs and Cost Analysis/*economics&lt;/keyword&gt;&lt;keyword&gt;Health Resources/economics/statistics &amp;amp; numerical data&lt;/keyword&gt;&lt;keyword&gt;Humans&lt;/keyword&gt;&lt;keyword&gt;Intraoperative Complications/*economics&lt;/keyword&gt;&lt;keyword&gt;Length of Stay/economics&lt;/keyword&gt;&lt;keyword&gt;Postoperative Complications/*economics&lt;/keyword&gt;&lt;keyword&gt;Severity of Illness Index&lt;/keyword&gt;&lt;keyword&gt;Surgical Procedures, Operative/*economics&lt;/keyword&gt;&lt;/keywords&gt;&lt;dates&gt;&lt;year&gt;2013&lt;/year&gt;&lt;pub-dates&gt;&lt;date&gt;Dec&lt;/date&gt;&lt;/pub-dates&gt;&lt;/dates&gt;&lt;isbn&gt;1175-5652&lt;/isbn&gt;&lt;accession-num&gt;24166193&lt;/accession-num&gt;&lt;urls&gt;&lt;/urls&gt;&lt;electronic-resource-num&gt;10.1007/s40258-013-0060-y&lt;/electronic-resource-num&gt;&lt;remote-database-provider&gt;NLM&lt;/remote-database-provider&gt;&lt;language&gt;eng&lt;/language&gt;&lt;/record&gt;&lt;/Cite&gt;&lt;/EndNote&gt;</w:instrText>
      </w:r>
      <w:r w:rsidRPr="00F96BFB">
        <w:rPr>
          <w:lang w:val="en-US"/>
        </w:rPr>
        <w:fldChar w:fldCharType="separate"/>
      </w:r>
      <w:r w:rsidRPr="00F96BFB">
        <w:rPr>
          <w:noProof/>
          <w:lang w:val="en-US"/>
        </w:rPr>
        <w:t>(</w:t>
      </w:r>
      <w:r w:rsidR="006255FB">
        <w:rPr>
          <w:noProof/>
          <w:lang w:val="en-US"/>
        </w:rPr>
        <w:t>8</w:t>
      </w:r>
      <w:r w:rsidR="0012719B">
        <w:rPr>
          <w:noProof/>
          <w:lang w:val="en-US"/>
        </w:rPr>
        <w:t>-1</w:t>
      </w:r>
      <w:r w:rsidR="006255FB">
        <w:rPr>
          <w:noProof/>
          <w:lang w:val="en-US"/>
        </w:rPr>
        <w:t>0</w:t>
      </w:r>
      <w:r w:rsidRPr="00F96BFB">
        <w:rPr>
          <w:noProof/>
          <w:lang w:val="en-US"/>
        </w:rPr>
        <w:t>)</w:t>
      </w:r>
      <w:r w:rsidRPr="00F96BFB">
        <w:rPr>
          <w:lang w:val="en-US"/>
        </w:rPr>
        <w:fldChar w:fldCharType="end"/>
      </w:r>
      <w:r w:rsidRPr="00F96BFB">
        <w:rPr>
          <w:lang w:val="en-US"/>
        </w:rPr>
        <w:t xml:space="preserve">.  </w:t>
      </w:r>
    </w:p>
    <w:p w14:paraId="0FA5B328" w14:textId="33985E65" w:rsidR="008C3237" w:rsidRPr="004F57F9" w:rsidRDefault="00EA056C" w:rsidP="007B3C97">
      <w:pPr>
        <w:spacing w:before="0" w:beforeAutospacing="0" w:line="360" w:lineRule="auto"/>
      </w:pPr>
      <w:r>
        <w:t>M</w:t>
      </w:r>
      <w:r w:rsidR="00AE2F07" w:rsidRPr="00F96BFB">
        <w:t>icronutrients</w:t>
      </w:r>
      <w:r>
        <w:t xml:space="preserve"> are </w:t>
      </w:r>
      <w:r w:rsidR="00AE2F07" w:rsidRPr="00F96BFB">
        <w:t xml:space="preserve">vitamins and trace elements that are essential to human metabolism </w:t>
      </w:r>
      <w:r w:rsidR="00F275D3">
        <w:t xml:space="preserve">and physiology </w:t>
      </w:r>
      <w:r w:rsidR="008B17C8" w:rsidRPr="00F96BFB">
        <w:fldChar w:fldCharType="begin">
          <w:fldData xml:space="preserve">PEVuZE5vdGU+PENpdGU+PEF1dGhvcj5CZXJnZXI8L0F1dGhvcj48WWVhcj4yMDI0PC9ZZWFyPjxS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=
</w:fldData>
        </w:fldChar>
      </w:r>
      <w:r w:rsidR="008B17C8" w:rsidRPr="00F96BFB">
        <w:instrText xml:space="preserve"> ADDIN EN.CITE </w:instrText>
      </w:r>
      <w:r w:rsidR="008B17C8" w:rsidRPr="00F96BFB">
        <w:fldChar w:fldCharType="begin">
          <w:fldData xml:space="preserve">PEVuZE5vdGU+PENpdGU+PEF1dGhvcj5CZXJnZXI8L0F1dGhvcj48WWVhcj4yMDI0PC9ZZWFyPjxS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=
</w:fldData>
        </w:fldChar>
      </w:r>
      <w:r w:rsidR="008B17C8" w:rsidRPr="00F96BFB">
        <w:instrText xml:space="preserve"> ADDIN EN.CITE.DATA </w:instrText>
      </w:r>
      <w:r w:rsidR="008B17C8" w:rsidRPr="00F96BFB">
        <w:fldChar w:fldCharType="separate"/>
      </w:r>
      <w:r w:rsidR="008B17C8" w:rsidRPr="00F96BFB">
        <w:fldChar w:fldCharType="end"/>
      </w:r>
      <w:r w:rsidR="008B17C8" w:rsidRPr="00F96BFB">
        <w:fldChar w:fldCharType="separate"/>
      </w:r>
      <w:r w:rsidR="008B17C8" w:rsidRPr="00F96BFB">
        <w:rPr>
          <w:noProof/>
        </w:rPr>
        <w:t>(1</w:t>
      </w:r>
      <w:r w:rsidR="006255FB">
        <w:rPr>
          <w:noProof/>
        </w:rPr>
        <w:t>1</w:t>
      </w:r>
      <w:r w:rsidR="008B17C8" w:rsidRPr="00F96BFB">
        <w:rPr>
          <w:noProof/>
        </w:rPr>
        <w:t>)</w:t>
      </w:r>
      <w:r w:rsidR="008B17C8" w:rsidRPr="00F96BFB">
        <w:fldChar w:fldCharType="end"/>
      </w:r>
      <w:r w:rsidR="00AE2F07" w:rsidRPr="00F96BFB">
        <w:t xml:space="preserve">. </w:t>
      </w:r>
      <w:r w:rsidR="006255FB">
        <w:t>Low intakes of certain micronutrients, resulting in low stat</w:t>
      </w:r>
      <w:r w:rsidR="0077234F">
        <w:t>us (i.e. low blood concentrations) are common in the general population (12)</w:t>
      </w:r>
      <w:r w:rsidR="00987233">
        <w:t>.</w:t>
      </w:r>
      <w:r w:rsidR="0077234F">
        <w:t xml:space="preserve"> </w:t>
      </w:r>
      <w:r w:rsidR="00987233">
        <w:t>Furthermore, p</w:t>
      </w:r>
      <w:r w:rsidR="00B24071">
        <w:t>atients undergo</w:t>
      </w:r>
      <w:r w:rsidR="00875076">
        <w:t>ing</w:t>
      </w:r>
      <w:r w:rsidR="00B24071">
        <w:t xml:space="preserve"> gastrointestinal surgery may have </w:t>
      </w:r>
      <w:r w:rsidR="004A4A54">
        <w:t xml:space="preserve">sub-optimal </w:t>
      </w:r>
      <w:r w:rsidR="00B24071">
        <w:t xml:space="preserve">micronutrient status due to </w:t>
      </w:r>
      <w:r w:rsidR="004A4A54">
        <w:t xml:space="preserve">poor diet or due the presence of disease </w:t>
      </w:r>
      <w:r w:rsidR="001B05C6">
        <w:t xml:space="preserve">adversely </w:t>
      </w:r>
      <w:r w:rsidR="004A4A54">
        <w:t>impacting food intake, digestion and absorption</w:t>
      </w:r>
      <w:r w:rsidR="00474635">
        <w:t xml:space="preserve"> (</w:t>
      </w:r>
      <w:r w:rsidR="007D77B4">
        <w:t>13</w:t>
      </w:r>
      <w:r w:rsidR="00474635">
        <w:t>)</w:t>
      </w:r>
      <w:r w:rsidR="004A4A54">
        <w:t xml:space="preserve">. </w:t>
      </w:r>
      <w:r w:rsidR="00474635">
        <w:t xml:space="preserve">Following </w:t>
      </w:r>
      <w:r w:rsidR="00591F98">
        <w:t xml:space="preserve">gastrointestinal surgery patients </w:t>
      </w:r>
      <w:r w:rsidR="007E79D4">
        <w:t>may experience</w:t>
      </w:r>
      <w:r w:rsidR="00591F98">
        <w:t xml:space="preserve"> reduced food intake (this is long-term in those who have undergone </w:t>
      </w:r>
      <w:r w:rsidR="00474635">
        <w:t>bariatric surgery</w:t>
      </w:r>
      <w:r w:rsidR="00591F98">
        <w:t>)</w:t>
      </w:r>
      <w:r w:rsidR="00857CDC">
        <w:t xml:space="preserve"> and this can result in low intake and status of </w:t>
      </w:r>
      <w:r>
        <w:t>micronutrients (</w:t>
      </w:r>
      <w:r w:rsidR="00435218">
        <w:t>14</w:t>
      </w:r>
      <w:r>
        <w:t xml:space="preserve">). </w:t>
      </w:r>
      <w:r w:rsidR="00886487">
        <w:t xml:space="preserve">There may be a link between </w:t>
      </w:r>
      <w:r w:rsidR="008543B6">
        <w:t xml:space="preserve">low </w:t>
      </w:r>
      <w:r w:rsidR="00886487">
        <w:t xml:space="preserve">micronutrient </w:t>
      </w:r>
      <w:r w:rsidR="008543B6">
        <w:t xml:space="preserve">intake and status </w:t>
      </w:r>
      <w:r w:rsidR="00886487">
        <w:t xml:space="preserve">and post-surgical complications. </w:t>
      </w:r>
      <w:r w:rsidR="00D46AFD">
        <w:t xml:space="preserve">This is because of the role of </w:t>
      </w:r>
      <w:r w:rsidR="0024145F">
        <w:t xml:space="preserve">multiple </w:t>
      </w:r>
      <w:r w:rsidR="00D46AFD">
        <w:t xml:space="preserve">micronutrients in supporting immune function and wound healing and </w:t>
      </w:r>
      <w:r w:rsidR="00AC595B">
        <w:t xml:space="preserve">in </w:t>
      </w:r>
      <w:r w:rsidR="00D46AFD">
        <w:t>controlling oxidative stress and inflammation (</w:t>
      </w:r>
      <w:r w:rsidR="00B36777">
        <w:t>11,</w:t>
      </w:r>
      <w:r w:rsidR="00151F5B">
        <w:t>15</w:t>
      </w:r>
      <w:r w:rsidR="0012719B">
        <w:t>-</w:t>
      </w:r>
      <w:r w:rsidR="00151F5B">
        <w:t>1</w:t>
      </w:r>
      <w:r w:rsidR="0012719B">
        <w:t>8</w:t>
      </w:r>
      <w:r w:rsidR="00D46AFD">
        <w:t xml:space="preserve">). </w:t>
      </w:r>
      <w:r w:rsidR="0037491C">
        <w:t>M</w:t>
      </w:r>
      <w:r w:rsidR="004A5BB4">
        <w:t xml:space="preserve">icronutrients </w:t>
      </w:r>
      <w:r w:rsidR="0037491C">
        <w:t>that support immunity include vitamin A (</w:t>
      </w:r>
      <w:r w:rsidR="00F40180">
        <w:t>19,20</w:t>
      </w:r>
      <w:r w:rsidR="0037491C">
        <w:t xml:space="preserve">), </w:t>
      </w:r>
      <w:r w:rsidR="00CA74EC">
        <w:t>the B vitamins (</w:t>
      </w:r>
      <w:r w:rsidR="00F40180">
        <w:t>21,22</w:t>
      </w:r>
      <w:r w:rsidR="00CA74EC">
        <w:t>), vitamin C (</w:t>
      </w:r>
      <w:r w:rsidR="00F40180">
        <w:t>23,24</w:t>
      </w:r>
      <w:r w:rsidR="00CA74EC">
        <w:t>), vitamin D (</w:t>
      </w:r>
      <w:r w:rsidR="00F40180">
        <w:t>25,26</w:t>
      </w:r>
      <w:r w:rsidR="00CA74EC">
        <w:t xml:space="preserve">), </w:t>
      </w:r>
      <w:r w:rsidR="00023886">
        <w:t>zinc (</w:t>
      </w:r>
      <w:r w:rsidR="00F40180">
        <w:t>27,28</w:t>
      </w:r>
      <w:r w:rsidR="00023886">
        <w:t>), copper (</w:t>
      </w:r>
      <w:r w:rsidR="00640065">
        <w:t>29,30</w:t>
      </w:r>
      <w:r w:rsidR="00023886">
        <w:t>), iron (</w:t>
      </w:r>
      <w:r w:rsidR="00640065">
        <w:t>31,32</w:t>
      </w:r>
      <w:r w:rsidR="00023886">
        <w:t>) and selenium (</w:t>
      </w:r>
      <w:r w:rsidR="00640065">
        <w:t>33,34</w:t>
      </w:r>
      <w:r w:rsidR="00023886">
        <w:t>)</w:t>
      </w:r>
      <w:r w:rsidR="00214DD5">
        <w:t xml:space="preserve">. </w:t>
      </w:r>
      <w:r w:rsidR="00181FBD">
        <w:t>Vitamin C is also especially important to wound healing (</w:t>
      </w:r>
      <w:r w:rsidR="00640065">
        <w:t>35</w:t>
      </w:r>
      <w:r w:rsidR="00181FBD">
        <w:t xml:space="preserve">). </w:t>
      </w:r>
      <w:r w:rsidR="00CF28BB">
        <w:t>Antioxidant micronutrients act to decrease oxidative stress or mitigate its effects and include vitamins C and E and the trace element</w:t>
      </w:r>
      <w:r w:rsidR="008E19DD">
        <w:t xml:space="preserve">s that form part of the active site of the protective </w:t>
      </w:r>
      <w:proofErr w:type="gramStart"/>
      <w:r w:rsidR="008E19DD">
        <w:t>enzymes</w:t>
      </w:r>
      <w:proofErr w:type="gramEnd"/>
      <w:r w:rsidR="008E19DD">
        <w:t xml:space="preserve"> </w:t>
      </w:r>
      <w:r w:rsidR="0024134A">
        <w:t>superoxide dismutase (manganese, copper, zinc)</w:t>
      </w:r>
      <w:r w:rsidR="00214DD5">
        <w:t>, catalase (iron) and glutathione peroxidase (selenium).</w:t>
      </w:r>
      <w:r w:rsidR="001A1C53" w:rsidRPr="001A1C53">
        <w:t xml:space="preserve"> </w:t>
      </w:r>
      <w:r w:rsidR="00821C0E">
        <w:t>Oxidative stress promotes inflammation</w:t>
      </w:r>
      <w:r w:rsidR="00D475D6">
        <w:t xml:space="preserve"> (</w:t>
      </w:r>
      <w:r w:rsidR="00A37C72">
        <w:t>36,37</w:t>
      </w:r>
      <w:r w:rsidR="00D475D6">
        <w:t xml:space="preserve">) </w:t>
      </w:r>
      <w:r w:rsidR="00812BFB">
        <w:t>meaning</w:t>
      </w:r>
      <w:r w:rsidR="00D475D6">
        <w:t xml:space="preserve"> that antioxidant micronutrients are also anti-inflammatory. Micronutrients </w:t>
      </w:r>
      <w:r w:rsidR="002B538D">
        <w:t>c</w:t>
      </w:r>
      <w:r w:rsidR="00D475D6">
        <w:t>a</w:t>
      </w:r>
      <w:r w:rsidR="002B538D">
        <w:t>n</w:t>
      </w:r>
      <w:r w:rsidR="00D475D6">
        <w:t xml:space="preserve"> also be anti-inflammatory through their </w:t>
      </w:r>
      <w:r w:rsidR="002B538D">
        <w:t xml:space="preserve">inhibitory </w:t>
      </w:r>
      <w:r w:rsidR="00D475D6">
        <w:t xml:space="preserve">effects on </w:t>
      </w:r>
      <w:r w:rsidR="002B538D">
        <w:t xml:space="preserve">the </w:t>
      </w:r>
      <w:r w:rsidR="00D475D6">
        <w:t xml:space="preserve">production of </w:t>
      </w:r>
      <w:r w:rsidR="002B538D">
        <w:t>pro-inflammatory lipid and protein media</w:t>
      </w:r>
      <w:r w:rsidR="00A62787">
        <w:t>t</w:t>
      </w:r>
      <w:r w:rsidR="002B538D">
        <w:t>ors of inflam</w:t>
      </w:r>
      <w:r w:rsidR="00A62787">
        <w:t>ma</w:t>
      </w:r>
      <w:r w:rsidR="002B538D">
        <w:t>tion (11).</w:t>
      </w:r>
      <w:r w:rsidR="00A62787">
        <w:t xml:space="preserve"> </w:t>
      </w:r>
      <w:r w:rsidR="00FF3EDC">
        <w:t xml:space="preserve">Thus, low intakes and status of </w:t>
      </w:r>
      <w:proofErr w:type="gramStart"/>
      <w:r w:rsidR="00FF3EDC">
        <w:t>a number of</w:t>
      </w:r>
      <w:proofErr w:type="gramEnd"/>
      <w:r w:rsidR="00FF3EDC">
        <w:t xml:space="preserve"> micronutrients can impair immunity</w:t>
      </w:r>
      <w:r w:rsidR="00463BAD">
        <w:t xml:space="preserve"> and wound healing</w:t>
      </w:r>
      <w:r w:rsidR="00FF3EDC">
        <w:t xml:space="preserve"> and promote oxidative stress and inflammation, </w:t>
      </w:r>
      <w:r w:rsidR="00463BAD">
        <w:t xml:space="preserve">placing surgical patients at risk of poor outcome in the immediate post-operative period. </w:t>
      </w:r>
      <w:r w:rsidR="00A22862">
        <w:t xml:space="preserve">There may also be longer-term impacts of low micronutrient intake or </w:t>
      </w:r>
      <w:r w:rsidR="00A22862">
        <w:lastRenderedPageBreak/>
        <w:t xml:space="preserve">uptake on surgical patients. For example, </w:t>
      </w:r>
      <w:r w:rsidR="00591F98">
        <w:t xml:space="preserve">the </w:t>
      </w:r>
      <w:r w:rsidR="000C30E2">
        <w:t xml:space="preserve">long-term effects of bariatric surgery on bone mass and fracture risk may relate to decreased absorption of </w:t>
      </w:r>
      <w:r w:rsidR="00572FE1">
        <w:t xml:space="preserve">vitamin D, especially since this occurs </w:t>
      </w:r>
      <w:r w:rsidR="00591F98" w:rsidRPr="00F96BFB">
        <w:rPr>
          <w:lang w:val="en-US"/>
        </w:rPr>
        <w:t xml:space="preserve">primarily in the jejunum and ileum which are both commonly excluded in bariatric surgery </w:t>
      </w:r>
      <w:r w:rsidR="00591F98" w:rsidRPr="00F96BFB">
        <w:rPr>
          <w:lang w:val="en-US"/>
        </w:rPr>
        <w:fldChar w:fldCharType="begin">
          <w:fldData xml:space="preserve">PEVuZE5vdGU+PENpdGU+PEF1dGhvcj5Cb3RlbGxhIE1hcnTDrW5lejwvQXV0aG9yPjxZZWFyPjIw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</w:fldData>
        </w:fldChar>
      </w:r>
      <w:r w:rsidR="00591F98" w:rsidRPr="00F96BFB">
        <w:rPr>
          <w:lang w:val="en-US"/>
        </w:rPr>
        <w:instrText xml:space="preserve"> ADDIN EN.CITE </w:instrText>
      </w:r>
      <w:r w:rsidR="00591F98" w:rsidRPr="00F96BFB">
        <w:rPr>
          <w:lang w:val="en-US"/>
        </w:rPr>
        <w:fldChar w:fldCharType="begin">
          <w:fldData xml:space="preserve">PEVuZE5vdGU+PENpdGU+PEF1dGhvcj5Cb3RlbGxhIE1hcnTDrW5lejwvQXV0aG9yPjxZZWFyPjIw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</w:fldData>
        </w:fldChar>
      </w:r>
      <w:r w:rsidR="00591F98" w:rsidRPr="00F96BFB">
        <w:rPr>
          <w:lang w:val="en-US"/>
        </w:rPr>
        <w:instrText xml:space="preserve"> ADDIN EN.CITE.DATA </w:instrText>
      </w:r>
      <w:r w:rsidR="00591F98" w:rsidRPr="00F96BFB">
        <w:rPr>
          <w:lang w:val="en-US"/>
        </w:rPr>
      </w:r>
      <w:r w:rsidR="00591F98" w:rsidRPr="00F96BFB">
        <w:rPr>
          <w:lang w:val="en-US"/>
        </w:rPr>
        <w:fldChar w:fldCharType="separate"/>
      </w:r>
      <w:r w:rsidR="00591F98" w:rsidRPr="00F96BFB">
        <w:rPr>
          <w:lang w:val="en-US"/>
        </w:rPr>
        <w:fldChar w:fldCharType="end"/>
      </w:r>
      <w:r w:rsidR="00591F98" w:rsidRPr="00F96BFB">
        <w:rPr>
          <w:lang w:val="en-US"/>
        </w:rPr>
      </w:r>
      <w:r w:rsidR="00591F98" w:rsidRPr="00F96BFB">
        <w:rPr>
          <w:lang w:val="en-US"/>
        </w:rPr>
        <w:fldChar w:fldCharType="separate"/>
      </w:r>
      <w:r w:rsidR="00591F98" w:rsidRPr="00F96BFB">
        <w:rPr>
          <w:noProof/>
          <w:lang w:val="en-US"/>
        </w:rPr>
        <w:t>(</w:t>
      </w:r>
      <w:r w:rsidR="00297486">
        <w:rPr>
          <w:noProof/>
          <w:lang w:val="en-US"/>
        </w:rPr>
        <w:t>38</w:t>
      </w:r>
      <w:r w:rsidR="00591F98" w:rsidRPr="00F96BFB">
        <w:rPr>
          <w:noProof/>
          <w:lang w:val="en-US"/>
        </w:rPr>
        <w:t>)</w:t>
      </w:r>
      <w:r w:rsidR="00591F98" w:rsidRPr="00F96BFB">
        <w:rPr>
          <w:lang w:val="en-US"/>
        </w:rPr>
        <w:fldChar w:fldCharType="end"/>
      </w:r>
      <w:r w:rsidR="00591F98" w:rsidRPr="00F96BFB">
        <w:rPr>
          <w:lang w:val="en-US"/>
        </w:rPr>
        <w:t xml:space="preserve">. </w:t>
      </w:r>
      <w:r w:rsidR="00B75AE3">
        <w:rPr>
          <w:lang w:val="en-US"/>
        </w:rPr>
        <w:t xml:space="preserve">Additionally, </w:t>
      </w:r>
      <w:r w:rsidR="00173A55">
        <w:rPr>
          <w:lang w:val="en-US"/>
        </w:rPr>
        <w:t xml:space="preserve">the </w:t>
      </w:r>
      <w:r w:rsidR="00B75AE3">
        <w:rPr>
          <w:lang w:val="en-US"/>
        </w:rPr>
        <w:t>v</w:t>
      </w:r>
      <w:r w:rsidR="00591F98" w:rsidRPr="00F96BFB">
        <w:rPr>
          <w:lang w:val="en-US"/>
        </w:rPr>
        <w:t xml:space="preserve">itamin D deficiency </w:t>
      </w:r>
      <w:r w:rsidR="00173A55">
        <w:rPr>
          <w:lang w:val="en-US"/>
        </w:rPr>
        <w:t xml:space="preserve">that can result </w:t>
      </w:r>
      <w:r w:rsidR="0092661A">
        <w:rPr>
          <w:lang w:val="en-US"/>
        </w:rPr>
        <w:t xml:space="preserve">from bariatric surgery </w:t>
      </w:r>
      <w:r w:rsidR="00591F98" w:rsidRPr="00F96BFB">
        <w:rPr>
          <w:lang w:val="en-US"/>
        </w:rPr>
        <w:t xml:space="preserve">can lead to secondary hyperparathyroidism which is associated with osteoporosis and fractures </w:t>
      </w:r>
      <w:r w:rsidR="00591F98" w:rsidRPr="00F96BFB">
        <w:rPr>
          <w:lang w:val="en-US"/>
        </w:rPr>
        <w:fldChar w:fldCharType="begin"/>
      </w:r>
      <w:r w:rsidR="00591F98" w:rsidRPr="00F96BFB">
        <w:rPr>
          <w:lang w:val="en-US"/>
        </w:rPr>
        <w:instrText xml:space="preserve"> ADDIN EN.CITE &lt;EndNote&gt;&lt;Cite&gt;&lt;Author&gt;Lips&lt;/Author&gt;&lt;Year&gt;2011&lt;/Year&gt;&lt;RecNum&gt;5107&lt;/RecNum&gt;&lt;DisplayText&gt;(30)&lt;/DisplayText&gt;&lt;record&gt;&lt;rec-number&gt;5107&lt;/rec-number&gt;&lt;foreign-keys&gt;&lt;key app="EN" db-id="92tfx5paitf9w5e2ppgxtwe4f0t222we0dw5" timestamp="1732482118"&gt;5107&lt;/key&gt;&lt;/foreign-keys&gt;&lt;ref-type name="Journal Article"&gt;17&lt;/ref-type&gt;&lt;contributors&gt;&lt;authors&gt;&lt;author&gt;Lips, P.&lt;/author&gt;&lt;author&gt;van Schoor, N. M.&lt;/author&gt;&lt;/authors&gt;&lt;/contributors&gt;&lt;auth-address&gt;Endocrine Section, Department of Internal Medicine, VU University Medical Center, Amsterdam, The Netherlands. p.lips@vumc.nl&lt;/auth-address&gt;&lt;titles&gt;&lt;title&gt;The effect of vitamin D on bone and osteoporosis&lt;/title&gt;&lt;secondary-title&gt;Best Pract Res Clin Endocrinol Metab&lt;/secondary-title&gt;&lt;/titles&gt;&lt;periodical&gt;&lt;full-title&gt;Best Pract Res Clin Endocrinol Metab&lt;/full-title&gt;&lt;/periodical&gt;&lt;pages&gt;585-91&lt;/pages&gt;&lt;volume&gt;25&lt;/volume&gt;&lt;number&gt;4&lt;/number&gt;&lt;keywords&gt;&lt;keyword&gt;Adult&lt;/keyword&gt;&lt;keyword&gt;Aged, 80 and over&lt;/keyword&gt;&lt;keyword&gt;Bone Density&lt;/keyword&gt;&lt;keyword&gt;Bone Resorption/etiology&lt;/keyword&gt;&lt;keyword&gt;Bone and Bones/*metabolism/physiopathology&lt;/keyword&gt;&lt;keyword&gt;Child&lt;/keyword&gt;&lt;keyword&gt;Fractures, Bone/etiology/prevention &amp;amp; control&lt;/keyword&gt;&lt;keyword&gt;Humans&lt;/keyword&gt;&lt;keyword&gt;Osteomalacia/physiopathology&lt;/keyword&gt;&lt;keyword&gt;Osteoporosis/physiopathology/*prevention &amp;amp; control/therapy&lt;/keyword&gt;&lt;keyword&gt;Rickets/physiopathology&lt;/keyword&gt;&lt;keyword&gt;Vitamin D/*metabolism/*therapeutic use&lt;/keyword&gt;&lt;keyword&gt;Vitamin D Deficiency/physiopathology&lt;/keyword&gt;&lt;/keywords&gt;&lt;dates&gt;&lt;year&gt;2011&lt;/year&gt;&lt;pub-dates&gt;&lt;date&gt;Aug&lt;/date&gt;&lt;/pub-dates&gt;&lt;/dates&gt;&lt;isbn&gt;1521-690x&lt;/isbn&gt;&lt;accession-num&gt;21872800&lt;/accession-num&gt;&lt;urls&gt;&lt;/urls&gt;&lt;electronic-resource-num&gt;10.1016/j.beem.2011.05.002&lt;/electronic-resource-num&gt;&lt;remote-database-provider&gt;NLM&lt;/remote-database-provider&gt;&lt;language&gt;eng&lt;/language&gt;&lt;/record&gt;&lt;/Cite&gt;&lt;/EndNote&gt;</w:instrText>
      </w:r>
      <w:r w:rsidR="00591F98" w:rsidRPr="00F96BFB">
        <w:rPr>
          <w:lang w:val="en-US"/>
        </w:rPr>
        <w:fldChar w:fldCharType="separate"/>
      </w:r>
      <w:r w:rsidR="00591F98" w:rsidRPr="00F96BFB">
        <w:rPr>
          <w:noProof/>
          <w:lang w:val="en-US"/>
        </w:rPr>
        <w:t>(</w:t>
      </w:r>
      <w:r w:rsidR="00297486">
        <w:rPr>
          <w:noProof/>
          <w:lang w:val="en-US"/>
        </w:rPr>
        <w:t>39</w:t>
      </w:r>
      <w:r w:rsidR="00591F98" w:rsidRPr="00F96BFB">
        <w:rPr>
          <w:noProof/>
          <w:lang w:val="en-US"/>
        </w:rPr>
        <w:t>)</w:t>
      </w:r>
      <w:r w:rsidR="00591F98" w:rsidRPr="00F96BFB">
        <w:rPr>
          <w:lang w:val="en-US"/>
        </w:rPr>
        <w:fldChar w:fldCharType="end"/>
      </w:r>
      <w:r w:rsidR="00591F98" w:rsidRPr="00F96BFB">
        <w:rPr>
          <w:lang w:val="en-US"/>
        </w:rPr>
        <w:t>.</w:t>
      </w:r>
      <w:r w:rsidR="00B75AE3">
        <w:rPr>
          <w:lang w:val="en-US"/>
        </w:rPr>
        <w:t xml:space="preserve"> Even the risk of developing </w:t>
      </w:r>
      <w:r w:rsidR="00B75AE3" w:rsidRPr="00F96BFB">
        <w:t xml:space="preserve">pathologies such as Parkinson Disease </w:t>
      </w:r>
      <w:r w:rsidR="006123DE">
        <w:t>may be</w:t>
      </w:r>
      <w:r w:rsidR="00B75AE3">
        <w:t xml:space="preserve"> increased after bariatric surgery</w:t>
      </w:r>
      <w:r w:rsidR="00565A08">
        <w:t>,</w:t>
      </w:r>
      <w:r w:rsidR="00B75AE3">
        <w:t xml:space="preserve"> </w:t>
      </w:r>
      <w:r w:rsidR="006123DE">
        <w:t>where there is assoc</w:t>
      </w:r>
      <w:r w:rsidR="00565A08">
        <w:t>ia</w:t>
      </w:r>
      <w:r w:rsidR="006123DE">
        <w:t>ted deficiency of</w:t>
      </w:r>
      <w:r w:rsidR="004F57F9">
        <w:t xml:space="preserve"> </w:t>
      </w:r>
      <w:r w:rsidR="00AB5F66">
        <w:t>v</w:t>
      </w:r>
      <w:r w:rsidR="00B75AE3" w:rsidRPr="00F96BFB">
        <w:t xml:space="preserve">itamin B12 </w:t>
      </w:r>
      <w:r w:rsidR="00B75AE3" w:rsidRPr="00F96BFB">
        <w:fldChar w:fldCharType="begin">
          <w:fldData xml:space="preserve">PEVuZE5vdGU+PENpdGU+PEF1dGhvcj5DaG9pPC9BdXRob3I+PFllYXI+MjAyMTwvWWVhcj48UmVj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==
</w:fldData>
        </w:fldChar>
      </w:r>
      <w:r w:rsidR="00B75AE3" w:rsidRPr="00F96BFB">
        <w:instrText xml:space="preserve"> ADDIN EN.CITE </w:instrText>
      </w:r>
      <w:r w:rsidR="00B75AE3" w:rsidRPr="00F96BFB">
        <w:fldChar w:fldCharType="begin">
          <w:fldData xml:space="preserve">PEVuZE5vdGU+PENpdGU+PEF1dGhvcj5DaG9pPC9BdXRob3I+PFllYXI+MjAyMTwvWWVhcj48UmVj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==
</w:fldData>
        </w:fldChar>
      </w:r>
      <w:r w:rsidR="00B75AE3" w:rsidRPr="00F96BFB">
        <w:instrText xml:space="preserve"> ADDIN EN.CITE.DATA </w:instrText>
      </w:r>
      <w:r w:rsidR="00B75AE3" w:rsidRPr="00F96BFB">
        <w:fldChar w:fldCharType="separate"/>
      </w:r>
      <w:r w:rsidR="00B75AE3" w:rsidRPr="00F96BFB">
        <w:fldChar w:fldCharType="end"/>
      </w:r>
      <w:r w:rsidR="00B75AE3" w:rsidRPr="00F96BFB">
        <w:fldChar w:fldCharType="separate"/>
      </w:r>
      <w:r w:rsidR="00791E9E">
        <w:rPr>
          <w:noProof/>
        </w:rPr>
        <w:t>(</w:t>
      </w:r>
      <w:r w:rsidR="00297486">
        <w:rPr>
          <w:noProof/>
        </w:rPr>
        <w:t>40</w:t>
      </w:r>
      <w:r w:rsidR="00B75AE3" w:rsidRPr="00F96BFB">
        <w:rPr>
          <w:noProof/>
        </w:rPr>
        <w:t>)</w:t>
      </w:r>
      <w:r w:rsidR="00B75AE3" w:rsidRPr="00F96BFB">
        <w:fldChar w:fldCharType="end"/>
      </w:r>
      <w:r w:rsidR="00B75AE3" w:rsidRPr="00F96BFB">
        <w:t>.</w:t>
      </w:r>
      <w:r w:rsidR="004F57F9">
        <w:t xml:space="preserve"> </w:t>
      </w:r>
      <w:r w:rsidR="001A03C8">
        <w:t>Th</w:t>
      </w:r>
      <w:r w:rsidR="00A06881">
        <w:t>e</w:t>
      </w:r>
      <w:r w:rsidR="001A03C8">
        <w:t>refore, provision of m</w:t>
      </w:r>
      <w:r w:rsidR="00EC4453">
        <w:t>icronutrient</w:t>
      </w:r>
      <w:r w:rsidR="001A03C8">
        <w:t xml:space="preserve">s </w:t>
      </w:r>
      <w:r w:rsidR="00AE2F07" w:rsidRPr="00F96BFB">
        <w:t xml:space="preserve">may </w:t>
      </w:r>
      <w:r w:rsidR="00721997">
        <w:t xml:space="preserve">be useful </w:t>
      </w:r>
      <w:r w:rsidR="00AE2F07" w:rsidRPr="00F96BFB">
        <w:t xml:space="preserve">in </w:t>
      </w:r>
      <w:r w:rsidR="00480C3F">
        <w:t>patients undergoing</w:t>
      </w:r>
      <w:r w:rsidR="00A06881">
        <w:t>,</w:t>
      </w:r>
      <w:r w:rsidR="00480C3F">
        <w:t xml:space="preserve"> </w:t>
      </w:r>
      <w:r w:rsidR="00A06881">
        <w:t xml:space="preserve">or who have undergone, </w:t>
      </w:r>
      <w:r w:rsidR="00480C3F">
        <w:t xml:space="preserve">gastrointestinal </w:t>
      </w:r>
      <w:r w:rsidR="00AE2F07" w:rsidRPr="00F96BFB">
        <w:t>surg</w:t>
      </w:r>
      <w:r w:rsidR="00480C3F">
        <w:t>ery</w:t>
      </w:r>
      <w:r w:rsidR="0092661A">
        <w:t xml:space="preserve"> and they may reduce the risk of both short-term and long-term complications</w:t>
      </w:r>
      <w:r w:rsidR="00AE2F07" w:rsidRPr="00AE2F07">
        <w:rPr>
          <w:sz w:val="24"/>
          <w:szCs w:val="24"/>
        </w:rPr>
        <w:t>.</w:t>
      </w:r>
    </w:p>
    <w:p w14:paraId="62D6B93B" w14:textId="3FD209CD" w:rsidR="005A3A9C" w:rsidRPr="007E7233" w:rsidRDefault="00EA056C" w:rsidP="007B3C97">
      <w:pPr>
        <w:spacing w:before="0" w:beforeAutospacing="0" w:line="360" w:lineRule="auto"/>
      </w:pPr>
      <w:r>
        <w:t xml:space="preserve">Supporting the notion that micronutrient provision might be effective in reducing post-surgical </w:t>
      </w:r>
      <w:r w:rsidR="00960B5D">
        <w:t xml:space="preserve">complications </w:t>
      </w:r>
      <w:r>
        <w:t xml:space="preserve">are the observations that </w:t>
      </w:r>
      <w:r w:rsidR="00F04241" w:rsidRPr="00F96BFB">
        <w:rPr>
          <w:lang w:val="en-US"/>
        </w:rPr>
        <w:t>higher post</w:t>
      </w:r>
      <w:r w:rsidR="0092661A">
        <w:rPr>
          <w:lang w:val="en-US"/>
        </w:rPr>
        <w:t>-</w:t>
      </w:r>
      <w:r w:rsidR="00F04241" w:rsidRPr="00F96BFB">
        <w:rPr>
          <w:lang w:val="en-US"/>
        </w:rPr>
        <w:t xml:space="preserve">operative vitamin D levels </w:t>
      </w:r>
      <w:r w:rsidR="0023588C">
        <w:rPr>
          <w:lang w:val="en-US"/>
        </w:rPr>
        <w:t>a</w:t>
      </w:r>
      <w:r w:rsidR="00F04241" w:rsidRPr="00F96BFB">
        <w:rPr>
          <w:lang w:val="en-US"/>
        </w:rPr>
        <w:t>re associated with</w:t>
      </w:r>
      <w:r w:rsidR="00ED6FF1">
        <w:rPr>
          <w:lang w:val="en-US"/>
        </w:rPr>
        <w:t xml:space="preserve"> improved</w:t>
      </w:r>
      <w:r w:rsidR="00F04241" w:rsidRPr="00F96BFB">
        <w:rPr>
          <w:lang w:val="en-US"/>
        </w:rPr>
        <w:t xml:space="preserve"> survival in patients </w:t>
      </w:r>
      <w:r w:rsidR="0023588C">
        <w:rPr>
          <w:lang w:val="en-US"/>
        </w:rPr>
        <w:t xml:space="preserve">with colorectal cancer </w:t>
      </w:r>
      <w:r w:rsidR="00F04241" w:rsidRPr="00F96BFB">
        <w:rPr>
          <w:lang w:val="en-US"/>
        </w:rPr>
        <w:t xml:space="preserve">who underwent surgery </w:t>
      </w:r>
      <w:r w:rsidR="00F04241" w:rsidRPr="00F96BFB">
        <w:rPr>
          <w:lang w:val="en-US"/>
        </w:rPr>
        <w:fldChar w:fldCharType="begin">
          <w:fldData xml:space="preserve">PEVuZE5vdGU+PENpdGU+PEF1dGhvcj5NYXJrb3RpYzwvQXV0aG9yPjxZZWFyPjIwMTk8L1llYXI+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</w:fldData>
        </w:fldChar>
      </w:r>
      <w:r w:rsidR="008C3237" w:rsidRPr="00F96BFB">
        <w:rPr>
          <w:lang w:val="en-US"/>
        </w:rPr>
        <w:instrText xml:space="preserve"> ADDIN EN.CITE </w:instrText>
      </w:r>
      <w:r w:rsidR="008C3237" w:rsidRPr="00F96BFB">
        <w:rPr>
          <w:lang w:val="en-US"/>
        </w:rPr>
        <w:fldChar w:fldCharType="begin">
          <w:fldData xml:space="preserve">PEVuZE5vdGU+PENpdGU+PEF1dGhvcj5NYXJrb3RpYzwvQXV0aG9yPjxZZWFyPjIwMTk8L1llYXI+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</w:fldData>
        </w:fldChar>
      </w:r>
      <w:r w:rsidR="008C3237" w:rsidRPr="00F96BFB">
        <w:rPr>
          <w:lang w:val="en-US"/>
        </w:rPr>
        <w:instrText xml:space="preserve"> ADDIN EN.CITE.DATA </w:instrText>
      </w:r>
      <w:r w:rsidR="008C3237" w:rsidRPr="00F96BFB">
        <w:rPr>
          <w:lang w:val="en-US"/>
        </w:rPr>
      </w:r>
      <w:r w:rsidR="008C3237" w:rsidRPr="00F96BFB">
        <w:rPr>
          <w:lang w:val="en-US"/>
        </w:rPr>
        <w:fldChar w:fldCharType="separate"/>
      </w:r>
      <w:r w:rsidR="008C3237" w:rsidRPr="00F96BFB">
        <w:rPr>
          <w:lang w:val="en-US"/>
        </w:rPr>
        <w:fldChar w:fldCharType="end"/>
      </w:r>
      <w:r w:rsidR="00F04241" w:rsidRPr="00F96BFB">
        <w:rPr>
          <w:lang w:val="en-US"/>
        </w:rPr>
      </w:r>
      <w:r w:rsidR="00F04241" w:rsidRPr="00F96BFB">
        <w:rPr>
          <w:lang w:val="en-US"/>
        </w:rPr>
        <w:fldChar w:fldCharType="separate"/>
      </w:r>
      <w:r w:rsidR="008C3237" w:rsidRPr="00F96BFB">
        <w:rPr>
          <w:noProof/>
          <w:lang w:val="en-US"/>
        </w:rPr>
        <w:t>(</w:t>
      </w:r>
      <w:r w:rsidR="00297486">
        <w:rPr>
          <w:noProof/>
          <w:lang w:val="en-US"/>
        </w:rPr>
        <w:t>41</w:t>
      </w:r>
      <w:r w:rsidR="008C3237" w:rsidRPr="00F96BFB">
        <w:rPr>
          <w:noProof/>
          <w:lang w:val="en-US"/>
        </w:rPr>
        <w:t>)</w:t>
      </w:r>
      <w:r w:rsidR="00F04241" w:rsidRPr="00F96BFB">
        <w:rPr>
          <w:lang w:val="en-US"/>
        </w:rPr>
        <w:fldChar w:fldCharType="end"/>
      </w:r>
      <w:r w:rsidR="0023588C">
        <w:rPr>
          <w:lang w:val="en-US"/>
        </w:rPr>
        <w:t xml:space="preserve"> and that </w:t>
      </w:r>
      <w:r w:rsidR="00960B5D">
        <w:rPr>
          <w:lang w:val="en-US"/>
        </w:rPr>
        <w:t>v</w:t>
      </w:r>
      <w:r w:rsidR="0098142F" w:rsidRPr="00F96BFB">
        <w:rPr>
          <w:lang w:val="en-US"/>
        </w:rPr>
        <w:t xml:space="preserve">itamin D deficiency was associated with increased pain and opioid use following colorectal cancer surgery </w:t>
      </w:r>
      <w:r w:rsidR="00543DFC" w:rsidRPr="00F96BFB">
        <w:rPr>
          <w:lang w:val="en-US"/>
        </w:rPr>
        <w:fldChar w:fldCharType="begin">
          <w:fldData xml:space="preserve">PEVuZE5vdGU+PENpdGU+PEF1dGhvcj5YaWE8L0F1dGhvcj48WWVhcj4yMDIyPC9ZZWFyPjxSZWNO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=
</w:fldData>
        </w:fldChar>
      </w:r>
      <w:r w:rsidR="008C3237" w:rsidRPr="00F96BFB">
        <w:rPr>
          <w:lang w:val="en-US"/>
        </w:rPr>
        <w:instrText xml:space="preserve"> ADDIN EN.CITE </w:instrText>
      </w:r>
      <w:r w:rsidR="008C3237" w:rsidRPr="00F96BFB">
        <w:rPr>
          <w:lang w:val="en-US"/>
        </w:rPr>
        <w:fldChar w:fldCharType="begin">
          <w:fldData xml:space="preserve">PEVuZE5vdGU+PENpdGU+PEF1dGhvcj5YaWE8L0F1dGhvcj48WWVhcj4yMDIyPC9ZZWFyPjxSZWNO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=
</w:fldData>
        </w:fldChar>
      </w:r>
      <w:r w:rsidR="008C3237" w:rsidRPr="00F96BFB">
        <w:rPr>
          <w:lang w:val="en-US"/>
        </w:rPr>
        <w:instrText xml:space="preserve"> ADDIN EN.CITE.DATA </w:instrText>
      </w:r>
      <w:r w:rsidR="008C3237" w:rsidRPr="00F96BFB">
        <w:rPr>
          <w:lang w:val="en-US"/>
        </w:rPr>
      </w:r>
      <w:r w:rsidR="008C3237" w:rsidRPr="00F96BFB">
        <w:rPr>
          <w:lang w:val="en-US"/>
        </w:rPr>
        <w:fldChar w:fldCharType="separate"/>
      </w:r>
      <w:r w:rsidR="008C3237" w:rsidRPr="00F96BFB">
        <w:rPr>
          <w:lang w:val="en-US"/>
        </w:rPr>
        <w:fldChar w:fldCharType="end"/>
      </w:r>
      <w:r w:rsidR="00543DFC" w:rsidRPr="00F96BFB">
        <w:rPr>
          <w:lang w:val="en-US"/>
        </w:rPr>
      </w:r>
      <w:r w:rsidR="00543DFC" w:rsidRPr="00F96BFB">
        <w:rPr>
          <w:lang w:val="en-US"/>
        </w:rPr>
        <w:fldChar w:fldCharType="separate"/>
      </w:r>
      <w:r w:rsidR="008C3237" w:rsidRPr="00F96BFB">
        <w:rPr>
          <w:noProof/>
          <w:lang w:val="en-US"/>
        </w:rPr>
        <w:t>(</w:t>
      </w:r>
      <w:r w:rsidR="00297486">
        <w:rPr>
          <w:noProof/>
          <w:lang w:val="en-US"/>
        </w:rPr>
        <w:t>42</w:t>
      </w:r>
      <w:r w:rsidR="008C3237" w:rsidRPr="00F96BFB">
        <w:rPr>
          <w:noProof/>
          <w:lang w:val="en-US"/>
        </w:rPr>
        <w:t>)</w:t>
      </w:r>
      <w:r w:rsidR="00543DFC" w:rsidRPr="00F96BFB">
        <w:rPr>
          <w:lang w:val="en-US"/>
        </w:rPr>
        <w:fldChar w:fldCharType="end"/>
      </w:r>
      <w:r w:rsidR="00543DFC" w:rsidRPr="00F96BFB">
        <w:rPr>
          <w:lang w:val="en-US"/>
        </w:rPr>
        <w:t xml:space="preserve">. </w:t>
      </w:r>
      <w:r w:rsidR="00966CDF" w:rsidRPr="00F96BFB">
        <w:rPr>
          <w:lang w:val="en-US"/>
        </w:rPr>
        <w:t>Despite th</w:t>
      </w:r>
      <w:r w:rsidR="00960B5D">
        <w:rPr>
          <w:lang w:val="en-US"/>
        </w:rPr>
        <w:t>ese observations</w:t>
      </w:r>
      <w:r w:rsidR="00966CDF" w:rsidRPr="00F96BFB">
        <w:rPr>
          <w:lang w:val="en-US"/>
        </w:rPr>
        <w:t>,</w:t>
      </w:r>
      <w:r w:rsidR="00543DFC" w:rsidRPr="00F96BFB">
        <w:rPr>
          <w:lang w:val="en-US"/>
        </w:rPr>
        <w:t xml:space="preserve"> there is yet to be an analysis of the existing randomized controlled trials (</w:t>
      </w:r>
      <w:r w:rsidR="0019595F">
        <w:rPr>
          <w:lang w:val="en-US"/>
        </w:rPr>
        <w:t>RCTs</w:t>
      </w:r>
      <w:r w:rsidR="00543DFC" w:rsidRPr="00F96BFB">
        <w:rPr>
          <w:lang w:val="en-US"/>
        </w:rPr>
        <w:t xml:space="preserve">) involving the use of perioperative micronutrient supplementation. </w:t>
      </w:r>
      <w:r w:rsidR="00474EFE">
        <w:rPr>
          <w:lang w:val="en-US"/>
        </w:rPr>
        <w:t>Therefore, t</w:t>
      </w:r>
      <w:r w:rsidRPr="00F96BFB">
        <w:t xml:space="preserve">he aim of this systematic review is to determine if micronutrient supplementation in the perioperative period can reduce </w:t>
      </w:r>
      <w:r>
        <w:t xml:space="preserve">the </w:t>
      </w:r>
      <w:r w:rsidRPr="00F96BFB">
        <w:t xml:space="preserve">incidence of complications in </w:t>
      </w:r>
      <w:r w:rsidR="003B5F20">
        <w:t xml:space="preserve">adult </w:t>
      </w:r>
      <w:r>
        <w:t xml:space="preserve">patients undergoing </w:t>
      </w:r>
      <w:r w:rsidRPr="00F96BFB">
        <w:t>gastrointestinal surgery.</w:t>
      </w:r>
      <w:r w:rsidR="004C4DF6">
        <w:t xml:space="preserve"> </w:t>
      </w:r>
      <w:r w:rsidR="003B5F20">
        <w:t xml:space="preserve">Anticipated </w:t>
      </w:r>
      <w:r w:rsidR="003A697F">
        <w:t>short</w:t>
      </w:r>
      <w:r w:rsidR="002D49AD">
        <w:t>-</w:t>
      </w:r>
      <w:r w:rsidR="003A697F">
        <w:t xml:space="preserve">term </w:t>
      </w:r>
      <w:r w:rsidR="009950B5">
        <w:t xml:space="preserve">(in-hospital) </w:t>
      </w:r>
      <w:r w:rsidR="003B5F20">
        <w:t>complicat</w:t>
      </w:r>
      <w:r w:rsidR="004C4DF6">
        <w:t>ion</w:t>
      </w:r>
      <w:r w:rsidR="003B5F20">
        <w:t>s include</w:t>
      </w:r>
      <w:r w:rsidR="00812BFB">
        <w:t>d</w:t>
      </w:r>
      <w:r w:rsidR="004C4DF6" w:rsidRPr="00F96BFB">
        <w:t xml:space="preserve"> infection, impaired wound healing, oxidative stress, inflammation, </w:t>
      </w:r>
      <w:r w:rsidR="003A697F">
        <w:t>impaired immune response</w:t>
      </w:r>
      <w:r w:rsidR="00BD42E3">
        <w:t xml:space="preserve">, </w:t>
      </w:r>
      <w:r w:rsidR="00FA3990">
        <w:t>prolonged</w:t>
      </w:r>
      <w:r w:rsidR="00BD42E3">
        <w:t xml:space="preserve"> hospital </w:t>
      </w:r>
      <w:proofErr w:type="gramStart"/>
      <w:r w:rsidR="00BD42E3">
        <w:t>stay</w:t>
      </w:r>
      <w:proofErr w:type="gramEnd"/>
      <w:r w:rsidR="003A697F">
        <w:t xml:space="preserve"> </w:t>
      </w:r>
      <w:r w:rsidR="004C4DF6" w:rsidRPr="00F96BFB">
        <w:t>and death</w:t>
      </w:r>
      <w:r w:rsidR="003A697F">
        <w:t xml:space="preserve"> while anticipated l</w:t>
      </w:r>
      <w:r w:rsidR="00024CD6">
        <w:t>o</w:t>
      </w:r>
      <w:r w:rsidR="003A697F">
        <w:t>ng</w:t>
      </w:r>
      <w:r w:rsidR="002D49AD">
        <w:t>-</w:t>
      </w:r>
      <w:r w:rsidR="003A697F">
        <w:t xml:space="preserve">term </w:t>
      </w:r>
      <w:r w:rsidR="009950B5">
        <w:t xml:space="preserve">(post-discharge) </w:t>
      </w:r>
      <w:r w:rsidR="003A697F">
        <w:t>complic</w:t>
      </w:r>
      <w:r w:rsidR="00024CD6">
        <w:t>a</w:t>
      </w:r>
      <w:r w:rsidR="003A697F">
        <w:t>tions include</w:t>
      </w:r>
      <w:r w:rsidR="00812BFB">
        <w:t>d</w:t>
      </w:r>
      <w:r w:rsidR="00024CD6">
        <w:t xml:space="preserve"> </w:t>
      </w:r>
      <w:r w:rsidR="003A697F" w:rsidRPr="00F96BFB">
        <w:t>disease recurrence, reduced quality of life, reduced bone health, and death</w:t>
      </w:r>
      <w:r w:rsidR="004C4DF6">
        <w:t>.</w:t>
      </w:r>
    </w:p>
    <w:p w14:paraId="628CF302" w14:textId="77777777" w:rsidR="008F093E" w:rsidRPr="00701E28" w:rsidRDefault="00EA056C" w:rsidP="00D95916">
      <w:pPr>
        <w:pStyle w:val="Heading1"/>
        <w:spacing w:before="0" w:beforeAutospacing="0" w:line="360" w:lineRule="auto"/>
        <w:rPr>
          <w:sz w:val="22"/>
          <w:szCs w:val="22"/>
          <w:u w:val="none"/>
        </w:rPr>
      </w:pPr>
      <w:bookmarkStart w:id="2" w:name="_Toc186394862"/>
      <w:r>
        <w:rPr>
          <w:sz w:val="22"/>
          <w:szCs w:val="22"/>
          <w:u w:val="none"/>
        </w:rPr>
        <w:t>M</w:t>
      </w:r>
      <w:r w:rsidRPr="00701E28">
        <w:rPr>
          <w:sz w:val="22"/>
          <w:szCs w:val="22"/>
          <w:u w:val="none"/>
        </w:rPr>
        <w:t>aterial and methods</w:t>
      </w:r>
      <w:bookmarkEnd w:id="2"/>
    </w:p>
    <w:p w14:paraId="5453871D" w14:textId="77777777" w:rsidR="00AB5E3B" w:rsidRPr="00701E28" w:rsidRDefault="00EA056C" w:rsidP="00D95916">
      <w:pPr>
        <w:pStyle w:val="Heading2"/>
        <w:spacing w:before="0" w:beforeAutospacing="0" w:line="360" w:lineRule="auto"/>
        <w:rPr>
          <w:i/>
          <w:iCs/>
          <w:sz w:val="22"/>
          <w:szCs w:val="22"/>
          <w:u w:val="none"/>
          <w:lang w:val="en-US"/>
        </w:rPr>
      </w:pPr>
      <w:bookmarkStart w:id="3" w:name="_Toc186394863"/>
      <w:r w:rsidRPr="00701E28">
        <w:rPr>
          <w:i/>
          <w:iCs/>
          <w:sz w:val="22"/>
          <w:szCs w:val="22"/>
          <w:u w:val="none"/>
          <w:lang w:val="en-US"/>
        </w:rPr>
        <w:t>O</w:t>
      </w:r>
      <w:r w:rsidR="00701E28" w:rsidRPr="00701E28">
        <w:rPr>
          <w:i/>
          <w:iCs/>
          <w:sz w:val="22"/>
          <w:szCs w:val="22"/>
          <w:u w:val="none"/>
          <w:lang w:val="en-US"/>
        </w:rPr>
        <w:t>verview</w:t>
      </w:r>
      <w:bookmarkEnd w:id="3"/>
    </w:p>
    <w:p w14:paraId="23735940" w14:textId="41BE6DCE" w:rsidR="00F96BFB" w:rsidRDefault="00EA056C" w:rsidP="00D95916">
      <w:pPr>
        <w:spacing w:before="0" w:beforeAutospacing="0" w:line="360" w:lineRule="auto"/>
      </w:pPr>
      <w:r>
        <w:rPr>
          <w:lang w:val="en-US"/>
        </w:rPr>
        <w:t>T</w:t>
      </w:r>
      <w:r w:rsidR="00AB5E3B" w:rsidRPr="001E08F1">
        <w:rPr>
          <w:lang w:val="en-US"/>
        </w:rPr>
        <w:t xml:space="preserve">he </w:t>
      </w:r>
      <w:r w:rsidR="00AB5E3B" w:rsidRPr="001E08F1">
        <w:t>PICO (Patient or Population, Intervention, Comparison and Outcome) approach was used to produce key terms. The population was</w:t>
      </w:r>
      <w:r w:rsidR="00DE7633">
        <w:t xml:space="preserve"> patients </w:t>
      </w:r>
      <w:r w:rsidR="00507653">
        <w:t xml:space="preserve">aged </w:t>
      </w:r>
      <w:r w:rsidR="006E40A1">
        <w:t xml:space="preserve">18 years or over </w:t>
      </w:r>
      <w:r w:rsidR="00A40290">
        <w:t>(i.e. adult</w:t>
      </w:r>
      <w:r w:rsidR="009472B7">
        <w:t xml:space="preserve"> males and females</w:t>
      </w:r>
      <w:r w:rsidR="00A40290">
        <w:t xml:space="preserve">) </w:t>
      </w:r>
      <w:r w:rsidR="00DE7633">
        <w:t>undergoing</w:t>
      </w:r>
      <w:r w:rsidR="00AB5E3B" w:rsidRPr="001E08F1">
        <w:t xml:space="preserve"> gastrointestinal surgery</w:t>
      </w:r>
      <w:r w:rsidR="00D85592">
        <w:t>. T</w:t>
      </w:r>
      <w:r w:rsidR="00AB5E3B" w:rsidRPr="001E08F1">
        <w:t>he intervention was perioperative micronutrient supplementation</w:t>
      </w:r>
      <w:r w:rsidR="00053E7C">
        <w:t xml:space="preserve"> (single or combination of micronutrients</w:t>
      </w:r>
      <w:r w:rsidR="005E4DA2">
        <w:t xml:space="preserve"> before, during or after surgery</w:t>
      </w:r>
      <w:r w:rsidR="00053E7C">
        <w:t>)</w:t>
      </w:r>
      <w:r w:rsidR="00D85592">
        <w:t>. T</w:t>
      </w:r>
      <w:r w:rsidR="00AB5E3B" w:rsidRPr="001E08F1">
        <w:t xml:space="preserve">he comparison was between patients who had received </w:t>
      </w:r>
      <w:r w:rsidR="00610BB1">
        <w:t>micronutrient</w:t>
      </w:r>
      <w:r w:rsidR="00AB5E3B" w:rsidRPr="001E08F1">
        <w:t xml:space="preserve"> supplementation and those who had not</w:t>
      </w:r>
      <w:r w:rsidR="00D85592">
        <w:t>. T</w:t>
      </w:r>
      <w:r w:rsidR="00AB5E3B" w:rsidRPr="001E08F1">
        <w:t xml:space="preserve">he outcome was the presence of </w:t>
      </w:r>
      <w:r w:rsidR="009257D2">
        <w:t>short</w:t>
      </w:r>
      <w:r w:rsidR="00D020DF">
        <w:t>-</w:t>
      </w:r>
      <w:r w:rsidR="009257D2">
        <w:t xml:space="preserve"> or long</w:t>
      </w:r>
      <w:r w:rsidR="00D020DF">
        <w:t>-</w:t>
      </w:r>
      <w:r w:rsidR="009257D2">
        <w:t xml:space="preserve">term </w:t>
      </w:r>
      <w:r w:rsidR="00AB5E3B" w:rsidRPr="001E08F1">
        <w:t>surgical complications</w:t>
      </w:r>
      <w:r w:rsidR="00D020DF">
        <w:t xml:space="preserve"> </w:t>
      </w:r>
      <w:r w:rsidR="0005621B">
        <w:t xml:space="preserve">(e.g. </w:t>
      </w:r>
      <w:r w:rsidR="00BE78C2" w:rsidRPr="00F96BFB">
        <w:t>infection, impaired wound healing</w:t>
      </w:r>
      <w:r w:rsidR="00BD42E3">
        <w:t xml:space="preserve">, </w:t>
      </w:r>
      <w:r w:rsidR="00FA3990">
        <w:t>prolonged</w:t>
      </w:r>
      <w:r w:rsidR="00BD42E3">
        <w:t xml:space="preserve"> hospital stay</w:t>
      </w:r>
      <w:r w:rsidR="00BE78C2" w:rsidRPr="00F96BFB">
        <w:t xml:space="preserve"> and death</w:t>
      </w:r>
      <w:r w:rsidR="00BE78C2">
        <w:t xml:space="preserve"> </w:t>
      </w:r>
      <w:r w:rsidR="00BD42E3">
        <w:t xml:space="preserve">as short-term </w:t>
      </w:r>
      <w:r w:rsidR="00B41C1E">
        <w:t xml:space="preserve">in-hospital </w:t>
      </w:r>
      <w:r w:rsidR="00BD42E3">
        <w:t xml:space="preserve">complications </w:t>
      </w:r>
      <w:r w:rsidR="007B1ED7">
        <w:t>and dis</w:t>
      </w:r>
      <w:r w:rsidR="00BE78C2" w:rsidRPr="00F96BFB">
        <w:t xml:space="preserve">ease recurrence, reduced quality of </w:t>
      </w:r>
      <w:r w:rsidR="00BE78C2" w:rsidRPr="00F96BFB">
        <w:lastRenderedPageBreak/>
        <w:t>life, reduced bone health and death</w:t>
      </w:r>
      <w:r w:rsidR="007B1ED7">
        <w:t xml:space="preserve"> as long-term </w:t>
      </w:r>
      <w:r w:rsidR="00B41C1E">
        <w:t xml:space="preserve">post-discharge </w:t>
      </w:r>
      <w:r w:rsidR="007B1ED7">
        <w:t>complications</w:t>
      </w:r>
      <w:r w:rsidR="0005621B">
        <w:t xml:space="preserve">) </w:t>
      </w:r>
      <w:r w:rsidR="00D020DF">
        <w:t xml:space="preserve">or related biomarkers (e.g. </w:t>
      </w:r>
      <w:r w:rsidR="0005621B">
        <w:t xml:space="preserve">markers of </w:t>
      </w:r>
      <w:r w:rsidR="00D020DF">
        <w:t>immune function, inflammation</w:t>
      </w:r>
      <w:r w:rsidR="0005621B">
        <w:t xml:space="preserve"> or</w:t>
      </w:r>
      <w:r w:rsidR="00D020DF">
        <w:t xml:space="preserve"> oxidative stress)</w:t>
      </w:r>
      <w:r w:rsidR="00AB5E3B" w:rsidRPr="001E08F1">
        <w:t>.</w:t>
      </w:r>
      <w:r w:rsidR="00496037" w:rsidRPr="001E08F1">
        <w:t xml:space="preserve"> The systematic review was conducted according to the “Preferred Reporting Items for Systematic review and Meta-Analysis” (PRISMA) </w:t>
      </w:r>
      <w:r w:rsidR="00496037" w:rsidRPr="001E08F1">
        <w:fldChar w:fldCharType="begin"/>
      </w:r>
      <w:r w:rsidR="008C3237">
        <w:instrText xml:space="preserve"> ADDIN EN.CITE &lt;EndNote&gt;&lt;Cite&gt;&lt;Author&gt;Moher&lt;/Author&gt;&lt;Year&gt;2015&lt;/Year&gt;&lt;RecNum&gt;5103&lt;/RecNum&gt;&lt;DisplayText&gt;(42)&lt;/DisplayText&gt;&lt;record&gt;&lt;rec-number&gt;5103&lt;/rec-number&gt;&lt;foreign-keys&gt;&lt;key app="EN" db-id="92tfx5paitf9w5e2ppgxtwe4f0t222we0dw5" timestamp="1732450432"&gt;5103&lt;/key&gt;&lt;/foreign-keys&gt;&lt;ref-type name="Journal Article"&gt;17&lt;/ref-type&gt;&lt;contributors&gt;&lt;authors&gt;&lt;author&gt;Moher, D.&lt;/author&gt;&lt;author&gt;Shamseer, L.&lt;/author&gt;&lt;author&gt;Clarke, M.&lt;/author&gt;&lt;author&gt;Ghersi, D.&lt;/author&gt;&lt;author&gt;Liberati, A.&lt;/author&gt;&lt;author&gt;Petticrew, M.&lt;/author&gt;&lt;author&gt;Shekelle, P.&lt;/author&gt;&lt;author&gt;Stewart, L. A.&lt;/author&gt;&lt;/authors&gt;&lt;/contributors&gt;&lt;auth-address&gt;Ottawa Hospital Research Institute and University of Ottawa, Ottawa, Canada. dmoher@ohri.ca.&lt;/auth-address&gt;&lt;titles&gt;&lt;title&gt;Preferred reporting items for systematic review and meta-analysis protocols (PRISMA-P) 2015 statement&lt;/title&gt;&lt;secondary-title&gt;Syst Rev&lt;/secondary-title&gt;&lt;/titles&gt;&lt;periodical&gt;&lt;full-title&gt;Syst Rev&lt;/full-title&gt;&lt;/periodical&gt;&lt;pages&gt;1&lt;/pages&gt;&lt;volume&gt;4&lt;/volume&gt;&lt;number&gt;1&lt;/number&gt;&lt;edition&gt;20150101&lt;/edition&gt;&lt;keywords&gt;&lt;keyword&gt;Access to Information&lt;/keyword&gt;&lt;keyword&gt;Checklist&lt;/keyword&gt;&lt;keyword&gt;Evidence-Based Medicine&lt;/keyword&gt;&lt;keyword&gt;*Guideline Adherence&lt;/keyword&gt;&lt;keyword&gt;Humans&lt;/keyword&gt;&lt;keyword&gt;*Meta-Analysis as Topic&lt;/keyword&gt;&lt;keyword&gt;Publishing/organization &amp;amp; administration/*standards&lt;/keyword&gt;&lt;keyword&gt;Quality Control&lt;/keyword&gt;&lt;keyword&gt;*Systematic Reviews as Topic&lt;/keyword&gt;&lt;/keywords&gt;&lt;dates&gt;&lt;year&gt;2015&lt;/year&gt;&lt;pub-dates&gt;&lt;date&gt;Jan 1&lt;/date&gt;&lt;/pub-dates&gt;&lt;/dates&gt;&lt;isbn&gt;2046-4053&lt;/isbn&gt;&lt;accession-num&gt;25554246&lt;/accession-num&gt;&lt;urls&gt;&lt;/urls&gt;&lt;custom2&gt;PMC4320440&lt;/custom2&gt;&lt;electronic-resource-num&gt;10.1186/2046-4053-4-1&lt;/electronic-resource-num&gt;&lt;remote-database-provider&gt;NLM&lt;/remote-database-provider&gt;&lt;language&gt;eng&lt;/language&gt;&lt;/record&gt;&lt;/Cite&gt;&lt;/EndNote&gt;</w:instrText>
      </w:r>
      <w:r w:rsidR="00496037" w:rsidRPr="001E08F1">
        <w:fldChar w:fldCharType="separate"/>
      </w:r>
      <w:r w:rsidR="008C3237">
        <w:rPr>
          <w:noProof/>
        </w:rPr>
        <w:t>(</w:t>
      </w:r>
      <w:r w:rsidR="00A52DD3">
        <w:rPr>
          <w:noProof/>
        </w:rPr>
        <w:t>43</w:t>
      </w:r>
      <w:r w:rsidR="008C3237">
        <w:rPr>
          <w:noProof/>
        </w:rPr>
        <w:t>)</w:t>
      </w:r>
      <w:r w:rsidR="00496037" w:rsidRPr="001E08F1">
        <w:fldChar w:fldCharType="end"/>
      </w:r>
      <w:r w:rsidR="00496037" w:rsidRPr="001E08F1">
        <w:t xml:space="preserve"> guidelines and was done for educational purposes so therefore was not registered. </w:t>
      </w:r>
    </w:p>
    <w:p w14:paraId="1B33AD71" w14:textId="77777777" w:rsidR="00F524A8" w:rsidRPr="000D295A" w:rsidRDefault="00EA056C" w:rsidP="00D95916">
      <w:pPr>
        <w:spacing w:before="0" w:beforeAutospacing="0" w:line="360" w:lineRule="auto"/>
        <w:rPr>
          <w:b/>
          <w:bCs/>
          <w:i/>
          <w:iCs/>
        </w:rPr>
      </w:pPr>
      <w:r w:rsidRPr="000D295A">
        <w:rPr>
          <w:b/>
          <w:bCs/>
          <w:i/>
          <w:iCs/>
        </w:rPr>
        <w:t>Literature search</w:t>
      </w:r>
    </w:p>
    <w:p w14:paraId="28917C94" w14:textId="48C2CA12" w:rsidR="000241E0" w:rsidRDefault="006E130D" w:rsidP="00D95916">
      <w:pPr>
        <w:spacing w:before="0" w:beforeAutospacing="0" w:line="360" w:lineRule="auto"/>
      </w:pPr>
      <w:r>
        <w:t>Because of restrictions on time</w:t>
      </w:r>
      <w:r w:rsidR="00EE5289">
        <w:t>,</w:t>
      </w:r>
      <w:r>
        <w:t xml:space="preserve"> the </w:t>
      </w:r>
      <w:r w:rsidR="00CF1BFE">
        <w:t xml:space="preserve">literature searching was restricted to two databases, </w:t>
      </w:r>
      <w:r w:rsidR="001E7486" w:rsidRPr="00F96BFB">
        <w:t xml:space="preserve">OVID MEDLINE and CINHAL. </w:t>
      </w:r>
      <w:r w:rsidR="00E4369E">
        <w:t>These d</w:t>
      </w:r>
      <w:r w:rsidR="00F206C0">
        <w:t>atabases were searched for articles</w:t>
      </w:r>
      <w:r w:rsidR="001E7486" w:rsidRPr="00F96BFB">
        <w:t xml:space="preserve"> published from </w:t>
      </w:r>
      <w:r w:rsidR="000D295A">
        <w:t>1</w:t>
      </w:r>
      <w:r w:rsidR="000D295A" w:rsidRPr="000D295A">
        <w:rPr>
          <w:vertAlign w:val="superscript"/>
        </w:rPr>
        <w:t>st</w:t>
      </w:r>
      <w:r w:rsidR="000D295A">
        <w:t xml:space="preserve"> Januar</w:t>
      </w:r>
      <w:r w:rsidR="00F206C0">
        <w:t>y</w:t>
      </w:r>
      <w:r w:rsidR="00454CD6">
        <w:t xml:space="preserve"> </w:t>
      </w:r>
      <w:r w:rsidR="001E7486" w:rsidRPr="00F96BFB">
        <w:t xml:space="preserve">2014 in order </w:t>
      </w:r>
      <w:r w:rsidR="008D6C88">
        <w:t xml:space="preserve">that findings would be relevant to current clinical practice. </w:t>
      </w:r>
      <w:r w:rsidR="00456C2E">
        <w:t xml:space="preserve">Literature searches were performed in October 2024. </w:t>
      </w:r>
      <w:r w:rsidR="00595664">
        <w:t>Search terms were</w:t>
      </w:r>
      <w:r w:rsidRPr="00F96BFB">
        <w:t xml:space="preserve">: </w:t>
      </w:r>
      <w:r w:rsidR="00E45037">
        <w:t>(</w:t>
      </w:r>
      <w:r w:rsidRPr="00F96BFB">
        <w:t>“micronutrient*”, “micro nutrient*”, “trace element*”, “antioxidant*”, “mineral*”, “vitamin*”</w:t>
      </w:r>
      <w:r w:rsidR="00E45037">
        <w:t>) combined with (</w:t>
      </w:r>
      <w:r w:rsidRPr="00F96BFB">
        <w:t>“perioperative”, “peri operative”, “surgery”, “surgical”, “preoperative”, “pre-operative”, “postoperative”</w:t>
      </w:r>
      <w:r w:rsidR="00733A41" w:rsidRPr="00F96BFB">
        <w:t xml:space="preserve">, </w:t>
      </w:r>
      <w:r w:rsidRPr="00F96BFB">
        <w:t>“post-operative”</w:t>
      </w:r>
      <w:r w:rsidR="00053D10">
        <w:t>) combined with (</w:t>
      </w:r>
      <w:r w:rsidR="00733A41" w:rsidRPr="00F96BFB">
        <w:t>“</w:t>
      </w:r>
      <w:r w:rsidR="00595664">
        <w:t>g</w:t>
      </w:r>
      <w:r w:rsidR="00733A41" w:rsidRPr="00F96BFB">
        <w:t>astrointestinal”, “</w:t>
      </w:r>
      <w:r w:rsidR="00595664">
        <w:t>g</w:t>
      </w:r>
      <w:r w:rsidR="00733A41" w:rsidRPr="00F96BFB">
        <w:t>astric”, “</w:t>
      </w:r>
      <w:r w:rsidR="00595664">
        <w:t>b</w:t>
      </w:r>
      <w:r w:rsidR="00733A41" w:rsidRPr="00F96BFB">
        <w:t>owel”, “</w:t>
      </w:r>
      <w:r w:rsidR="00595664">
        <w:t>r</w:t>
      </w:r>
      <w:r w:rsidR="00733A41" w:rsidRPr="00F96BFB">
        <w:t>ectum”, “</w:t>
      </w:r>
      <w:r w:rsidR="00595664">
        <w:t>r</w:t>
      </w:r>
      <w:r w:rsidR="00733A41" w:rsidRPr="00F96BFB">
        <w:t>ectal”, “</w:t>
      </w:r>
      <w:r w:rsidR="00595664">
        <w:t>i</w:t>
      </w:r>
      <w:r w:rsidR="00733A41" w:rsidRPr="00F96BFB">
        <w:t>ntestinal” “</w:t>
      </w:r>
      <w:r w:rsidR="00595664">
        <w:t>c</w:t>
      </w:r>
      <w:r w:rsidR="00733A41" w:rsidRPr="00F96BFB">
        <w:t>olorectal” and “</w:t>
      </w:r>
      <w:r w:rsidR="00595664">
        <w:t>b</w:t>
      </w:r>
      <w:r w:rsidR="00733A41" w:rsidRPr="00F96BFB">
        <w:t>ariatric”</w:t>
      </w:r>
      <w:r w:rsidR="00E4369E">
        <w:t>).</w:t>
      </w:r>
    </w:p>
    <w:p w14:paraId="7064F9E7" w14:textId="73CEEB27" w:rsidR="00E4369E" w:rsidRPr="00E4369E" w:rsidRDefault="006C5C9A" w:rsidP="00D95916">
      <w:pPr>
        <w:spacing w:before="0" w:beforeAutospacing="0" w:line="360" w:lineRule="auto"/>
        <w:rPr>
          <w:b/>
          <w:bCs/>
          <w:i/>
          <w:iCs/>
        </w:rPr>
      </w:pPr>
      <w:r>
        <w:rPr>
          <w:b/>
          <w:bCs/>
          <w:i/>
          <w:iCs/>
        </w:rPr>
        <w:t>Article</w:t>
      </w:r>
      <w:r w:rsidR="00671242" w:rsidRPr="00E4369E">
        <w:rPr>
          <w:b/>
          <w:bCs/>
          <w:i/>
          <w:iCs/>
        </w:rPr>
        <w:t xml:space="preserve"> </w:t>
      </w:r>
      <w:r w:rsidR="00EA056C" w:rsidRPr="00E4369E">
        <w:rPr>
          <w:b/>
          <w:bCs/>
          <w:i/>
          <w:iCs/>
        </w:rPr>
        <w:t>selection</w:t>
      </w:r>
    </w:p>
    <w:p w14:paraId="6CD3FF56" w14:textId="5C1ACDA1" w:rsidR="0094011F" w:rsidRDefault="00EA056C" w:rsidP="00D95916">
      <w:pPr>
        <w:spacing w:before="0" w:beforeAutospacing="0" w:line="360" w:lineRule="auto"/>
      </w:pPr>
      <w:r w:rsidRPr="00F96BFB">
        <w:t xml:space="preserve">Once the </w:t>
      </w:r>
      <w:r w:rsidR="006C5C9A">
        <w:t>articles</w:t>
      </w:r>
      <w:r w:rsidR="0060172C" w:rsidRPr="00F96BFB">
        <w:t xml:space="preserve"> </w:t>
      </w:r>
      <w:r w:rsidRPr="00F96BFB">
        <w:t xml:space="preserve">were </w:t>
      </w:r>
      <w:r w:rsidR="00B60156">
        <w:t xml:space="preserve">identified </w:t>
      </w:r>
      <w:r w:rsidR="006E40A1">
        <w:t>by the searches</w:t>
      </w:r>
      <w:r w:rsidRPr="00F96BFB">
        <w:t xml:space="preserve">, </w:t>
      </w:r>
      <w:r w:rsidR="0060172C">
        <w:t>they</w:t>
      </w:r>
      <w:r w:rsidR="006E40A1">
        <w:t xml:space="preserve"> </w:t>
      </w:r>
      <w:r w:rsidRPr="00F96BFB">
        <w:t xml:space="preserve">were selected </w:t>
      </w:r>
      <w:r w:rsidR="006E40A1">
        <w:t xml:space="preserve">for inclusion </w:t>
      </w:r>
      <w:r w:rsidRPr="00F96BFB">
        <w:t xml:space="preserve">based on the following criteria: </w:t>
      </w:r>
      <w:r w:rsidR="0060172C">
        <w:t xml:space="preserve">describing </w:t>
      </w:r>
      <w:r w:rsidRPr="00F96BFB">
        <w:t>a randomized control trial</w:t>
      </w:r>
      <w:r w:rsidR="000E630B" w:rsidRPr="00F96BFB">
        <w:t>;</w:t>
      </w:r>
      <w:r w:rsidR="004E0E54">
        <w:t xml:space="preserve"> </w:t>
      </w:r>
      <w:r w:rsidRPr="00F96BFB">
        <w:t>involve</w:t>
      </w:r>
      <w:r w:rsidR="004E0E54">
        <w:t>d</w:t>
      </w:r>
      <w:r w:rsidRPr="00F96BFB">
        <w:t xml:space="preserve"> the use of micronutrient supplementation </w:t>
      </w:r>
      <w:r w:rsidR="00F467FD">
        <w:t xml:space="preserve">(single or combination of micronutrients) </w:t>
      </w:r>
      <w:r w:rsidRPr="00F96BFB">
        <w:t>pre or post-surgery as an intervention</w:t>
      </w:r>
      <w:r w:rsidR="000E630B" w:rsidRPr="00F96BFB">
        <w:t xml:space="preserve">; </w:t>
      </w:r>
      <w:r w:rsidR="004E0E54">
        <w:t>involved</w:t>
      </w:r>
      <w:r w:rsidR="002F68D4" w:rsidRPr="00F96BFB">
        <w:t xml:space="preserve"> gastrointestinal surger</w:t>
      </w:r>
      <w:r w:rsidR="004E0E54">
        <w:t>y</w:t>
      </w:r>
      <w:r w:rsidR="002F68D4" w:rsidRPr="00F96BFB">
        <w:t xml:space="preserve"> </w:t>
      </w:r>
      <w:r w:rsidRPr="00F96BFB">
        <w:t>(which includes</w:t>
      </w:r>
      <w:r w:rsidR="002F68D4" w:rsidRPr="00F96BFB">
        <w:t xml:space="preserve"> bariatric and colorectal surg</w:t>
      </w:r>
      <w:r w:rsidR="003277C6">
        <w:t>ery</w:t>
      </w:r>
      <w:r w:rsidRPr="00F96BFB">
        <w:t>)</w:t>
      </w:r>
      <w:r w:rsidR="000E630B" w:rsidRPr="00F96BFB">
        <w:t xml:space="preserve">; </w:t>
      </w:r>
      <w:r w:rsidR="0054272D">
        <w:t xml:space="preserve">included </w:t>
      </w:r>
      <w:r w:rsidRPr="00F96BFB">
        <w:t xml:space="preserve">patients </w:t>
      </w:r>
      <w:r w:rsidR="003930F9">
        <w:t xml:space="preserve">were </w:t>
      </w:r>
      <w:r w:rsidR="00722E1B">
        <w:t xml:space="preserve">all </w:t>
      </w:r>
      <w:r w:rsidRPr="00F96BFB">
        <w:t xml:space="preserve">aged 18 </w:t>
      </w:r>
      <w:r w:rsidR="00CB07E9" w:rsidRPr="00F96BFB">
        <w:t xml:space="preserve">years </w:t>
      </w:r>
      <w:r w:rsidRPr="00F96BFB">
        <w:t xml:space="preserve">or older; </w:t>
      </w:r>
      <w:r w:rsidR="001C1B94">
        <w:t>article</w:t>
      </w:r>
      <w:r w:rsidR="001C1B94" w:rsidRPr="00F96BFB">
        <w:t xml:space="preserve"> </w:t>
      </w:r>
      <w:r w:rsidR="008E7149">
        <w:t>was</w:t>
      </w:r>
      <w:r w:rsidRPr="00F96BFB">
        <w:t xml:space="preserve"> fully accessible; </w:t>
      </w:r>
      <w:r w:rsidR="0054272D">
        <w:t xml:space="preserve">article was </w:t>
      </w:r>
      <w:r w:rsidR="00CB07E9" w:rsidRPr="00F96BFB">
        <w:t xml:space="preserve">published </w:t>
      </w:r>
      <w:r w:rsidRPr="00F96BFB">
        <w:t>in the English language</w:t>
      </w:r>
      <w:r w:rsidR="00CB07E9" w:rsidRPr="00F96BFB">
        <w:t>;</w:t>
      </w:r>
      <w:r w:rsidR="008E7149">
        <w:t xml:space="preserve"> </w:t>
      </w:r>
      <w:r w:rsidR="004E0E54">
        <w:t>report</w:t>
      </w:r>
      <w:r w:rsidR="008E7149">
        <w:t>ed</w:t>
      </w:r>
      <w:r w:rsidR="004E0E54">
        <w:t xml:space="preserve"> on </w:t>
      </w:r>
      <w:r w:rsidR="00674C0B">
        <w:t xml:space="preserve">one or more </w:t>
      </w:r>
      <w:r w:rsidRPr="00F96BFB">
        <w:t xml:space="preserve">surgical complications. </w:t>
      </w:r>
      <w:r w:rsidR="004E5321">
        <w:t>Anticipated short</w:t>
      </w:r>
      <w:r w:rsidR="00B70F30">
        <w:t>-</w:t>
      </w:r>
      <w:r w:rsidR="004E5321">
        <w:t>term complications included</w:t>
      </w:r>
      <w:r w:rsidR="004E5321" w:rsidRPr="00F96BFB">
        <w:t xml:space="preserve"> infection, impaired wound healing, oxidative stress</w:t>
      </w:r>
      <w:r w:rsidR="00141917">
        <w:t xml:space="preserve"> (defined by </w:t>
      </w:r>
      <w:r w:rsidR="00F15E2E">
        <w:t xml:space="preserve">an elevated </w:t>
      </w:r>
      <w:r w:rsidR="00F62054">
        <w:t xml:space="preserve">blood </w:t>
      </w:r>
      <w:r w:rsidR="00F15E2E">
        <w:t xml:space="preserve">concentration of a recognised biomarker of oxidative stress </w:t>
      </w:r>
      <w:r w:rsidR="00F62054">
        <w:t>such as malondialdehyde)</w:t>
      </w:r>
      <w:r w:rsidR="004E5321" w:rsidRPr="00F96BFB">
        <w:t>, inflammation</w:t>
      </w:r>
      <w:r w:rsidR="00B13C3F">
        <w:t xml:space="preserve"> (defined by an elevated </w:t>
      </w:r>
      <w:r w:rsidR="00651773">
        <w:t xml:space="preserve">blood </w:t>
      </w:r>
      <w:r w:rsidR="00B13C3F">
        <w:t>concentration of a recognise</w:t>
      </w:r>
      <w:r w:rsidR="00651773">
        <w:t>d</w:t>
      </w:r>
      <w:r w:rsidR="00B13C3F">
        <w:t xml:space="preserve"> </w:t>
      </w:r>
      <w:r w:rsidR="00651773">
        <w:t>b</w:t>
      </w:r>
      <w:r w:rsidR="00B13C3F">
        <w:t>iom</w:t>
      </w:r>
      <w:r w:rsidR="00651773">
        <w:t>a</w:t>
      </w:r>
      <w:r w:rsidR="00B13C3F">
        <w:t>rker of infl</w:t>
      </w:r>
      <w:r w:rsidR="00651773">
        <w:t>a</w:t>
      </w:r>
      <w:r w:rsidR="00B13C3F">
        <w:t>mm</w:t>
      </w:r>
      <w:r w:rsidR="00651773">
        <w:t>a</w:t>
      </w:r>
      <w:r w:rsidR="00B13C3F">
        <w:t>tion such as C-reactive protein</w:t>
      </w:r>
      <w:r w:rsidR="00651773">
        <w:t>,</w:t>
      </w:r>
      <w:r w:rsidR="00B13C3F">
        <w:t xml:space="preserve"> </w:t>
      </w:r>
      <w:r w:rsidR="00651773">
        <w:t>i</w:t>
      </w:r>
      <w:r w:rsidR="00B13C3F">
        <w:t>nterleukin-6 or total leukocytes</w:t>
      </w:r>
      <w:r w:rsidR="00651773">
        <w:t>)</w:t>
      </w:r>
      <w:r w:rsidR="004E5321" w:rsidRPr="00F96BFB">
        <w:t xml:space="preserve">, </w:t>
      </w:r>
      <w:r w:rsidR="004E5321">
        <w:t xml:space="preserve">impaired immune response </w:t>
      </w:r>
      <w:r w:rsidR="00651773">
        <w:t xml:space="preserve">(defined </w:t>
      </w:r>
      <w:r w:rsidR="00C9110B">
        <w:t xml:space="preserve">by an altered number or ratio of blood immune cells or a lower functional response of </w:t>
      </w:r>
      <w:r w:rsidR="00141917">
        <w:t>an immune cell population tested ex vivo)</w:t>
      </w:r>
      <w:r w:rsidR="001C1B94">
        <w:t>, prolonged hospital stay</w:t>
      </w:r>
      <w:r w:rsidR="00141917">
        <w:t xml:space="preserve"> </w:t>
      </w:r>
      <w:r w:rsidR="004E5321" w:rsidRPr="00F96BFB">
        <w:t>and death</w:t>
      </w:r>
      <w:r w:rsidR="004E5321">
        <w:t xml:space="preserve"> while anticipated long</w:t>
      </w:r>
      <w:r w:rsidR="00B70F30">
        <w:t>-</w:t>
      </w:r>
      <w:r w:rsidR="004E5321">
        <w:t xml:space="preserve">term complications included </w:t>
      </w:r>
      <w:r w:rsidR="004E5321" w:rsidRPr="00F96BFB">
        <w:t>disease recurrence, reduced quality of life, reduced bone health</w:t>
      </w:r>
      <w:r w:rsidR="00F62054">
        <w:t xml:space="preserve"> (defined as bone mass</w:t>
      </w:r>
      <w:r w:rsidR="00CA7860">
        <w:t xml:space="preserve"> or bone mineral density)</w:t>
      </w:r>
      <w:r w:rsidR="004E5321" w:rsidRPr="00F96BFB">
        <w:t xml:space="preserve"> and death</w:t>
      </w:r>
      <w:r w:rsidR="004E5321">
        <w:t xml:space="preserve">. </w:t>
      </w:r>
      <w:r w:rsidRPr="00F96BFB">
        <w:t>Exclusion criteria included pancreatic and liver surgeries</w:t>
      </w:r>
      <w:r w:rsidR="003406CC" w:rsidRPr="00F96BFB">
        <w:t xml:space="preserve"> and any non-gastrointestinal surgeries.</w:t>
      </w:r>
      <w:r w:rsidRPr="00F96BFB">
        <w:t xml:space="preserve"> </w:t>
      </w:r>
      <w:r w:rsidR="0054272D">
        <w:t>Article</w:t>
      </w:r>
      <w:r w:rsidR="003B5954">
        <w:t xml:space="preserve"> selection was performed by two authors (DS and PCC)</w:t>
      </w:r>
      <w:r w:rsidR="008E2A8D">
        <w:t>; any disagreements were resolved by discussion with the third author (TS)</w:t>
      </w:r>
      <w:r w:rsidR="003B5954">
        <w:t>.</w:t>
      </w:r>
    </w:p>
    <w:p w14:paraId="1BF78027" w14:textId="77777777" w:rsidR="00674C0B" w:rsidRPr="00674C0B" w:rsidRDefault="00EA056C" w:rsidP="00D95916">
      <w:pPr>
        <w:spacing w:before="0" w:beforeAutospacing="0" w:line="360" w:lineRule="auto"/>
        <w:rPr>
          <w:b/>
          <w:bCs/>
          <w:i/>
          <w:iCs/>
        </w:rPr>
      </w:pPr>
      <w:r w:rsidRPr="00674C0B">
        <w:rPr>
          <w:b/>
          <w:bCs/>
          <w:i/>
          <w:iCs/>
        </w:rPr>
        <w:lastRenderedPageBreak/>
        <w:t>Data extraction</w:t>
      </w:r>
    </w:p>
    <w:p w14:paraId="00FC2007" w14:textId="06385EF4" w:rsidR="004E63A9" w:rsidRPr="00F96BFB" w:rsidRDefault="00EA056C" w:rsidP="00D95916">
      <w:pPr>
        <w:spacing w:before="0" w:beforeAutospacing="0" w:line="360" w:lineRule="auto"/>
      </w:pPr>
      <w:r w:rsidRPr="00F96BFB">
        <w:t xml:space="preserve">Data </w:t>
      </w:r>
      <w:r w:rsidR="00C02523">
        <w:t>w</w:t>
      </w:r>
      <w:r w:rsidR="008E2A8D">
        <w:t>ere</w:t>
      </w:r>
      <w:r w:rsidR="00C02523">
        <w:t xml:space="preserve"> </w:t>
      </w:r>
      <w:r w:rsidRPr="00F96BFB">
        <w:t xml:space="preserve">extracted from each </w:t>
      </w:r>
      <w:r w:rsidR="0054272D">
        <w:t>article</w:t>
      </w:r>
      <w:r w:rsidR="0054272D" w:rsidRPr="00F96BFB">
        <w:t xml:space="preserve"> </w:t>
      </w:r>
      <w:r w:rsidR="00C02523">
        <w:t xml:space="preserve">by DS and </w:t>
      </w:r>
      <w:r w:rsidRPr="00F96BFB">
        <w:t xml:space="preserve">included patient characteristics (clinical state, age and sex), sample size, </w:t>
      </w:r>
      <w:r w:rsidR="00211DB8" w:rsidRPr="00F96BFB">
        <w:t xml:space="preserve">type of surgery, micronutrient treatment used </w:t>
      </w:r>
      <w:r w:rsidR="00D1159F" w:rsidRPr="00F96BFB">
        <w:t>(</w:t>
      </w:r>
      <w:r w:rsidR="00211DB8" w:rsidRPr="00F96BFB">
        <w:t>including route, dosage and duration</w:t>
      </w:r>
      <w:r w:rsidR="00D1159F" w:rsidRPr="00F96BFB">
        <w:t>)</w:t>
      </w:r>
      <w:r w:rsidR="00211DB8" w:rsidRPr="00F96BFB">
        <w:t xml:space="preserve">, outcomes assessed and when they were measured as well as the conclusions drawn from them. </w:t>
      </w:r>
      <w:r w:rsidRPr="00F96BFB">
        <w:t xml:space="preserve"> </w:t>
      </w:r>
    </w:p>
    <w:p w14:paraId="443E04B0" w14:textId="494E502E" w:rsidR="00D1159F" w:rsidRPr="0077773F" w:rsidRDefault="00EA056C" w:rsidP="00D95916">
      <w:pPr>
        <w:spacing w:before="0" w:beforeAutospacing="0" w:line="360" w:lineRule="auto"/>
      </w:pPr>
      <w:r w:rsidRPr="00674C0B">
        <w:rPr>
          <w:b/>
          <w:bCs/>
          <w:i/>
          <w:iCs/>
        </w:rPr>
        <w:t xml:space="preserve"> </w:t>
      </w:r>
      <w:r w:rsidR="00633DFB">
        <w:rPr>
          <w:b/>
          <w:bCs/>
          <w:i/>
          <w:iCs/>
        </w:rPr>
        <w:t xml:space="preserve">Risk of bias </w:t>
      </w:r>
      <w:proofErr w:type="spellStart"/>
      <w:r w:rsidR="00674C0B" w:rsidRPr="00674C0B">
        <w:rPr>
          <w:b/>
          <w:bCs/>
          <w:i/>
          <w:iCs/>
        </w:rPr>
        <w:t>assessment</w:t>
      </w:r>
      <w:r w:rsidRPr="00F14DAA">
        <w:t>Each</w:t>
      </w:r>
      <w:proofErr w:type="spellEnd"/>
      <w:r w:rsidRPr="00F14DAA">
        <w:t xml:space="preserve"> </w:t>
      </w:r>
      <w:r w:rsidR="00457228" w:rsidRPr="00F14DAA">
        <w:t xml:space="preserve">trial </w:t>
      </w:r>
      <w:r w:rsidR="00164109" w:rsidRPr="00F14DAA">
        <w:t>was</w:t>
      </w:r>
      <w:r w:rsidRPr="00F14DAA">
        <w:t xml:space="preserve"> assessed for bias using the Cochrane </w:t>
      </w:r>
      <w:r w:rsidR="008E2A8D" w:rsidRPr="00F14DAA">
        <w:t>R</w:t>
      </w:r>
      <w:r w:rsidRPr="00F14DAA">
        <w:t xml:space="preserve">isk of </w:t>
      </w:r>
      <w:r w:rsidR="008E2A8D" w:rsidRPr="00F14DAA">
        <w:t>B</w:t>
      </w:r>
      <w:r w:rsidRPr="00F14DAA">
        <w:t xml:space="preserve">ias </w:t>
      </w:r>
      <w:r w:rsidR="00173BFF" w:rsidRPr="00F14DAA">
        <w:t xml:space="preserve">2 </w:t>
      </w:r>
      <w:r w:rsidRPr="00F14DAA">
        <w:t xml:space="preserve">tool </w:t>
      </w:r>
      <w:r w:rsidRPr="00F14DAA">
        <w:fldChar w:fldCharType="begin">
          <w:fldData xml:space="preserve">PEVuZE5vdGU+PENpdGU+PEF1dGhvcj5IaWdnaW5zPC9BdXRob3I+PFllYXI+MjAxMTwvWWVhcj48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</w:fldData>
        </w:fldChar>
      </w:r>
      <w:r w:rsidR="008C3237" w:rsidRPr="00F14DAA">
        <w:instrText xml:space="preserve"> ADDIN EN.CITE </w:instrText>
      </w:r>
      <w:r w:rsidR="008C3237" w:rsidRPr="00F14DAA">
        <w:fldChar w:fldCharType="begin">
          <w:fldData xml:space="preserve">PEVuZE5vdGU+PENpdGU+PEF1dGhvcj5IaWdnaW5zPC9BdXRob3I+PFllYXI+MjAxMTwvWWVhcj48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</w:fldData>
        </w:fldChar>
      </w:r>
      <w:r w:rsidR="008C3237" w:rsidRPr="00F14DAA">
        <w:instrText xml:space="preserve"> ADDIN EN.CITE.DATA </w:instrText>
      </w:r>
      <w:r w:rsidR="008C3237" w:rsidRPr="00F14DAA">
        <w:fldChar w:fldCharType="separate"/>
      </w:r>
      <w:r w:rsidR="008C3237" w:rsidRPr="00F14DAA">
        <w:fldChar w:fldCharType="end"/>
      </w:r>
      <w:r w:rsidRPr="00F14DAA">
        <w:fldChar w:fldCharType="separate"/>
      </w:r>
      <w:r w:rsidR="008C3237" w:rsidRPr="00F14DAA">
        <w:rPr>
          <w:noProof/>
        </w:rPr>
        <w:t>(</w:t>
      </w:r>
      <w:r w:rsidR="00A52DD3" w:rsidRPr="00F14DAA">
        <w:rPr>
          <w:noProof/>
        </w:rPr>
        <w:t>44</w:t>
      </w:r>
      <w:r w:rsidR="008C3237" w:rsidRPr="00F14DAA">
        <w:rPr>
          <w:noProof/>
        </w:rPr>
        <w:t>)</w:t>
      </w:r>
      <w:r w:rsidRPr="00F14DAA">
        <w:fldChar w:fldCharType="end"/>
      </w:r>
      <w:r w:rsidRPr="00F14DAA">
        <w:t>. This ranks each study as “low risk”, “some concerns” or “high risk” based on five criteria</w:t>
      </w:r>
      <w:r w:rsidR="00964C4C" w:rsidRPr="00F14DAA">
        <w:t xml:space="preserve"> (domains)</w:t>
      </w:r>
      <w:r w:rsidRPr="00F14DAA">
        <w:t xml:space="preserve">. </w:t>
      </w:r>
      <w:bookmarkStart w:id="4" w:name="_Hlk214626009"/>
      <w:r w:rsidR="003E466C" w:rsidRPr="00F14DAA">
        <w:t xml:space="preserve">The first two domains relate to </w:t>
      </w:r>
      <w:r w:rsidR="00FA09B1" w:rsidRPr="00F14DAA">
        <w:t>aspects of</w:t>
      </w:r>
      <w:r w:rsidR="003E466C" w:rsidRPr="00F14DAA">
        <w:t xml:space="preserve"> trial </w:t>
      </w:r>
      <w:r w:rsidR="00FA09B1" w:rsidRPr="00F14DAA">
        <w:t xml:space="preserve">conduct </w:t>
      </w:r>
      <w:r w:rsidR="003E466C" w:rsidRPr="00F14DAA">
        <w:t>(</w:t>
      </w:r>
      <w:r w:rsidR="00FA09B1" w:rsidRPr="00F14DAA">
        <w:rPr>
          <w:rStyle w:val="Strong"/>
          <w:b w:val="0"/>
          <w:bCs w:val="0"/>
        </w:rPr>
        <w:t>the</w:t>
      </w:r>
      <w:r w:rsidR="003E466C" w:rsidRPr="00F14DAA">
        <w:rPr>
          <w:rStyle w:val="Strong"/>
          <w:b w:val="0"/>
          <w:bCs w:val="0"/>
        </w:rPr>
        <w:t xml:space="preserve"> randomi</w:t>
      </w:r>
      <w:r w:rsidR="00FA09B1" w:rsidRPr="00F14DAA">
        <w:rPr>
          <w:rStyle w:val="Strong"/>
          <w:b w:val="0"/>
          <w:bCs w:val="0"/>
        </w:rPr>
        <w:t>s</w:t>
      </w:r>
      <w:r w:rsidR="003E466C" w:rsidRPr="00F14DAA">
        <w:rPr>
          <w:rStyle w:val="Strong"/>
          <w:b w:val="0"/>
          <w:bCs w:val="0"/>
        </w:rPr>
        <w:t>ation process</w:t>
      </w:r>
      <w:r w:rsidR="00FA09B1" w:rsidRPr="00F14DAA">
        <w:rPr>
          <w:rStyle w:val="Strong"/>
          <w:b w:val="0"/>
          <w:bCs w:val="0"/>
        </w:rPr>
        <w:t xml:space="preserve"> and de</w:t>
      </w:r>
      <w:r w:rsidR="00FA09B1" w:rsidRPr="00F14DAA">
        <w:t>viations from the intended interventions)</w:t>
      </w:r>
      <w:r w:rsidR="00B72A1F" w:rsidRPr="00F14DAA">
        <w:t>. The other three domains relate to outcomes (</w:t>
      </w:r>
      <w:r w:rsidR="006D0ECD">
        <w:t>m</w:t>
      </w:r>
      <w:r w:rsidR="00413174" w:rsidRPr="00F14DAA">
        <w:t xml:space="preserve">issing outcome data, </w:t>
      </w:r>
      <w:r w:rsidR="00064685" w:rsidRPr="00F14DAA">
        <w:t>measurement of the outcome</w:t>
      </w:r>
      <w:r w:rsidR="009A2F04" w:rsidRPr="00F14DAA">
        <w:t>, selection of the reported result</w:t>
      </w:r>
      <w:r w:rsidR="00F14DAA" w:rsidRPr="00F14DAA">
        <w:t>)</w:t>
      </w:r>
      <w:r w:rsidR="006D0ECD">
        <w:t xml:space="preserve">; these three domains were assessed </w:t>
      </w:r>
      <w:proofErr w:type="gramStart"/>
      <w:r w:rsidR="006D0ECD">
        <w:t>taking into account</w:t>
      </w:r>
      <w:proofErr w:type="gramEnd"/>
      <w:r w:rsidR="006D0ECD">
        <w:t xml:space="preserve"> all relevant outcome data reported</w:t>
      </w:r>
      <w:r w:rsidR="00F14DAA" w:rsidRPr="00F14DAA">
        <w:t xml:space="preserve">. </w:t>
      </w:r>
      <w:r w:rsidR="006D0ECD">
        <w:t>Finally, an o</w:t>
      </w:r>
      <w:r w:rsidR="00F14DAA" w:rsidRPr="00F14DAA">
        <w:t>verall risk of bias</w:t>
      </w:r>
      <w:r w:rsidR="006D0ECD">
        <w:t xml:space="preserve"> was made. </w:t>
      </w:r>
      <w:bookmarkEnd w:id="4"/>
      <w:r w:rsidRPr="00F96BFB">
        <w:t xml:space="preserve">The findings were summarized using a traffic light plot. </w:t>
      </w:r>
    </w:p>
    <w:p w14:paraId="1A46A071" w14:textId="77777777" w:rsidR="00162330" w:rsidRDefault="00EA056C" w:rsidP="00D95916">
      <w:pPr>
        <w:pStyle w:val="Heading1"/>
        <w:spacing w:before="0" w:beforeAutospacing="0" w:line="360" w:lineRule="auto"/>
        <w:rPr>
          <w:sz w:val="22"/>
          <w:szCs w:val="22"/>
          <w:u w:val="none"/>
        </w:rPr>
      </w:pPr>
      <w:bookmarkStart w:id="5" w:name="_Toc186394868"/>
      <w:r w:rsidRPr="00162330">
        <w:rPr>
          <w:sz w:val="22"/>
          <w:szCs w:val="22"/>
          <w:u w:val="none"/>
        </w:rPr>
        <w:t>Results</w:t>
      </w:r>
    </w:p>
    <w:p w14:paraId="2285D3FD" w14:textId="77777777" w:rsidR="0024291D" w:rsidRPr="00804F47" w:rsidRDefault="00EA056C" w:rsidP="00D95916">
      <w:pPr>
        <w:spacing w:before="0" w:beforeAutospacing="0" w:line="360" w:lineRule="auto"/>
        <w:rPr>
          <w:b/>
          <w:bCs/>
          <w:i/>
          <w:iCs/>
          <w:lang w:val="en-US"/>
        </w:rPr>
      </w:pPr>
      <w:r w:rsidRPr="00804F47">
        <w:rPr>
          <w:b/>
          <w:bCs/>
          <w:i/>
          <w:iCs/>
          <w:lang w:val="en-US"/>
        </w:rPr>
        <w:t>Search res</w:t>
      </w:r>
      <w:r w:rsidR="00804F47" w:rsidRPr="00804F47">
        <w:rPr>
          <w:b/>
          <w:bCs/>
          <w:i/>
          <w:iCs/>
          <w:lang w:val="en-US"/>
        </w:rPr>
        <w:t>ults</w:t>
      </w:r>
    </w:p>
    <w:bookmarkEnd w:id="5"/>
    <w:p w14:paraId="03224896" w14:textId="1503DAF4" w:rsidR="00582CFE" w:rsidRPr="0056710E" w:rsidRDefault="00EA056C" w:rsidP="00D95916">
      <w:pPr>
        <w:spacing w:before="0" w:beforeAutospacing="0" w:line="360" w:lineRule="auto"/>
      </w:pPr>
      <w:r w:rsidRPr="0056710E">
        <w:t>The search</w:t>
      </w:r>
      <w:r w:rsidR="00804F47">
        <w:t>es</w:t>
      </w:r>
      <w:r w:rsidRPr="0056710E">
        <w:t xml:space="preserve"> across the </w:t>
      </w:r>
      <w:r w:rsidR="00804F47">
        <w:t>two</w:t>
      </w:r>
      <w:r w:rsidRPr="0056710E">
        <w:t xml:space="preserve"> databases returned a total of 3</w:t>
      </w:r>
      <w:r w:rsidR="00E14F88">
        <w:t>,</w:t>
      </w:r>
      <w:r w:rsidRPr="0056710E">
        <w:t xml:space="preserve">313 </w:t>
      </w:r>
      <w:r w:rsidR="00E857AE">
        <w:t>article</w:t>
      </w:r>
      <w:r w:rsidRPr="0056710E">
        <w:t>s (Fig.</w:t>
      </w:r>
      <w:r w:rsidR="005C090F">
        <w:t xml:space="preserve"> </w:t>
      </w:r>
      <w:r w:rsidRPr="0056710E">
        <w:t>1)</w:t>
      </w:r>
      <w:r w:rsidR="00C868C3">
        <w:t xml:space="preserve">; </w:t>
      </w:r>
      <w:r w:rsidRPr="0056710E">
        <w:t>563 were removed as they were duplicates leaving 2</w:t>
      </w:r>
      <w:r w:rsidR="00E14F88">
        <w:t>,</w:t>
      </w:r>
      <w:r w:rsidRPr="0056710E">
        <w:t xml:space="preserve">750 </w:t>
      </w:r>
      <w:r w:rsidR="009E19A9">
        <w:t>unique articles</w:t>
      </w:r>
      <w:r w:rsidRPr="0056710E">
        <w:t>. These were each screened by title and abstract for relevancy</w:t>
      </w:r>
      <w:r w:rsidR="00C868C3">
        <w:t>,</w:t>
      </w:r>
      <w:r w:rsidRPr="0056710E">
        <w:t xml:space="preserve"> leaving 17</w:t>
      </w:r>
      <w:r w:rsidR="00BA2F03">
        <w:t xml:space="preserve"> articles</w:t>
      </w:r>
      <w:r w:rsidRPr="0056710E">
        <w:t xml:space="preserve">. The full </w:t>
      </w:r>
      <w:r w:rsidR="00BA2F03">
        <w:t>text</w:t>
      </w:r>
      <w:r w:rsidR="00DA7824">
        <w:t>s</w:t>
      </w:r>
      <w:r w:rsidRPr="0056710E">
        <w:t xml:space="preserve"> of these 17 </w:t>
      </w:r>
      <w:r w:rsidR="00BA2F03">
        <w:t xml:space="preserve">articles </w:t>
      </w:r>
      <w:r w:rsidRPr="0056710E">
        <w:t>were retrieved</w:t>
      </w:r>
      <w:r w:rsidR="000C515D">
        <w:t>. One</w:t>
      </w:r>
      <w:r w:rsidRPr="0056710E">
        <w:t xml:space="preserve"> was removed for not measuring the effect of micronutrient supplementation, </w:t>
      </w:r>
      <w:r w:rsidR="00DA7824">
        <w:t>one</w:t>
      </w:r>
      <w:r w:rsidRPr="0056710E">
        <w:t xml:space="preserve"> for not measuring surgical complications and </w:t>
      </w:r>
      <w:r w:rsidR="00DA7824">
        <w:t xml:space="preserve">three </w:t>
      </w:r>
      <w:r w:rsidRPr="0056710E">
        <w:t xml:space="preserve">for not being </w:t>
      </w:r>
      <w:r w:rsidR="009E19A9">
        <w:t>RCTs</w:t>
      </w:r>
      <w:r w:rsidRPr="0056710E">
        <w:t>. This left 1</w:t>
      </w:r>
      <w:r w:rsidR="00DA7824">
        <w:t>2</w:t>
      </w:r>
      <w:r w:rsidRPr="0056710E">
        <w:t xml:space="preserve"> </w:t>
      </w:r>
      <w:r w:rsidR="00DA7824">
        <w:t>articles</w:t>
      </w:r>
      <w:r w:rsidRPr="0056710E">
        <w:t xml:space="preserve"> to include in the systematic review</w:t>
      </w:r>
      <w:r w:rsidR="00CC24C2">
        <w:t xml:space="preserve"> (</w:t>
      </w:r>
      <w:r w:rsidR="00A52DD3">
        <w:t>45-56</w:t>
      </w:r>
      <w:r w:rsidR="00D71396">
        <w:t>)</w:t>
      </w:r>
      <w:r w:rsidRPr="0056710E">
        <w:t>.</w:t>
      </w:r>
      <w:r w:rsidR="00350AD0">
        <w:t xml:space="preserve"> These 1</w:t>
      </w:r>
      <w:r w:rsidR="00DA7824">
        <w:t>2 articles</w:t>
      </w:r>
      <w:r w:rsidR="00350AD0">
        <w:t xml:space="preserve"> </w:t>
      </w:r>
      <w:r w:rsidR="00D64D57">
        <w:t>included data from 1</w:t>
      </w:r>
      <w:r w:rsidR="00DA7824">
        <w:t>1</w:t>
      </w:r>
      <w:r w:rsidR="00D64D57">
        <w:t xml:space="preserve"> </w:t>
      </w:r>
      <w:r w:rsidR="009E19A9">
        <w:t>RCTs</w:t>
      </w:r>
      <w:r w:rsidR="00D64D57">
        <w:t>; two articles reported data from the same trial</w:t>
      </w:r>
      <w:r w:rsidR="00DA7824">
        <w:t xml:space="preserve"> </w:t>
      </w:r>
      <w:r w:rsidR="00CC24C2">
        <w:t>(</w:t>
      </w:r>
      <w:r w:rsidR="00A52DD3">
        <w:t>54,55</w:t>
      </w:r>
      <w:r w:rsidR="00CC24C2">
        <w:t>).</w:t>
      </w:r>
    </w:p>
    <w:p w14:paraId="55475465" w14:textId="77777777" w:rsidR="00582CFE" w:rsidRPr="0056710E" w:rsidRDefault="00582CFE" w:rsidP="00393179"/>
    <w:p w14:paraId="2C7D7F7C" w14:textId="77777777" w:rsidR="00582CFE" w:rsidRPr="0056710E" w:rsidRDefault="00EA056C" w:rsidP="009C5A2A">
      <w:pPr>
        <w:spacing w:line="240" w:lineRule="auto"/>
        <w:jc w:val="center"/>
      </w:pPr>
      <w:r>
        <w:rPr>
          <w:noProof/>
        </w:rPr>
        <w:lastRenderedPageBreak/>
        <w:drawing>
          <wp:inline distT="0" distB="0" distL="0" distR="0" wp14:anchorId="7494CB66" wp14:editId="0B4C0BA2">
            <wp:extent cx="5289278" cy="6486953"/>
            <wp:effectExtent l="0" t="0" r="6985" b="0"/>
            <wp:docPr id="1320903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903822"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301815" cy="6502329"/>
                    </a:xfrm>
                    <a:prstGeom prst="rect">
                      <a:avLst/>
                    </a:prstGeom>
                    <a:noFill/>
                  </pic:spPr>
                </pic:pic>
              </a:graphicData>
            </a:graphic>
          </wp:inline>
        </w:drawing>
      </w:r>
    </w:p>
    <w:p w14:paraId="65908BE4" w14:textId="77777777" w:rsidR="00582CFE" w:rsidRPr="0056710E" w:rsidRDefault="00EA056C" w:rsidP="00C33B89">
      <w:pPr>
        <w:spacing w:line="240" w:lineRule="auto"/>
        <w:jc w:val="center"/>
      </w:pPr>
      <w:r w:rsidRPr="002C09F1">
        <w:rPr>
          <w:b/>
        </w:rPr>
        <w:t>Figure 1</w:t>
      </w:r>
      <w:r w:rsidR="0040204D">
        <w:t xml:space="preserve">. </w:t>
      </w:r>
      <w:r w:rsidRPr="0056710E">
        <w:t>Flow diagram summari</w:t>
      </w:r>
      <w:r w:rsidR="005447ED">
        <w:t>s</w:t>
      </w:r>
      <w:r w:rsidRPr="0056710E">
        <w:t xml:space="preserve">ing the identification and selection of articles for inclusion in the </w:t>
      </w:r>
      <w:r w:rsidR="00E97E02">
        <w:t>s</w:t>
      </w:r>
      <w:r w:rsidR="00717D12">
        <w:t xml:space="preserve">ystematic </w:t>
      </w:r>
      <w:r w:rsidRPr="0056710E">
        <w:t xml:space="preserve">review. </w:t>
      </w:r>
      <w:r w:rsidR="00D71396">
        <w:t>RCT, randomised controlled trial.</w:t>
      </w:r>
    </w:p>
    <w:p w14:paraId="75538D7B" w14:textId="77777777" w:rsidR="00582CFE" w:rsidRDefault="00582CFE" w:rsidP="00393179"/>
    <w:p w14:paraId="216797DA" w14:textId="77777777" w:rsidR="00E25CB2" w:rsidRDefault="00E25CB2" w:rsidP="00393179"/>
    <w:p w14:paraId="1E395CE4" w14:textId="77777777" w:rsidR="00E25CB2" w:rsidRDefault="00E25CB2" w:rsidP="00393179"/>
    <w:p w14:paraId="19AD5060" w14:textId="4FF378BD" w:rsidR="005447ED" w:rsidRPr="004B054F" w:rsidRDefault="002C0AA7" w:rsidP="004B054F">
      <w:pPr>
        <w:pStyle w:val="Heading2"/>
        <w:spacing w:before="0" w:beforeAutospacing="0" w:line="360" w:lineRule="auto"/>
        <w:rPr>
          <w:i/>
          <w:iCs/>
          <w:sz w:val="24"/>
          <w:szCs w:val="24"/>
          <w:u w:val="none"/>
        </w:rPr>
      </w:pPr>
      <w:bookmarkStart w:id="6" w:name="_Toc186394870"/>
      <w:r>
        <w:rPr>
          <w:i/>
          <w:iCs/>
          <w:sz w:val="24"/>
          <w:szCs w:val="24"/>
          <w:u w:val="none"/>
        </w:rPr>
        <w:lastRenderedPageBreak/>
        <w:t>Trial</w:t>
      </w:r>
      <w:r w:rsidRPr="004B054F">
        <w:rPr>
          <w:i/>
          <w:iCs/>
          <w:sz w:val="24"/>
          <w:szCs w:val="24"/>
          <w:u w:val="none"/>
        </w:rPr>
        <w:t xml:space="preserve"> characteristics</w:t>
      </w:r>
    </w:p>
    <w:bookmarkEnd w:id="6"/>
    <w:p w14:paraId="4938FB42" w14:textId="3380EE7E" w:rsidR="00661E6F" w:rsidRPr="0056710E" w:rsidRDefault="00EA056C" w:rsidP="007E7233">
      <w:pPr>
        <w:spacing w:before="0" w:beforeAutospacing="0" w:line="360" w:lineRule="auto"/>
      </w:pPr>
      <w:r>
        <w:t xml:space="preserve">The characteristics of each </w:t>
      </w:r>
      <w:r w:rsidR="002C0AA7">
        <w:t xml:space="preserve">trial </w:t>
      </w:r>
      <w:r>
        <w:t xml:space="preserve">are summarised in Table </w:t>
      </w:r>
      <w:r w:rsidR="00E77134">
        <w:t>1</w:t>
      </w:r>
      <w:r>
        <w:t>.</w:t>
      </w:r>
      <w:r w:rsidR="00EE5C54">
        <w:t xml:space="preserve"> Of the 1</w:t>
      </w:r>
      <w:r w:rsidR="00D71396">
        <w:t>1</w:t>
      </w:r>
      <w:r w:rsidR="002F5392">
        <w:t xml:space="preserve"> </w:t>
      </w:r>
      <w:r w:rsidR="002C0AA7">
        <w:t xml:space="preserve">trials </w:t>
      </w:r>
      <w:r w:rsidR="00EE5C54">
        <w:t>(</w:t>
      </w:r>
      <w:r w:rsidR="003531AB">
        <w:t xml:space="preserve">published in </w:t>
      </w:r>
      <w:r w:rsidR="00EE5C54">
        <w:t>1</w:t>
      </w:r>
      <w:r w:rsidR="00D71396">
        <w:t>2</w:t>
      </w:r>
      <w:r w:rsidR="00EE5C54">
        <w:t xml:space="preserve"> </w:t>
      </w:r>
      <w:r w:rsidR="00D71396">
        <w:t>articles</w:t>
      </w:r>
      <w:r w:rsidR="00EE5C54">
        <w:t>)</w:t>
      </w:r>
      <w:r w:rsidR="002F5392">
        <w:t xml:space="preserve"> </w:t>
      </w:r>
      <w:r w:rsidR="006C441F">
        <w:t>seven</w:t>
      </w:r>
      <w:r w:rsidR="002F5392">
        <w:t xml:space="preserve"> </w:t>
      </w:r>
      <w:r w:rsidR="00AF6C52">
        <w:t xml:space="preserve">(published in 8 articles) </w:t>
      </w:r>
      <w:r w:rsidR="002F5392">
        <w:t>used vitamin D (</w:t>
      </w:r>
      <w:r w:rsidR="009865CB">
        <w:t>46,47</w:t>
      </w:r>
      <w:r w:rsidR="00AF6C52">
        <w:t>,49,50,52-55</w:t>
      </w:r>
      <w:r w:rsidR="00D8428F">
        <w:t xml:space="preserve">), </w:t>
      </w:r>
      <w:r w:rsidR="006C441F">
        <w:t xml:space="preserve">one used vitamin D </w:t>
      </w:r>
      <w:r w:rsidR="00450DC5">
        <w:t>and multivitamins (</w:t>
      </w:r>
      <w:r w:rsidR="00C260B7">
        <w:t>45</w:t>
      </w:r>
      <w:r w:rsidR="00450DC5">
        <w:t xml:space="preserve">), </w:t>
      </w:r>
      <w:r w:rsidR="003336E6">
        <w:t xml:space="preserve">one used </w:t>
      </w:r>
      <w:proofErr w:type="gramStart"/>
      <w:r w:rsidR="003336E6" w:rsidRPr="006B556E">
        <w:t>multivitamin</w:t>
      </w:r>
      <w:r w:rsidR="00450DC5" w:rsidRPr="006B556E">
        <w:t>s</w:t>
      </w:r>
      <w:proofErr w:type="gramEnd"/>
      <w:r w:rsidR="003336E6" w:rsidRPr="006B556E">
        <w:t xml:space="preserve"> (</w:t>
      </w:r>
      <w:r w:rsidR="00C260B7">
        <w:t>48</w:t>
      </w:r>
      <w:r w:rsidR="001B7598">
        <w:t xml:space="preserve">), one used </w:t>
      </w:r>
      <w:r w:rsidR="006B556E">
        <w:t xml:space="preserve">multiple </w:t>
      </w:r>
      <w:proofErr w:type="gramStart"/>
      <w:r w:rsidR="00F834C1">
        <w:t>micronutrient</w:t>
      </w:r>
      <w:r w:rsidR="006B556E">
        <w:t>s</w:t>
      </w:r>
      <w:proofErr w:type="gramEnd"/>
      <w:r w:rsidR="00F834C1">
        <w:t xml:space="preserve"> (</w:t>
      </w:r>
      <w:r w:rsidR="00C260B7">
        <w:t>56</w:t>
      </w:r>
      <w:r w:rsidR="00703AB9">
        <w:t>) and one used a combination of vitamin E and silicone (</w:t>
      </w:r>
      <w:r w:rsidR="00C260B7">
        <w:t>51</w:t>
      </w:r>
      <w:r w:rsidR="00703AB9">
        <w:t>)</w:t>
      </w:r>
      <w:r w:rsidR="00D8428F">
        <w:t>.</w:t>
      </w:r>
      <w:r w:rsidR="00BD1004">
        <w:t xml:space="preserve"> </w:t>
      </w:r>
      <w:r w:rsidR="005B7616">
        <w:t xml:space="preserve">Sample size varied from </w:t>
      </w:r>
      <w:r w:rsidR="0005649D">
        <w:t xml:space="preserve">28 </w:t>
      </w:r>
      <w:r w:rsidR="005B7616">
        <w:t>to 1</w:t>
      </w:r>
      <w:r w:rsidR="00EE59DF">
        <w:t>,</w:t>
      </w:r>
      <w:r w:rsidR="005B7616">
        <w:t>121 (</w:t>
      </w:r>
      <w:r w:rsidR="00614D45">
        <w:t xml:space="preserve">see </w:t>
      </w:r>
      <w:r w:rsidR="0005649D">
        <w:t>T</w:t>
      </w:r>
      <w:r w:rsidR="005B7616">
        <w:t>able 1</w:t>
      </w:r>
      <w:r w:rsidR="00614D45">
        <w:t xml:space="preserve"> for details for each t</w:t>
      </w:r>
      <w:r w:rsidR="00696700">
        <w:t>rial</w:t>
      </w:r>
      <w:r w:rsidR="005B7616">
        <w:t>)</w:t>
      </w:r>
      <w:r w:rsidR="0005649D">
        <w:t xml:space="preserve">, with an average of </w:t>
      </w:r>
      <w:r w:rsidR="001B0417">
        <w:t>209</w:t>
      </w:r>
      <w:r w:rsidR="0005649D">
        <w:t xml:space="preserve">. </w:t>
      </w:r>
      <w:r w:rsidR="00E116A4">
        <w:t xml:space="preserve">Six </w:t>
      </w:r>
      <w:r w:rsidR="002C0AA7">
        <w:t xml:space="preserve">trials </w:t>
      </w:r>
      <w:r w:rsidR="00E116A4">
        <w:t>had a sample size &lt; 100 (</w:t>
      </w:r>
      <w:r w:rsidR="00EC755F">
        <w:t>45,48,49,52,53,56</w:t>
      </w:r>
      <w:r w:rsidR="005C0026">
        <w:t xml:space="preserve">). </w:t>
      </w:r>
      <w:r w:rsidR="00192A70">
        <w:t xml:space="preserve">Eight trials </w:t>
      </w:r>
      <w:r w:rsidR="001B7598">
        <w:t>administered</w:t>
      </w:r>
      <w:r w:rsidR="00BD1004">
        <w:t xml:space="preserve"> </w:t>
      </w:r>
      <w:r w:rsidR="00192A70">
        <w:t xml:space="preserve">the intervention </w:t>
      </w:r>
      <w:r w:rsidR="00BD1004">
        <w:t>orally (</w:t>
      </w:r>
      <w:r w:rsidR="00EC755F">
        <w:t>45-47,</w:t>
      </w:r>
      <w:r w:rsidR="00695C78">
        <w:t>49,52-56</w:t>
      </w:r>
      <w:r w:rsidR="00BD1004" w:rsidRPr="00B9606B">
        <w:t xml:space="preserve">), </w:t>
      </w:r>
      <w:r w:rsidR="00192A70">
        <w:t xml:space="preserve">one </w:t>
      </w:r>
      <w:r w:rsidR="00BD1004" w:rsidRPr="00B9606B">
        <w:t>sublingually (</w:t>
      </w:r>
      <w:r w:rsidR="00EE774C">
        <w:t>50</w:t>
      </w:r>
      <w:r w:rsidR="00BD1004">
        <w:t xml:space="preserve">), </w:t>
      </w:r>
      <w:r w:rsidR="00192A70">
        <w:t xml:space="preserve">one </w:t>
      </w:r>
      <w:r w:rsidR="00BD1004">
        <w:t>intravenously (</w:t>
      </w:r>
      <w:r w:rsidR="00EE774C">
        <w:t>48</w:t>
      </w:r>
      <w:r w:rsidR="00BD1004">
        <w:t xml:space="preserve">) </w:t>
      </w:r>
      <w:r w:rsidR="00192A70">
        <w:t>and one</w:t>
      </w:r>
      <w:r w:rsidR="00BD1004">
        <w:t xml:space="preserve"> embedded in wound dressings (</w:t>
      </w:r>
      <w:r w:rsidR="00EE774C">
        <w:t>51</w:t>
      </w:r>
      <w:r w:rsidR="00BD1004">
        <w:t>).</w:t>
      </w:r>
      <w:r w:rsidR="005E29C8">
        <w:t xml:space="preserve"> </w:t>
      </w:r>
      <w:r w:rsidR="00BC2668">
        <w:t>F</w:t>
      </w:r>
      <w:r w:rsidR="00E23C13">
        <w:t>ive</w:t>
      </w:r>
      <w:r w:rsidR="006A30B0">
        <w:t xml:space="preserve"> </w:t>
      </w:r>
      <w:r w:rsidR="002C0AA7">
        <w:t xml:space="preserve">trials </w:t>
      </w:r>
      <w:r w:rsidR="00BC2668">
        <w:t xml:space="preserve">were conducted </w:t>
      </w:r>
      <w:r w:rsidR="005E29C8">
        <w:t>in patients undergoing different bariatric surgery procedures to treat morbid obesity (</w:t>
      </w:r>
      <w:r w:rsidR="00EE774C">
        <w:t>45,49,50,53,56</w:t>
      </w:r>
      <w:r w:rsidR="005E29C8">
        <w:t>)</w:t>
      </w:r>
      <w:r w:rsidR="00633AAC">
        <w:t xml:space="preserve">, </w:t>
      </w:r>
      <w:r w:rsidR="00E23C13">
        <w:t>five</w:t>
      </w:r>
      <w:r w:rsidR="007D4040">
        <w:t xml:space="preserve"> (</w:t>
      </w:r>
      <w:r w:rsidR="00696700">
        <w:t xml:space="preserve">described in </w:t>
      </w:r>
      <w:r w:rsidR="007D4040">
        <w:t>s</w:t>
      </w:r>
      <w:r w:rsidR="00E23C13">
        <w:t>ix</w:t>
      </w:r>
      <w:r w:rsidR="007D4040">
        <w:t xml:space="preserve"> </w:t>
      </w:r>
      <w:r w:rsidR="002C0AA7">
        <w:t>articles</w:t>
      </w:r>
      <w:r w:rsidR="007D4040">
        <w:t>)</w:t>
      </w:r>
      <w:r w:rsidR="00633AAC">
        <w:t xml:space="preserve"> in patients undergoing surgery for some form of gastrointestinal cancer (</w:t>
      </w:r>
      <w:r w:rsidR="00B110F6">
        <w:t>46,48,51,52,54,55</w:t>
      </w:r>
      <w:r w:rsidR="00633AAC">
        <w:t>)</w:t>
      </w:r>
      <w:r w:rsidR="00536648">
        <w:t xml:space="preserve">, </w:t>
      </w:r>
      <w:r w:rsidR="007D4040">
        <w:t xml:space="preserve">and </w:t>
      </w:r>
      <w:r w:rsidR="00536648">
        <w:t>one in patients undergoing surgery to treat Crohn’s Disease (</w:t>
      </w:r>
      <w:r w:rsidR="00B110F6">
        <w:t>47</w:t>
      </w:r>
      <w:r w:rsidR="000B3F00">
        <w:t>)</w:t>
      </w:r>
      <w:r w:rsidR="007D4040">
        <w:t xml:space="preserve">. </w:t>
      </w:r>
      <w:r w:rsidR="00EC3A7D">
        <w:t>Three</w:t>
      </w:r>
      <w:r w:rsidR="00E226E4">
        <w:t xml:space="preserve"> </w:t>
      </w:r>
      <w:r w:rsidR="00DF5645">
        <w:t>trials</w:t>
      </w:r>
      <w:r w:rsidR="008157B3">
        <w:t xml:space="preserve"> </w:t>
      </w:r>
      <w:r w:rsidR="00B211D8">
        <w:t xml:space="preserve">that </w:t>
      </w:r>
      <w:r w:rsidR="008157B3">
        <w:t>used preoperative intervention (</w:t>
      </w:r>
      <w:r w:rsidR="00B110F6">
        <w:t>45,50,56</w:t>
      </w:r>
      <w:r w:rsidR="008157B3">
        <w:t>)</w:t>
      </w:r>
      <w:r w:rsidR="00B211D8">
        <w:t xml:space="preserve"> </w:t>
      </w:r>
      <w:r w:rsidR="00386881">
        <w:t>extend</w:t>
      </w:r>
      <w:r w:rsidR="00B211D8">
        <w:t xml:space="preserve">ed </w:t>
      </w:r>
      <w:r w:rsidR="00386881">
        <w:t>t</w:t>
      </w:r>
      <w:r w:rsidR="00C82565">
        <w:t xml:space="preserve">his </w:t>
      </w:r>
      <w:r w:rsidR="002C197A">
        <w:t>for some months post</w:t>
      </w:r>
      <w:r w:rsidR="00F84615">
        <w:t>-</w:t>
      </w:r>
      <w:r w:rsidR="002C197A">
        <w:t>surgery (</w:t>
      </w:r>
      <w:r w:rsidR="000C4125">
        <w:t xml:space="preserve">see </w:t>
      </w:r>
      <w:r w:rsidR="002C197A">
        <w:t>Table 1</w:t>
      </w:r>
      <w:r w:rsidR="000C4125">
        <w:t xml:space="preserve"> for </w:t>
      </w:r>
      <w:r w:rsidR="00B110F6">
        <w:t xml:space="preserve">details of the </w:t>
      </w:r>
      <w:r w:rsidR="000C4125">
        <w:t>duration</w:t>
      </w:r>
      <w:r w:rsidR="00614D45">
        <w:t xml:space="preserve"> for each trial</w:t>
      </w:r>
      <w:r w:rsidR="002C197A">
        <w:t xml:space="preserve">). </w:t>
      </w:r>
      <w:r w:rsidR="00F84615" w:rsidRPr="00F84615">
        <w:t xml:space="preserve">The </w:t>
      </w:r>
      <w:r w:rsidR="00696700">
        <w:t>trial</w:t>
      </w:r>
      <w:r w:rsidR="00696700" w:rsidRPr="00F84615">
        <w:t xml:space="preserve"> </w:t>
      </w:r>
      <w:r w:rsidR="00F84615" w:rsidRPr="00F84615">
        <w:t>with wound dressings was during the surgery itse</w:t>
      </w:r>
      <w:r w:rsidR="00F84615">
        <w:t>l</w:t>
      </w:r>
      <w:r w:rsidR="00F84615" w:rsidRPr="00F84615">
        <w:t>f (</w:t>
      </w:r>
      <w:r w:rsidR="007470FC">
        <w:t>51</w:t>
      </w:r>
      <w:r w:rsidR="00F84615" w:rsidRPr="00F84615">
        <w:t>)</w:t>
      </w:r>
      <w:r w:rsidR="00011443">
        <w:t>, while t</w:t>
      </w:r>
      <w:r w:rsidR="004B771A">
        <w:t xml:space="preserve">he </w:t>
      </w:r>
      <w:r w:rsidR="00696700">
        <w:t xml:space="preserve">trial </w:t>
      </w:r>
      <w:r w:rsidR="004B771A">
        <w:t>with intravenous administration was during the immediate postoperative period, up to day 6 (</w:t>
      </w:r>
      <w:r w:rsidR="007470FC">
        <w:t>48</w:t>
      </w:r>
      <w:r w:rsidR="004B771A">
        <w:t>).</w:t>
      </w:r>
      <w:r w:rsidR="00F84615">
        <w:t xml:space="preserve"> </w:t>
      </w:r>
      <w:r w:rsidR="00011443">
        <w:t xml:space="preserve">Two </w:t>
      </w:r>
      <w:r w:rsidR="00696700">
        <w:t xml:space="preserve">trials </w:t>
      </w:r>
      <w:r w:rsidR="00011443">
        <w:t xml:space="preserve">started the intervention </w:t>
      </w:r>
      <w:r w:rsidR="0003507A">
        <w:t>within one month after surgery (</w:t>
      </w:r>
      <w:r w:rsidR="007470FC">
        <w:t>47,53</w:t>
      </w:r>
      <w:r w:rsidR="0003507A">
        <w:t xml:space="preserve">), while the other four </w:t>
      </w:r>
      <w:r w:rsidR="00696700">
        <w:t>trials</w:t>
      </w:r>
      <w:r w:rsidR="0003507A">
        <w:t xml:space="preserve"> (</w:t>
      </w:r>
      <w:r w:rsidR="00696700">
        <w:t xml:space="preserve">reported in </w:t>
      </w:r>
      <w:r w:rsidR="0003507A">
        <w:t xml:space="preserve">5 </w:t>
      </w:r>
      <w:r w:rsidR="00220FCF">
        <w:t xml:space="preserve">articles) started the intervention at </w:t>
      </w:r>
      <w:r w:rsidR="00EE59DF">
        <w:t>l</w:t>
      </w:r>
      <w:r w:rsidR="00220FCF">
        <w:t xml:space="preserve">east one month </w:t>
      </w:r>
      <w:r w:rsidR="00396DF4">
        <w:t>after surgery (</w:t>
      </w:r>
      <w:r w:rsidR="007470FC">
        <w:t>46,49,52,54,55</w:t>
      </w:r>
      <w:r w:rsidR="00396DF4">
        <w:t>).</w:t>
      </w:r>
      <w:r w:rsidR="00386881">
        <w:t xml:space="preserve"> </w:t>
      </w:r>
      <w:r w:rsidR="007A0102">
        <w:t xml:space="preserve">Very </w:t>
      </w:r>
      <w:r w:rsidR="00AD7F83" w:rsidRPr="00AD7F83">
        <w:t xml:space="preserve">few </w:t>
      </w:r>
      <w:r w:rsidR="00696700">
        <w:t>of the included trials</w:t>
      </w:r>
      <w:r w:rsidR="00696700" w:rsidRPr="00AD7F83">
        <w:t xml:space="preserve"> </w:t>
      </w:r>
      <w:r w:rsidR="00AD7F83" w:rsidRPr="00AD7F83">
        <w:t xml:space="preserve">reported on short-term </w:t>
      </w:r>
      <w:r w:rsidR="00015C61">
        <w:t xml:space="preserve">clinical </w:t>
      </w:r>
      <w:r w:rsidR="00AD7F83" w:rsidRPr="00AD7F83">
        <w:t xml:space="preserve">outcomes; </w:t>
      </w:r>
      <w:r w:rsidR="007A0102">
        <w:t>wound healing, anastomotic fistula, hospital stay</w:t>
      </w:r>
      <w:r w:rsidR="00015C61">
        <w:t xml:space="preserve">, and medical costs were reported in the </w:t>
      </w:r>
      <w:r w:rsidR="00696700">
        <w:t xml:space="preserve">trial </w:t>
      </w:r>
      <w:r w:rsidR="00015C61">
        <w:t>of intravenous multivitamin infusion (</w:t>
      </w:r>
      <w:r w:rsidR="007C0712">
        <w:t>48</w:t>
      </w:r>
      <w:r w:rsidR="00015C61">
        <w:t xml:space="preserve">). That </w:t>
      </w:r>
      <w:r w:rsidR="00696700">
        <w:t xml:space="preserve">trial </w:t>
      </w:r>
      <w:r w:rsidR="00015C61">
        <w:t>also reported blood inflammatory cytokines and oxidative stress markers at postoperative day 6 (</w:t>
      </w:r>
      <w:r w:rsidR="007C0712">
        <w:t>48</w:t>
      </w:r>
      <w:r w:rsidR="00015C61">
        <w:t xml:space="preserve">). </w:t>
      </w:r>
      <w:r w:rsidR="00A8552E">
        <w:t xml:space="preserve">The </w:t>
      </w:r>
      <w:r w:rsidR="00696700">
        <w:t xml:space="preserve">trial </w:t>
      </w:r>
      <w:r w:rsidR="002854D3">
        <w:t xml:space="preserve">of </w:t>
      </w:r>
      <w:r w:rsidR="00A8552E">
        <w:t xml:space="preserve">vitamin E and silicone embedded dressings reported </w:t>
      </w:r>
      <w:r w:rsidR="005979DD">
        <w:t xml:space="preserve">hospital stay and </w:t>
      </w:r>
      <w:r w:rsidR="00A8552E">
        <w:t>post-surgical pain, surgical site infection and blood inflam</w:t>
      </w:r>
      <w:r w:rsidR="00F051FF">
        <w:t>m</w:t>
      </w:r>
      <w:r w:rsidR="00A8552E">
        <w:t>atory markers 48 hours after su</w:t>
      </w:r>
      <w:r w:rsidR="00F051FF">
        <w:t>r</w:t>
      </w:r>
      <w:r w:rsidR="00A8552E">
        <w:t>gery (</w:t>
      </w:r>
      <w:r w:rsidR="007C0712">
        <w:t>51</w:t>
      </w:r>
      <w:r w:rsidR="00F051FF">
        <w:t>).</w:t>
      </w:r>
      <w:r w:rsidR="00A8552E">
        <w:t xml:space="preserve"> </w:t>
      </w:r>
      <w:r w:rsidR="00F051FF">
        <w:t xml:space="preserve">All other </w:t>
      </w:r>
      <w:r w:rsidR="00696700">
        <w:t xml:space="preserve">trials </w:t>
      </w:r>
      <w:r w:rsidR="006E5F13">
        <w:t xml:space="preserve">had a long follow-up </w:t>
      </w:r>
      <w:r w:rsidR="003B1696">
        <w:t>often several years (see Table 1 for details</w:t>
      </w:r>
      <w:r w:rsidR="00696700">
        <w:t xml:space="preserve"> of follow-up for each trial</w:t>
      </w:r>
      <w:r w:rsidR="003B1696">
        <w:t xml:space="preserve">). </w:t>
      </w:r>
      <w:r w:rsidR="006E5F13">
        <w:t>Consequently, m</w:t>
      </w:r>
      <w:r w:rsidR="00304F46">
        <w:t xml:space="preserve">ost </w:t>
      </w:r>
      <w:r w:rsidR="000F2916">
        <w:t xml:space="preserve">trials </w:t>
      </w:r>
      <w:r w:rsidR="00304F46">
        <w:t>reported on long-term post-discharge outcomes</w:t>
      </w:r>
      <w:r w:rsidR="00B37DBB">
        <w:t>,</w:t>
      </w:r>
      <w:r w:rsidR="00304F46">
        <w:t xml:space="preserve"> </w:t>
      </w:r>
      <w:proofErr w:type="gramStart"/>
      <w:r w:rsidR="00304F46">
        <w:t xml:space="preserve">most commonly </w:t>
      </w:r>
      <w:r w:rsidR="007B3D7C">
        <w:t>related</w:t>
      </w:r>
      <w:proofErr w:type="gramEnd"/>
      <w:r w:rsidR="007B3D7C">
        <w:t xml:space="preserve"> to bone health (</w:t>
      </w:r>
      <w:r w:rsidR="007C0712">
        <w:t>45,49,50,53</w:t>
      </w:r>
      <w:r w:rsidR="007B3D7C">
        <w:t xml:space="preserve">) but also </w:t>
      </w:r>
      <w:r w:rsidR="00474FDB">
        <w:t>to quality of life (</w:t>
      </w:r>
      <w:r w:rsidR="00E2523C">
        <w:t>50</w:t>
      </w:r>
      <w:r w:rsidR="00474FDB">
        <w:t xml:space="preserve">), </w:t>
      </w:r>
      <w:r w:rsidR="007B3D7C" w:rsidRPr="002E2733">
        <w:t>disease (colorectal cancer</w:t>
      </w:r>
      <w:r w:rsidR="00DA596A" w:rsidRPr="002E2733">
        <w:t>, Crohn’s Disease</w:t>
      </w:r>
      <w:r w:rsidR="007B3D7C" w:rsidRPr="002E2733">
        <w:t>) recurrence (</w:t>
      </w:r>
      <w:r w:rsidR="00E2523C">
        <w:t>46,47</w:t>
      </w:r>
      <w:r w:rsidR="007B3D7C" w:rsidRPr="002E2733">
        <w:t xml:space="preserve">), </w:t>
      </w:r>
      <w:r w:rsidR="00FA33DB" w:rsidRPr="002E2733">
        <w:t>survival</w:t>
      </w:r>
      <w:r w:rsidR="00CD75EF" w:rsidRPr="002E2733">
        <w:t xml:space="preserve"> (</w:t>
      </w:r>
      <w:r w:rsidR="00E2523C">
        <w:t>54,55</w:t>
      </w:r>
      <w:r w:rsidR="00CD75EF" w:rsidRPr="002E2733">
        <w:t xml:space="preserve">), </w:t>
      </w:r>
      <w:r w:rsidR="00454FC1">
        <w:t xml:space="preserve">or </w:t>
      </w:r>
      <w:r w:rsidR="00F9198B" w:rsidRPr="002E2733">
        <w:t>inflam</w:t>
      </w:r>
      <w:r w:rsidR="00DA68DE" w:rsidRPr="002E2733">
        <w:t>mation (</w:t>
      </w:r>
      <w:r w:rsidR="00E2523C">
        <w:t>47</w:t>
      </w:r>
      <w:r w:rsidR="00EA60D2" w:rsidRPr="002E2733">
        <w:t>)</w:t>
      </w:r>
      <w:r w:rsidR="00DA596A" w:rsidRPr="002E2733">
        <w:t xml:space="preserve">. One </w:t>
      </w:r>
      <w:r w:rsidR="000F2916">
        <w:t>trial</w:t>
      </w:r>
      <w:r w:rsidR="000F2916" w:rsidRPr="002E2733">
        <w:t xml:space="preserve"> </w:t>
      </w:r>
      <w:r w:rsidR="00DA596A" w:rsidRPr="002E2733">
        <w:t xml:space="preserve">reported only on </w:t>
      </w:r>
      <w:r w:rsidR="00474FDB" w:rsidRPr="002E2733">
        <w:t>blood immune markers (</w:t>
      </w:r>
      <w:r w:rsidR="00EC595F">
        <w:t>52</w:t>
      </w:r>
      <w:r w:rsidR="00454FC1">
        <w:t>)</w:t>
      </w:r>
      <w:r w:rsidR="002E2733" w:rsidRPr="002E2733">
        <w:t xml:space="preserve"> and</w:t>
      </w:r>
      <w:r w:rsidR="00042666" w:rsidRPr="002E2733">
        <w:t xml:space="preserve"> one only on blood markers of inflammation and iron metabolism (</w:t>
      </w:r>
      <w:r w:rsidR="00EC595F">
        <w:t>56</w:t>
      </w:r>
      <w:r w:rsidR="00042666" w:rsidRPr="002E2733">
        <w:t>)</w:t>
      </w:r>
      <w:r w:rsidR="002E2733" w:rsidRPr="002E2733">
        <w:t>.</w:t>
      </w:r>
      <w:r w:rsidR="00304F46">
        <w:t xml:space="preserve"> </w:t>
      </w:r>
      <w:r w:rsidR="00EA45A9">
        <w:t xml:space="preserve"> </w:t>
      </w:r>
      <w:r w:rsidR="00774933">
        <w:t xml:space="preserve"> </w:t>
      </w:r>
    </w:p>
    <w:p w14:paraId="2A0BFF8D" w14:textId="77777777" w:rsidR="00661E6F" w:rsidRPr="00661E6F" w:rsidRDefault="00661E6F" w:rsidP="00E61B0B">
      <w:pPr>
        <w:spacing w:before="0" w:beforeAutospacing="0" w:after="0" w:afterAutospacing="0" w:line="360" w:lineRule="auto"/>
        <w:rPr>
          <w:color w:val="2A2A2A"/>
          <w:shd w:val="clear" w:color="auto" w:fill="FFFFFF"/>
        </w:rPr>
      </w:pPr>
    </w:p>
    <w:p w14:paraId="29577F45" w14:textId="77777777" w:rsidR="00C4395E" w:rsidRDefault="00C4395E" w:rsidP="00393179"/>
    <w:p w14:paraId="1CBA32A4" w14:textId="77777777" w:rsidR="00C4395E" w:rsidRDefault="00C4395E" w:rsidP="00C4395E"/>
    <w:p w14:paraId="2E357660" w14:textId="77777777" w:rsidR="00C4395E" w:rsidRDefault="00C4395E" w:rsidP="00C4395E">
      <w:pPr>
        <w:sectPr w:rsidR="00C4395E" w:rsidSect="00524A38">
          <w:footerReference w:type="even" r:id="rId8"/>
          <w:footerReference w:type="default" r:id="rId9"/>
          <w:pgSz w:w="11900" w:h="16840"/>
          <w:pgMar w:top="1440" w:right="1440" w:bottom="1440" w:left="1440" w:header="708" w:footer="708" w:gutter="0"/>
          <w:cols w:space="708"/>
          <w:docGrid w:linePitch="360"/>
        </w:sectPr>
      </w:pPr>
    </w:p>
    <w:p w14:paraId="540B0E93" w14:textId="744A24B9" w:rsidR="00C4395E" w:rsidRDefault="00EA056C" w:rsidP="00C4395E">
      <w:r>
        <w:lastRenderedPageBreak/>
        <w:t>Table 1</w:t>
      </w:r>
      <w:r w:rsidR="0040204D">
        <w:t>.</w:t>
      </w:r>
      <w:r>
        <w:t xml:space="preserve"> Summary of </w:t>
      </w:r>
      <w:r w:rsidR="00BE2C37">
        <w:t xml:space="preserve">the </w:t>
      </w:r>
      <w:r w:rsidR="0040204D">
        <w:t xml:space="preserve">characteristics of the included </w:t>
      </w:r>
      <w:r w:rsidR="00BE2C37">
        <w:t>trials</w:t>
      </w:r>
      <w:r>
        <w:t xml:space="preserve">. </w:t>
      </w:r>
    </w:p>
    <w:p w14:paraId="473B051A" w14:textId="77777777" w:rsidR="00C4395E" w:rsidRPr="0056710E" w:rsidRDefault="00C4395E" w:rsidP="00393179">
      <w:pPr>
        <w:sectPr w:rsidR="00C4395E" w:rsidRPr="0056710E" w:rsidSect="00C4395E">
          <w:pgSz w:w="16840" w:h="11900" w:orient="landscape"/>
          <w:pgMar w:top="1440" w:right="1440" w:bottom="1440" w:left="1440" w:header="708" w:footer="708" w:gutter="0"/>
          <w:cols w:space="708"/>
          <w:docGrid w:linePitch="360"/>
        </w:sectPr>
      </w:pPr>
    </w:p>
    <w:tbl>
      <w:tblPr>
        <w:tblStyle w:val="TableGrid"/>
        <w:tblpPr w:leftFromText="180" w:rightFromText="180" w:vertAnchor="page" w:horzAnchor="margin" w:tblpY="2647"/>
        <w:tblW w:w="14312" w:type="dxa"/>
        <w:tblLook w:val="04A0" w:firstRow="1" w:lastRow="0" w:firstColumn="1" w:lastColumn="0" w:noHBand="0" w:noVBand="1"/>
      </w:tblPr>
      <w:tblGrid>
        <w:gridCol w:w="1532"/>
        <w:gridCol w:w="1489"/>
        <w:gridCol w:w="2027"/>
        <w:gridCol w:w="1339"/>
        <w:gridCol w:w="1599"/>
        <w:gridCol w:w="2173"/>
        <w:gridCol w:w="1948"/>
        <w:gridCol w:w="2205"/>
      </w:tblGrid>
      <w:tr w:rsidR="00DB54F2" w14:paraId="3EB6A1E7" w14:textId="77777777" w:rsidTr="00C4395E">
        <w:tc>
          <w:tcPr>
            <w:tcW w:w="1561" w:type="dxa"/>
          </w:tcPr>
          <w:p w14:paraId="3E3F9F45" w14:textId="77777777" w:rsidR="00582CFE" w:rsidRPr="009707EE" w:rsidRDefault="00EA056C" w:rsidP="00C4395E">
            <w:pPr>
              <w:spacing w:before="0" w:beforeAutospacing="0" w:after="0" w:afterAutospacing="0" w:line="240" w:lineRule="auto"/>
              <w:rPr>
                <w:sz w:val="20"/>
                <w:szCs w:val="20"/>
              </w:rPr>
            </w:pPr>
            <w:r w:rsidRPr="009707EE">
              <w:rPr>
                <w:sz w:val="20"/>
                <w:szCs w:val="20"/>
              </w:rPr>
              <w:lastRenderedPageBreak/>
              <w:t>Reference</w:t>
            </w:r>
          </w:p>
        </w:tc>
        <w:tc>
          <w:tcPr>
            <w:tcW w:w="1511" w:type="dxa"/>
          </w:tcPr>
          <w:p w14:paraId="29CDF854" w14:textId="77777777" w:rsidR="00582CFE" w:rsidRPr="009707EE" w:rsidRDefault="00EA056C" w:rsidP="00C4395E">
            <w:pPr>
              <w:spacing w:before="0" w:beforeAutospacing="0" w:after="0" w:afterAutospacing="0" w:line="240" w:lineRule="auto"/>
              <w:rPr>
                <w:sz w:val="20"/>
                <w:szCs w:val="20"/>
              </w:rPr>
            </w:pPr>
            <w:r w:rsidRPr="009707EE">
              <w:rPr>
                <w:sz w:val="20"/>
                <w:szCs w:val="20"/>
              </w:rPr>
              <w:t>Country</w:t>
            </w:r>
          </w:p>
        </w:tc>
        <w:tc>
          <w:tcPr>
            <w:tcW w:w="2058" w:type="dxa"/>
          </w:tcPr>
          <w:p w14:paraId="5DBC7552" w14:textId="77777777" w:rsidR="00582CFE" w:rsidRPr="009707EE" w:rsidRDefault="00EA056C" w:rsidP="00C4395E">
            <w:pPr>
              <w:spacing w:before="0" w:beforeAutospacing="0" w:after="0" w:afterAutospacing="0" w:line="240" w:lineRule="auto"/>
              <w:rPr>
                <w:sz w:val="20"/>
                <w:szCs w:val="20"/>
              </w:rPr>
            </w:pPr>
            <w:r w:rsidRPr="009707EE">
              <w:rPr>
                <w:sz w:val="20"/>
                <w:szCs w:val="20"/>
              </w:rPr>
              <w:t xml:space="preserve">Patient characteristics (clinical state, sex, age (years)) </w:t>
            </w:r>
          </w:p>
        </w:tc>
        <w:tc>
          <w:tcPr>
            <w:tcW w:w="1070" w:type="dxa"/>
          </w:tcPr>
          <w:p w14:paraId="21EDBD95" w14:textId="42705180" w:rsidR="00582CFE" w:rsidRPr="009707EE" w:rsidRDefault="00EA056C" w:rsidP="00C4395E">
            <w:pPr>
              <w:spacing w:before="0" w:beforeAutospacing="0" w:after="0" w:afterAutospacing="0" w:line="240" w:lineRule="auto"/>
              <w:rPr>
                <w:sz w:val="20"/>
                <w:szCs w:val="20"/>
              </w:rPr>
            </w:pPr>
            <w:r w:rsidRPr="009707EE">
              <w:rPr>
                <w:sz w:val="20"/>
                <w:szCs w:val="20"/>
              </w:rPr>
              <w:t>Number of patients studied</w:t>
            </w:r>
            <w:r w:rsidR="00BE2C37">
              <w:rPr>
                <w:sz w:val="20"/>
                <w:szCs w:val="20"/>
              </w:rPr>
              <w:t xml:space="preserve"> (and per group)</w:t>
            </w:r>
            <w:r w:rsidRPr="009707EE">
              <w:rPr>
                <w:sz w:val="20"/>
                <w:szCs w:val="20"/>
              </w:rPr>
              <w:t xml:space="preserve"> </w:t>
            </w:r>
          </w:p>
        </w:tc>
        <w:tc>
          <w:tcPr>
            <w:tcW w:w="1628" w:type="dxa"/>
          </w:tcPr>
          <w:p w14:paraId="388EBB18" w14:textId="77777777" w:rsidR="00582CFE" w:rsidRPr="009707EE" w:rsidRDefault="00EA056C" w:rsidP="00C4395E">
            <w:pPr>
              <w:spacing w:before="0" w:beforeAutospacing="0" w:after="0" w:afterAutospacing="0" w:line="240" w:lineRule="auto"/>
              <w:rPr>
                <w:sz w:val="20"/>
                <w:szCs w:val="20"/>
              </w:rPr>
            </w:pPr>
            <w:r w:rsidRPr="009707EE">
              <w:rPr>
                <w:sz w:val="20"/>
                <w:szCs w:val="20"/>
              </w:rPr>
              <w:t>Type of surgery</w:t>
            </w:r>
          </w:p>
        </w:tc>
        <w:tc>
          <w:tcPr>
            <w:tcW w:w="2228" w:type="dxa"/>
          </w:tcPr>
          <w:p w14:paraId="56AC69E0" w14:textId="5B6FBBF3" w:rsidR="00582CFE" w:rsidRPr="009707EE" w:rsidRDefault="00EA056C" w:rsidP="00C4395E">
            <w:pPr>
              <w:spacing w:before="0" w:beforeAutospacing="0" w:after="0" w:afterAutospacing="0" w:line="240" w:lineRule="auto"/>
              <w:rPr>
                <w:sz w:val="20"/>
                <w:szCs w:val="20"/>
              </w:rPr>
            </w:pPr>
            <w:r w:rsidRPr="009707EE">
              <w:rPr>
                <w:sz w:val="20"/>
                <w:szCs w:val="20"/>
              </w:rPr>
              <w:t>Micronutrient treatment including route, dose and duration</w:t>
            </w:r>
          </w:p>
        </w:tc>
        <w:tc>
          <w:tcPr>
            <w:tcW w:w="1978" w:type="dxa"/>
          </w:tcPr>
          <w:p w14:paraId="2F668E44" w14:textId="77777777" w:rsidR="00582CFE" w:rsidRPr="009707EE" w:rsidRDefault="00EA056C" w:rsidP="00C4395E">
            <w:pPr>
              <w:spacing w:before="0" w:beforeAutospacing="0" w:after="0" w:afterAutospacing="0" w:line="240" w:lineRule="auto"/>
              <w:rPr>
                <w:sz w:val="20"/>
                <w:szCs w:val="20"/>
              </w:rPr>
            </w:pPr>
            <w:r w:rsidRPr="009707EE">
              <w:rPr>
                <w:sz w:val="20"/>
                <w:szCs w:val="20"/>
              </w:rPr>
              <w:t>Control</w:t>
            </w:r>
          </w:p>
        </w:tc>
        <w:tc>
          <w:tcPr>
            <w:tcW w:w="2278" w:type="dxa"/>
          </w:tcPr>
          <w:p w14:paraId="0C6CA305" w14:textId="1B89B889" w:rsidR="00582CFE" w:rsidRPr="009707EE" w:rsidRDefault="00607B61" w:rsidP="00C4395E">
            <w:pPr>
              <w:spacing w:before="0" w:beforeAutospacing="0" w:after="0" w:afterAutospacing="0" w:line="240" w:lineRule="auto"/>
              <w:rPr>
                <w:sz w:val="20"/>
                <w:szCs w:val="20"/>
              </w:rPr>
            </w:pPr>
            <w:r w:rsidRPr="009707EE">
              <w:rPr>
                <w:sz w:val="20"/>
                <w:szCs w:val="20"/>
              </w:rPr>
              <w:t xml:space="preserve">Outcomes </w:t>
            </w:r>
            <w:r>
              <w:rPr>
                <w:sz w:val="20"/>
                <w:szCs w:val="20"/>
              </w:rPr>
              <w:t xml:space="preserve">of relevance reported and when </w:t>
            </w:r>
            <w:r w:rsidRPr="009707EE">
              <w:rPr>
                <w:sz w:val="20"/>
                <w:szCs w:val="20"/>
              </w:rPr>
              <w:t>assessed</w:t>
            </w:r>
          </w:p>
        </w:tc>
      </w:tr>
      <w:tr w:rsidR="00DB54F2" w14:paraId="27C9A512" w14:textId="77777777" w:rsidTr="00C4395E">
        <w:tc>
          <w:tcPr>
            <w:tcW w:w="1561" w:type="dxa"/>
          </w:tcPr>
          <w:p w14:paraId="7F6DDF66" w14:textId="0D791B31" w:rsidR="00582CFE" w:rsidRPr="009707EE" w:rsidRDefault="00EA056C" w:rsidP="00C4395E">
            <w:pPr>
              <w:spacing w:before="0" w:beforeAutospacing="0" w:after="0" w:afterAutospacing="0" w:line="240" w:lineRule="auto"/>
              <w:rPr>
                <w:sz w:val="20"/>
                <w:szCs w:val="20"/>
              </w:rPr>
            </w:pPr>
            <w:r w:rsidRPr="009707EE">
              <w:rPr>
                <w:sz w:val="20"/>
                <w:szCs w:val="20"/>
                <w:lang w:val="en-US"/>
              </w:rPr>
              <w:t>Ben-Porat et al</w:t>
            </w:r>
            <w:r w:rsidR="00C4395E" w:rsidRPr="009707EE">
              <w:rPr>
                <w:sz w:val="20"/>
                <w:szCs w:val="20"/>
                <w:lang w:val="en-US"/>
              </w:rPr>
              <w:t>.</w:t>
            </w:r>
            <w:r w:rsidR="009F4A29" w:rsidRPr="009707EE">
              <w:rPr>
                <w:sz w:val="20"/>
                <w:szCs w:val="20"/>
                <w:lang w:val="en-US"/>
              </w:rPr>
              <w:t xml:space="preserve"> </w:t>
            </w:r>
            <w:r w:rsidR="00B96827">
              <w:rPr>
                <w:sz w:val="20"/>
                <w:szCs w:val="20"/>
                <w:lang w:val="en-US"/>
              </w:rPr>
              <w:t xml:space="preserve">2021 </w:t>
            </w:r>
            <w:r w:rsidR="00C342FE" w:rsidRPr="009707EE">
              <w:rPr>
                <w:sz w:val="20"/>
                <w:szCs w:val="20"/>
                <w:lang w:val="en-US"/>
              </w:rPr>
              <w:fldChar w:fldCharType="begin">
                <w:fldData xml:space="preserve">PEVuZE5vdGU+PENpdGU+PEF1dGhvcj5CZW4tUG9yYXQ8L0F1dGhvcj48WWVhcj4yMDIxPC9ZZWFy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</w:fldData>
              </w:fldChar>
            </w:r>
            <w:r w:rsidR="008C3237" w:rsidRPr="009707EE">
              <w:rPr>
                <w:sz w:val="20"/>
                <w:szCs w:val="20"/>
                <w:lang w:val="en-US"/>
              </w:rPr>
              <w:instrText xml:space="preserve"> ADDIN EN.CITE </w:instrText>
            </w:r>
            <w:r w:rsidR="008C3237" w:rsidRPr="009707EE">
              <w:rPr>
                <w:sz w:val="20"/>
                <w:szCs w:val="20"/>
                <w:lang w:val="en-US"/>
              </w:rPr>
              <w:fldChar w:fldCharType="begin">
                <w:fldData xml:space="preserve">PEVuZE5vdGU+PENpdGU+PEF1dGhvcj5CZW4tUG9yYXQ8L0F1dGhvcj48WWVhcj4yMDIxPC9ZZWFy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</w:fldData>
              </w:fldChar>
            </w:r>
            <w:r w:rsidR="008C3237" w:rsidRPr="009707EE">
              <w:rPr>
                <w:sz w:val="20"/>
                <w:szCs w:val="20"/>
                <w:lang w:val="en-US"/>
              </w:rPr>
              <w:instrText xml:space="preserve"> ADDIN EN.CITE.DATA </w:instrText>
            </w:r>
            <w:r w:rsidR="008C3237" w:rsidRPr="009707EE">
              <w:rPr>
                <w:sz w:val="20"/>
                <w:szCs w:val="20"/>
                <w:lang w:val="en-US"/>
              </w:rPr>
            </w:r>
            <w:r w:rsidR="008C3237" w:rsidRPr="009707EE">
              <w:rPr>
                <w:sz w:val="20"/>
                <w:szCs w:val="20"/>
                <w:lang w:val="en-US"/>
              </w:rPr>
              <w:fldChar w:fldCharType="separate"/>
            </w:r>
            <w:r w:rsidR="008C3237" w:rsidRPr="009707EE">
              <w:rPr>
                <w:sz w:val="20"/>
                <w:szCs w:val="20"/>
                <w:lang w:val="en-US"/>
              </w:rPr>
              <w:fldChar w:fldCharType="end"/>
            </w:r>
            <w:r w:rsidR="00C342FE" w:rsidRPr="009707EE">
              <w:rPr>
                <w:sz w:val="20"/>
                <w:szCs w:val="20"/>
                <w:lang w:val="en-US"/>
              </w:rPr>
            </w:r>
            <w:r w:rsidR="00C342FE" w:rsidRPr="009707EE">
              <w:rPr>
                <w:sz w:val="20"/>
                <w:szCs w:val="20"/>
                <w:lang w:val="en-US"/>
              </w:rPr>
              <w:fldChar w:fldCharType="separate"/>
            </w:r>
            <w:r w:rsidR="008C3237" w:rsidRPr="009707EE">
              <w:rPr>
                <w:noProof/>
                <w:sz w:val="20"/>
                <w:szCs w:val="20"/>
                <w:lang w:val="en-US"/>
              </w:rPr>
              <w:t>(</w:t>
            </w:r>
            <w:r w:rsidR="00EC595F">
              <w:rPr>
                <w:noProof/>
                <w:sz w:val="20"/>
                <w:szCs w:val="20"/>
                <w:lang w:val="en-US"/>
              </w:rPr>
              <w:t>45</w:t>
            </w:r>
            <w:r w:rsidR="008C3237" w:rsidRPr="009707EE">
              <w:rPr>
                <w:noProof/>
                <w:sz w:val="20"/>
                <w:szCs w:val="20"/>
                <w:lang w:val="en-US"/>
              </w:rPr>
              <w:t>)</w:t>
            </w:r>
            <w:r w:rsidR="00C342FE" w:rsidRPr="009707EE">
              <w:rPr>
                <w:sz w:val="20"/>
                <w:szCs w:val="20"/>
                <w:lang w:val="en-US"/>
              </w:rPr>
              <w:fldChar w:fldCharType="end"/>
            </w:r>
          </w:p>
        </w:tc>
        <w:tc>
          <w:tcPr>
            <w:tcW w:w="1511" w:type="dxa"/>
          </w:tcPr>
          <w:p w14:paraId="35204D02" w14:textId="77777777" w:rsidR="00582CFE" w:rsidRPr="009707EE" w:rsidRDefault="00EA056C" w:rsidP="00C4395E">
            <w:pPr>
              <w:spacing w:before="0" w:beforeAutospacing="0" w:after="0" w:afterAutospacing="0" w:line="240" w:lineRule="auto"/>
              <w:rPr>
                <w:sz w:val="20"/>
                <w:szCs w:val="20"/>
              </w:rPr>
            </w:pPr>
            <w:r w:rsidRPr="009707EE">
              <w:rPr>
                <w:sz w:val="20"/>
                <w:szCs w:val="20"/>
              </w:rPr>
              <w:t>Israel</w:t>
            </w:r>
          </w:p>
        </w:tc>
        <w:tc>
          <w:tcPr>
            <w:tcW w:w="2058" w:type="dxa"/>
          </w:tcPr>
          <w:p w14:paraId="3337106E" w14:textId="77777777" w:rsidR="00582CFE" w:rsidRPr="009707EE" w:rsidRDefault="00EA056C" w:rsidP="00C4395E">
            <w:pPr>
              <w:spacing w:before="0" w:beforeAutospacing="0" w:after="0" w:afterAutospacing="0" w:line="240" w:lineRule="auto"/>
              <w:rPr>
                <w:sz w:val="20"/>
                <w:szCs w:val="20"/>
              </w:rPr>
            </w:pPr>
            <w:r w:rsidRPr="009707EE">
              <w:rPr>
                <w:sz w:val="20"/>
                <w:szCs w:val="20"/>
              </w:rPr>
              <w:t>Obesity, Female, 18-65</w:t>
            </w:r>
          </w:p>
        </w:tc>
        <w:tc>
          <w:tcPr>
            <w:tcW w:w="1070" w:type="dxa"/>
          </w:tcPr>
          <w:p w14:paraId="627E2978" w14:textId="24679690" w:rsidR="00582CFE" w:rsidRPr="009707EE" w:rsidRDefault="00EA056C" w:rsidP="00C4395E">
            <w:pPr>
              <w:spacing w:before="0" w:beforeAutospacing="0" w:after="0" w:afterAutospacing="0" w:line="240" w:lineRule="auto"/>
              <w:rPr>
                <w:sz w:val="20"/>
                <w:szCs w:val="20"/>
              </w:rPr>
            </w:pPr>
            <w:r w:rsidRPr="009707EE">
              <w:rPr>
                <w:sz w:val="20"/>
                <w:szCs w:val="20"/>
              </w:rPr>
              <w:t>62</w:t>
            </w:r>
            <w:r w:rsidR="00550CEB">
              <w:rPr>
                <w:sz w:val="20"/>
                <w:szCs w:val="20"/>
              </w:rPr>
              <w:t xml:space="preserve"> (31 </w:t>
            </w:r>
            <w:r w:rsidR="00D2488F">
              <w:rPr>
                <w:sz w:val="20"/>
                <w:szCs w:val="20"/>
              </w:rPr>
              <w:t>control, 31 vitamin D</w:t>
            </w:r>
            <w:r w:rsidR="00550CEB">
              <w:rPr>
                <w:sz w:val="20"/>
                <w:szCs w:val="20"/>
              </w:rPr>
              <w:t>)</w:t>
            </w:r>
          </w:p>
        </w:tc>
        <w:tc>
          <w:tcPr>
            <w:tcW w:w="1628" w:type="dxa"/>
          </w:tcPr>
          <w:p w14:paraId="1D09D4CF" w14:textId="77777777" w:rsidR="00582CFE" w:rsidRPr="009707EE" w:rsidRDefault="00EA056C" w:rsidP="00C4395E">
            <w:pPr>
              <w:spacing w:before="0" w:beforeAutospacing="0" w:after="0" w:afterAutospacing="0" w:line="240" w:lineRule="auto"/>
              <w:rPr>
                <w:sz w:val="20"/>
                <w:szCs w:val="20"/>
              </w:rPr>
            </w:pPr>
            <w:r w:rsidRPr="009707EE">
              <w:rPr>
                <w:sz w:val="20"/>
                <w:szCs w:val="20"/>
              </w:rPr>
              <w:t>Sleeve gastrectomy</w:t>
            </w:r>
          </w:p>
        </w:tc>
        <w:tc>
          <w:tcPr>
            <w:tcW w:w="2228" w:type="dxa"/>
          </w:tcPr>
          <w:p w14:paraId="1D35D87A" w14:textId="77777777" w:rsidR="00582CFE" w:rsidRPr="009707EE" w:rsidRDefault="00EA056C" w:rsidP="00C4395E">
            <w:pPr>
              <w:spacing w:before="0" w:beforeAutospacing="0" w:after="0" w:afterAutospacing="0" w:line="240" w:lineRule="auto"/>
              <w:rPr>
                <w:sz w:val="20"/>
                <w:szCs w:val="20"/>
              </w:rPr>
            </w:pPr>
            <w:r w:rsidRPr="009707EE">
              <w:rPr>
                <w:sz w:val="20"/>
                <w:szCs w:val="20"/>
              </w:rPr>
              <w:t>Oral multivitamin with vitamin D (</w:t>
            </w:r>
            <w:r w:rsidRPr="009707EE">
              <w:rPr>
                <w:sz w:val="20"/>
                <w:szCs w:val="20"/>
                <w:lang w:val="en-US"/>
              </w:rPr>
              <w:t>4</w:t>
            </w:r>
            <w:r w:rsidR="002F2E8D">
              <w:rPr>
                <w:sz w:val="20"/>
                <w:szCs w:val="20"/>
                <w:lang w:val="en-US"/>
              </w:rPr>
              <w:t>,</w:t>
            </w:r>
            <w:r w:rsidRPr="009707EE">
              <w:rPr>
                <w:sz w:val="20"/>
                <w:szCs w:val="20"/>
                <w:lang w:val="en-US"/>
              </w:rPr>
              <w:t>000 IU</w:t>
            </w:r>
            <w:r w:rsidRPr="009707EE">
              <w:rPr>
                <w:sz w:val="20"/>
                <w:szCs w:val="20"/>
              </w:rPr>
              <w:t xml:space="preserve"> /day), 2 months </w:t>
            </w:r>
          </w:p>
          <w:p w14:paraId="35BE7A8A" w14:textId="77777777" w:rsidR="00582CFE" w:rsidRPr="009707EE" w:rsidRDefault="00EA056C" w:rsidP="00C4395E">
            <w:pPr>
              <w:spacing w:before="0" w:beforeAutospacing="0" w:after="0" w:afterAutospacing="0" w:line="240" w:lineRule="auto"/>
              <w:rPr>
                <w:sz w:val="20"/>
                <w:szCs w:val="20"/>
              </w:rPr>
            </w:pPr>
            <w:r w:rsidRPr="009707EE">
              <w:rPr>
                <w:sz w:val="20"/>
                <w:szCs w:val="20"/>
              </w:rPr>
              <w:t>p</w:t>
            </w:r>
            <w:r w:rsidR="001051BE" w:rsidRPr="009707EE">
              <w:rPr>
                <w:sz w:val="20"/>
                <w:szCs w:val="20"/>
              </w:rPr>
              <w:t>reoperatively</w:t>
            </w:r>
          </w:p>
          <w:p w14:paraId="676FDF24" w14:textId="77777777" w:rsidR="00582CFE" w:rsidRPr="009707EE" w:rsidRDefault="00582CFE" w:rsidP="00C4395E">
            <w:pPr>
              <w:spacing w:before="0" w:beforeAutospacing="0" w:after="0" w:afterAutospacing="0" w:line="240" w:lineRule="auto"/>
              <w:rPr>
                <w:sz w:val="20"/>
                <w:szCs w:val="20"/>
              </w:rPr>
            </w:pPr>
          </w:p>
        </w:tc>
        <w:tc>
          <w:tcPr>
            <w:tcW w:w="1978" w:type="dxa"/>
          </w:tcPr>
          <w:p w14:paraId="49D04E35" w14:textId="77777777" w:rsidR="00582CFE" w:rsidRPr="009707EE" w:rsidRDefault="00EA056C" w:rsidP="00C4395E">
            <w:pPr>
              <w:spacing w:before="0" w:beforeAutospacing="0" w:after="0" w:afterAutospacing="0" w:line="240" w:lineRule="auto"/>
              <w:rPr>
                <w:sz w:val="20"/>
                <w:szCs w:val="20"/>
              </w:rPr>
            </w:pPr>
            <w:r w:rsidRPr="009707EE">
              <w:rPr>
                <w:sz w:val="20"/>
                <w:szCs w:val="20"/>
              </w:rPr>
              <w:t xml:space="preserve">Oral </w:t>
            </w:r>
            <w:r w:rsidR="00DF201B" w:rsidRPr="009707EE">
              <w:rPr>
                <w:sz w:val="20"/>
                <w:szCs w:val="20"/>
              </w:rPr>
              <w:t>v</w:t>
            </w:r>
            <w:r w:rsidRPr="009707EE">
              <w:rPr>
                <w:sz w:val="20"/>
                <w:szCs w:val="20"/>
              </w:rPr>
              <w:t>itamin D (</w:t>
            </w:r>
            <w:r w:rsidRPr="009707EE">
              <w:rPr>
                <w:sz w:val="20"/>
                <w:szCs w:val="20"/>
                <w:lang w:val="en-US"/>
              </w:rPr>
              <w:t>1</w:t>
            </w:r>
            <w:r w:rsidR="002F2E8D">
              <w:rPr>
                <w:sz w:val="20"/>
                <w:szCs w:val="20"/>
                <w:lang w:val="en-US"/>
              </w:rPr>
              <w:t>,</w:t>
            </w:r>
            <w:r w:rsidRPr="009707EE">
              <w:rPr>
                <w:sz w:val="20"/>
                <w:szCs w:val="20"/>
                <w:lang w:val="en-US"/>
              </w:rPr>
              <w:t>200 IU</w:t>
            </w:r>
            <w:r w:rsidRPr="009707EE">
              <w:rPr>
                <w:sz w:val="20"/>
                <w:szCs w:val="20"/>
              </w:rPr>
              <w:t>/day)</w:t>
            </w:r>
          </w:p>
        </w:tc>
        <w:tc>
          <w:tcPr>
            <w:tcW w:w="2278" w:type="dxa"/>
          </w:tcPr>
          <w:p w14:paraId="575510D5" w14:textId="7A14DBD9" w:rsidR="00582CFE" w:rsidRPr="009707EE" w:rsidRDefault="00EA056C" w:rsidP="00C4395E">
            <w:pPr>
              <w:spacing w:before="0" w:beforeAutospacing="0" w:after="0" w:afterAutospacing="0" w:line="240" w:lineRule="auto"/>
              <w:rPr>
                <w:sz w:val="20"/>
                <w:szCs w:val="20"/>
              </w:rPr>
            </w:pPr>
            <w:r w:rsidRPr="009707EE">
              <w:rPr>
                <w:sz w:val="20"/>
                <w:szCs w:val="20"/>
              </w:rPr>
              <w:t xml:space="preserve">Bone mineral density at hip, left forearm, lumbar spine and femoral </w:t>
            </w:r>
            <w:proofErr w:type="gramStart"/>
            <w:r w:rsidRPr="009707EE">
              <w:rPr>
                <w:sz w:val="20"/>
                <w:szCs w:val="20"/>
              </w:rPr>
              <w:t>neck</w:t>
            </w:r>
            <w:r w:rsidR="001D1E48">
              <w:rPr>
                <w:sz w:val="20"/>
                <w:szCs w:val="20"/>
              </w:rPr>
              <w:t>;</w:t>
            </w:r>
            <w:proofErr w:type="gramEnd"/>
            <w:r w:rsidR="001D1E48">
              <w:rPr>
                <w:sz w:val="20"/>
                <w:szCs w:val="20"/>
              </w:rPr>
              <w:t xml:space="preserve"> Body weight</w:t>
            </w:r>
          </w:p>
          <w:p w14:paraId="7573A374" w14:textId="77777777" w:rsidR="00582CFE" w:rsidRPr="009707EE" w:rsidRDefault="00582CFE" w:rsidP="00C4395E">
            <w:pPr>
              <w:spacing w:before="0" w:beforeAutospacing="0" w:after="0" w:afterAutospacing="0" w:line="240" w:lineRule="auto"/>
              <w:rPr>
                <w:sz w:val="20"/>
                <w:szCs w:val="20"/>
              </w:rPr>
            </w:pPr>
          </w:p>
          <w:p w14:paraId="70527E71" w14:textId="77777777" w:rsidR="00582CFE" w:rsidRPr="009707EE" w:rsidRDefault="00EA056C" w:rsidP="00C4395E">
            <w:pPr>
              <w:spacing w:before="0" w:beforeAutospacing="0" w:after="0" w:afterAutospacing="0" w:line="240" w:lineRule="auto"/>
              <w:rPr>
                <w:sz w:val="20"/>
                <w:szCs w:val="20"/>
              </w:rPr>
            </w:pPr>
            <w:r w:rsidRPr="009707EE">
              <w:rPr>
                <w:sz w:val="20"/>
                <w:szCs w:val="20"/>
              </w:rPr>
              <w:t>2 months preoperatively and 3, 6, 12 months postoperatively</w:t>
            </w:r>
          </w:p>
        </w:tc>
      </w:tr>
      <w:tr w:rsidR="00DB54F2" w14:paraId="3F8F019E" w14:textId="77777777" w:rsidTr="00C4395E">
        <w:tc>
          <w:tcPr>
            <w:tcW w:w="1561" w:type="dxa"/>
          </w:tcPr>
          <w:p w14:paraId="7DCE6C4A" w14:textId="0D4304C1" w:rsidR="00582CFE" w:rsidRPr="009707EE" w:rsidRDefault="00EA056C" w:rsidP="00C4395E">
            <w:pPr>
              <w:spacing w:before="0" w:beforeAutospacing="0" w:after="0" w:afterAutospacing="0" w:line="240" w:lineRule="auto"/>
              <w:rPr>
                <w:sz w:val="20"/>
                <w:szCs w:val="20"/>
              </w:rPr>
            </w:pPr>
            <w:r w:rsidRPr="009707EE">
              <w:rPr>
                <w:sz w:val="20"/>
                <w:szCs w:val="20"/>
              </w:rPr>
              <w:t>Calderwood et al</w:t>
            </w:r>
            <w:r w:rsidR="00DF201B" w:rsidRPr="009707EE">
              <w:rPr>
                <w:sz w:val="20"/>
                <w:szCs w:val="20"/>
              </w:rPr>
              <w:t>.</w:t>
            </w:r>
            <w:r w:rsidRPr="009707EE">
              <w:rPr>
                <w:sz w:val="20"/>
                <w:szCs w:val="20"/>
              </w:rPr>
              <w:t xml:space="preserve"> </w:t>
            </w:r>
            <w:r w:rsidR="00931D26">
              <w:rPr>
                <w:sz w:val="20"/>
                <w:szCs w:val="20"/>
              </w:rPr>
              <w:t xml:space="preserve">2019 </w:t>
            </w:r>
            <w:r w:rsidR="009F4A29" w:rsidRPr="009707EE">
              <w:rPr>
                <w:sz w:val="20"/>
                <w:szCs w:val="20"/>
              </w:rPr>
              <w:fldChar w:fldCharType="begin">
                <w:fldData xml:space="preserve">PEVuZE5vdGU+PENpdGU+PEF1dGhvcj5DYWxkZXJ3b29kPC9BdXRob3I+PFllYXI+MjAxOTwvWWVh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</w:fldData>
              </w:fldChar>
            </w:r>
            <w:r w:rsidR="008C3237" w:rsidRPr="009707EE">
              <w:rPr>
                <w:sz w:val="20"/>
                <w:szCs w:val="20"/>
              </w:rPr>
              <w:instrText xml:space="preserve"> ADDIN EN.CITE </w:instrText>
            </w:r>
            <w:r w:rsidR="008C3237" w:rsidRPr="009707EE">
              <w:rPr>
                <w:sz w:val="20"/>
                <w:szCs w:val="20"/>
              </w:rPr>
              <w:fldChar w:fldCharType="begin">
                <w:fldData xml:space="preserve">PEVuZE5vdGU+PENpdGU+PEF1dGhvcj5DYWxkZXJ3b29kPC9BdXRob3I+PFllYXI+MjAxOTwvWWVh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</w:fldData>
              </w:fldChar>
            </w:r>
            <w:r w:rsidR="008C3237" w:rsidRPr="009707EE">
              <w:rPr>
                <w:sz w:val="20"/>
                <w:szCs w:val="20"/>
              </w:rPr>
              <w:instrText xml:space="preserve"> ADDIN EN.CITE.DATA </w:instrText>
            </w:r>
            <w:r w:rsidR="008C3237" w:rsidRPr="009707EE">
              <w:rPr>
                <w:sz w:val="20"/>
                <w:szCs w:val="20"/>
              </w:rPr>
            </w:r>
            <w:r w:rsidR="008C3237" w:rsidRPr="009707EE">
              <w:rPr>
                <w:sz w:val="20"/>
                <w:szCs w:val="20"/>
              </w:rPr>
              <w:fldChar w:fldCharType="separate"/>
            </w:r>
            <w:r w:rsidR="008C3237" w:rsidRPr="009707EE">
              <w:rPr>
                <w:sz w:val="20"/>
                <w:szCs w:val="20"/>
              </w:rPr>
              <w:fldChar w:fldCharType="end"/>
            </w:r>
            <w:r w:rsidR="009F4A29" w:rsidRPr="009707EE">
              <w:rPr>
                <w:sz w:val="20"/>
                <w:szCs w:val="20"/>
              </w:rPr>
            </w:r>
            <w:r w:rsidR="009F4A29" w:rsidRPr="009707EE">
              <w:rPr>
                <w:sz w:val="20"/>
                <w:szCs w:val="20"/>
              </w:rPr>
              <w:fldChar w:fldCharType="separate"/>
            </w:r>
            <w:r w:rsidR="008C3237" w:rsidRPr="009707EE">
              <w:rPr>
                <w:noProof/>
                <w:sz w:val="20"/>
                <w:szCs w:val="20"/>
              </w:rPr>
              <w:t>(</w:t>
            </w:r>
            <w:r w:rsidR="00EC595F">
              <w:rPr>
                <w:noProof/>
                <w:sz w:val="20"/>
                <w:szCs w:val="20"/>
              </w:rPr>
              <w:t>46</w:t>
            </w:r>
            <w:r w:rsidR="008C3237" w:rsidRPr="009707EE">
              <w:rPr>
                <w:noProof/>
                <w:sz w:val="20"/>
                <w:szCs w:val="20"/>
              </w:rPr>
              <w:t>)</w:t>
            </w:r>
            <w:r w:rsidR="009F4A29" w:rsidRPr="009707EE">
              <w:rPr>
                <w:sz w:val="20"/>
                <w:szCs w:val="20"/>
              </w:rPr>
              <w:fldChar w:fldCharType="end"/>
            </w:r>
          </w:p>
        </w:tc>
        <w:tc>
          <w:tcPr>
            <w:tcW w:w="1511" w:type="dxa"/>
          </w:tcPr>
          <w:p w14:paraId="731D6165" w14:textId="77777777" w:rsidR="00582CFE" w:rsidRPr="009707EE" w:rsidRDefault="00EA056C" w:rsidP="00C4395E">
            <w:pPr>
              <w:spacing w:before="0" w:beforeAutospacing="0" w:after="0" w:afterAutospacing="0" w:line="240" w:lineRule="auto"/>
              <w:rPr>
                <w:sz w:val="20"/>
                <w:szCs w:val="20"/>
              </w:rPr>
            </w:pPr>
            <w:r w:rsidRPr="009707EE">
              <w:rPr>
                <w:sz w:val="20"/>
                <w:szCs w:val="20"/>
              </w:rPr>
              <w:t>USA</w:t>
            </w:r>
          </w:p>
        </w:tc>
        <w:tc>
          <w:tcPr>
            <w:tcW w:w="2058" w:type="dxa"/>
          </w:tcPr>
          <w:p w14:paraId="492E4C1D" w14:textId="77777777" w:rsidR="00582CFE" w:rsidRPr="009707EE" w:rsidRDefault="00EA056C" w:rsidP="00C4395E">
            <w:pPr>
              <w:spacing w:before="0" w:beforeAutospacing="0" w:after="0" w:afterAutospacing="0" w:line="240" w:lineRule="auto"/>
              <w:rPr>
                <w:sz w:val="20"/>
                <w:szCs w:val="20"/>
              </w:rPr>
            </w:pPr>
            <w:r w:rsidRPr="009707EE">
              <w:rPr>
                <w:sz w:val="20"/>
                <w:szCs w:val="20"/>
              </w:rPr>
              <w:t xml:space="preserve">At least one colorectal adenoma removed in past 4 months, </w:t>
            </w:r>
            <w:r w:rsidR="00D82ECA" w:rsidRPr="009707EE">
              <w:rPr>
                <w:sz w:val="20"/>
                <w:szCs w:val="20"/>
              </w:rPr>
              <w:t>M</w:t>
            </w:r>
            <w:r w:rsidR="00D13C15" w:rsidRPr="009707EE">
              <w:rPr>
                <w:sz w:val="20"/>
                <w:szCs w:val="20"/>
              </w:rPr>
              <w:t>ale and female</w:t>
            </w:r>
            <w:r w:rsidRPr="009707EE">
              <w:rPr>
                <w:sz w:val="20"/>
                <w:szCs w:val="20"/>
              </w:rPr>
              <w:t xml:space="preserve">, 45-75 </w:t>
            </w:r>
          </w:p>
        </w:tc>
        <w:tc>
          <w:tcPr>
            <w:tcW w:w="1070" w:type="dxa"/>
          </w:tcPr>
          <w:p w14:paraId="102AC815" w14:textId="5CB0B20B" w:rsidR="00582CFE" w:rsidRPr="007E7233" w:rsidRDefault="00EA056C" w:rsidP="00C4395E">
            <w:pPr>
              <w:spacing w:before="0" w:beforeAutospacing="0" w:after="0" w:afterAutospacing="0" w:line="240" w:lineRule="auto"/>
              <w:rPr>
                <w:sz w:val="20"/>
                <w:szCs w:val="20"/>
                <w:lang w:val="es-ES"/>
              </w:rPr>
            </w:pPr>
            <w:r w:rsidRPr="007E7233">
              <w:rPr>
                <w:sz w:val="20"/>
                <w:szCs w:val="20"/>
                <w:lang w:val="es-ES"/>
              </w:rPr>
              <w:t>1121</w:t>
            </w:r>
            <w:r w:rsidR="00550CEB" w:rsidRPr="007E7233">
              <w:rPr>
                <w:sz w:val="20"/>
                <w:szCs w:val="20"/>
                <w:lang w:val="es-ES"/>
              </w:rPr>
              <w:t xml:space="preserve"> (</w:t>
            </w:r>
            <w:r w:rsidR="00EA423D" w:rsidRPr="007E7233">
              <w:rPr>
                <w:sz w:val="20"/>
                <w:szCs w:val="20"/>
                <w:lang w:val="es-ES"/>
              </w:rPr>
              <w:t xml:space="preserve">210 placebo, 215 </w:t>
            </w:r>
            <w:proofErr w:type="spellStart"/>
            <w:r w:rsidR="00EA423D" w:rsidRPr="007E7233">
              <w:rPr>
                <w:sz w:val="20"/>
                <w:szCs w:val="20"/>
                <w:lang w:val="es-ES"/>
              </w:rPr>
              <w:t>calcium</w:t>
            </w:r>
            <w:proofErr w:type="spellEnd"/>
            <w:r w:rsidR="00EA423D" w:rsidRPr="007E7233">
              <w:rPr>
                <w:sz w:val="20"/>
                <w:szCs w:val="20"/>
                <w:lang w:val="es-ES"/>
              </w:rPr>
              <w:t xml:space="preserve">, 213 </w:t>
            </w:r>
            <w:proofErr w:type="spellStart"/>
            <w:r w:rsidR="00EA423D" w:rsidRPr="007E7233">
              <w:rPr>
                <w:sz w:val="20"/>
                <w:szCs w:val="20"/>
                <w:lang w:val="es-ES"/>
              </w:rPr>
              <w:t>vitamin</w:t>
            </w:r>
            <w:proofErr w:type="spellEnd"/>
            <w:r w:rsidR="00EA423D" w:rsidRPr="007E7233">
              <w:rPr>
                <w:sz w:val="20"/>
                <w:szCs w:val="20"/>
                <w:lang w:val="es-ES"/>
              </w:rPr>
              <w:t xml:space="preserve"> D, 224 </w:t>
            </w:r>
            <w:proofErr w:type="spellStart"/>
            <w:r w:rsidR="00EA423D" w:rsidRPr="007E7233">
              <w:rPr>
                <w:sz w:val="20"/>
                <w:szCs w:val="20"/>
                <w:lang w:val="es-ES"/>
              </w:rPr>
              <w:t>vita</w:t>
            </w:r>
            <w:r w:rsidR="00ED14D9">
              <w:rPr>
                <w:sz w:val="20"/>
                <w:szCs w:val="20"/>
                <w:lang w:val="es-ES"/>
              </w:rPr>
              <w:t>mi</w:t>
            </w:r>
            <w:r w:rsidR="00EA423D" w:rsidRPr="007E7233">
              <w:rPr>
                <w:sz w:val="20"/>
                <w:szCs w:val="20"/>
                <w:lang w:val="es-ES"/>
              </w:rPr>
              <w:t>n</w:t>
            </w:r>
            <w:proofErr w:type="spellEnd"/>
            <w:r w:rsidR="00EA423D" w:rsidRPr="007E7233">
              <w:rPr>
                <w:sz w:val="20"/>
                <w:szCs w:val="20"/>
                <w:lang w:val="es-ES"/>
              </w:rPr>
              <w:t xml:space="preserve"> D </w:t>
            </w:r>
            <w:r w:rsidR="00ED14D9">
              <w:rPr>
                <w:sz w:val="20"/>
                <w:szCs w:val="20"/>
                <w:lang w:val="es-ES"/>
              </w:rPr>
              <w:t xml:space="preserve">+ </w:t>
            </w:r>
            <w:proofErr w:type="spellStart"/>
            <w:r w:rsidR="00EA423D" w:rsidRPr="007E7233">
              <w:rPr>
                <w:sz w:val="20"/>
                <w:szCs w:val="20"/>
                <w:lang w:val="es-ES"/>
              </w:rPr>
              <w:t>calcium</w:t>
            </w:r>
            <w:proofErr w:type="spellEnd"/>
            <w:r w:rsidR="00EA423D" w:rsidRPr="007E7233">
              <w:rPr>
                <w:sz w:val="20"/>
                <w:szCs w:val="20"/>
                <w:lang w:val="es-ES"/>
              </w:rPr>
              <w:t>)</w:t>
            </w:r>
          </w:p>
        </w:tc>
        <w:tc>
          <w:tcPr>
            <w:tcW w:w="1628" w:type="dxa"/>
          </w:tcPr>
          <w:p w14:paraId="544A9569" w14:textId="54DCFDD4" w:rsidR="00582CFE" w:rsidRPr="009707EE" w:rsidRDefault="00DB54F2" w:rsidP="00C4395E">
            <w:pPr>
              <w:spacing w:before="0" w:beforeAutospacing="0" w:after="0" w:afterAutospacing="0" w:line="240" w:lineRule="auto"/>
              <w:rPr>
                <w:sz w:val="20"/>
                <w:szCs w:val="20"/>
              </w:rPr>
            </w:pPr>
            <w:r>
              <w:rPr>
                <w:sz w:val="20"/>
                <w:szCs w:val="20"/>
              </w:rPr>
              <w:t>Endoscopic c</w:t>
            </w:r>
            <w:r w:rsidRPr="009707EE">
              <w:rPr>
                <w:sz w:val="20"/>
                <w:szCs w:val="20"/>
              </w:rPr>
              <w:t>olorectal adenoma removal</w:t>
            </w:r>
          </w:p>
        </w:tc>
        <w:tc>
          <w:tcPr>
            <w:tcW w:w="2228" w:type="dxa"/>
          </w:tcPr>
          <w:p w14:paraId="4C52B76F" w14:textId="77777777" w:rsidR="00582CFE" w:rsidRPr="009707EE" w:rsidRDefault="00EA056C" w:rsidP="00C4395E">
            <w:pPr>
              <w:spacing w:before="0" w:beforeAutospacing="0" w:after="0" w:afterAutospacing="0" w:line="240" w:lineRule="auto"/>
              <w:rPr>
                <w:sz w:val="20"/>
                <w:szCs w:val="20"/>
              </w:rPr>
            </w:pPr>
            <w:r w:rsidRPr="009707EE">
              <w:rPr>
                <w:sz w:val="20"/>
                <w:szCs w:val="20"/>
              </w:rPr>
              <w:t>Oral vitamin D (</w:t>
            </w:r>
            <w:r w:rsidR="00AF6826" w:rsidRPr="009707EE">
              <w:rPr>
                <w:sz w:val="20"/>
                <w:szCs w:val="20"/>
              </w:rPr>
              <w:t>1</w:t>
            </w:r>
            <w:r w:rsidR="002F2E8D">
              <w:rPr>
                <w:sz w:val="20"/>
                <w:szCs w:val="20"/>
              </w:rPr>
              <w:t>,</w:t>
            </w:r>
            <w:r w:rsidR="00AF6826" w:rsidRPr="009707EE">
              <w:rPr>
                <w:sz w:val="20"/>
                <w:szCs w:val="20"/>
              </w:rPr>
              <w:t>000 IU</w:t>
            </w:r>
            <w:r w:rsidRPr="009707EE">
              <w:rPr>
                <w:sz w:val="20"/>
                <w:szCs w:val="20"/>
              </w:rPr>
              <w:t xml:space="preserve"> /day), or oral </w:t>
            </w:r>
            <w:r w:rsidR="00DF201B" w:rsidRPr="009707EE">
              <w:rPr>
                <w:sz w:val="20"/>
                <w:szCs w:val="20"/>
              </w:rPr>
              <w:t>c</w:t>
            </w:r>
            <w:r w:rsidRPr="009707EE">
              <w:rPr>
                <w:sz w:val="20"/>
                <w:szCs w:val="20"/>
              </w:rPr>
              <w:t xml:space="preserve">alcium </w:t>
            </w:r>
            <w:r w:rsidR="00DF201B" w:rsidRPr="009707EE">
              <w:rPr>
                <w:sz w:val="20"/>
                <w:szCs w:val="20"/>
              </w:rPr>
              <w:t>c</w:t>
            </w:r>
            <w:r w:rsidRPr="009707EE">
              <w:rPr>
                <w:sz w:val="20"/>
                <w:szCs w:val="20"/>
              </w:rPr>
              <w:t xml:space="preserve">arbonate (350 </w:t>
            </w:r>
            <w:r w:rsidRPr="009707EE">
              <w:rPr>
                <w:rFonts w:ascii="Symbol" w:hAnsi="Symbol"/>
                <w:sz w:val="20"/>
                <w:szCs w:val="20"/>
              </w:rPr>
              <w:t>m</w:t>
            </w:r>
            <w:r w:rsidR="00DF201B" w:rsidRPr="009707EE">
              <w:rPr>
                <w:sz w:val="20"/>
                <w:szCs w:val="20"/>
              </w:rPr>
              <w:t>g</w:t>
            </w:r>
            <w:r w:rsidRPr="009707EE">
              <w:rPr>
                <w:sz w:val="20"/>
                <w:szCs w:val="20"/>
              </w:rPr>
              <w:t xml:space="preserve">/day) or both </w:t>
            </w:r>
            <w:r w:rsidR="00071E66" w:rsidRPr="009707EE">
              <w:rPr>
                <w:sz w:val="20"/>
                <w:szCs w:val="20"/>
              </w:rPr>
              <w:t xml:space="preserve">starting at least 4 months after surgery </w:t>
            </w:r>
            <w:r w:rsidRPr="009707EE">
              <w:rPr>
                <w:sz w:val="20"/>
                <w:szCs w:val="20"/>
              </w:rPr>
              <w:t>until follow up</w:t>
            </w:r>
          </w:p>
        </w:tc>
        <w:tc>
          <w:tcPr>
            <w:tcW w:w="1978" w:type="dxa"/>
          </w:tcPr>
          <w:p w14:paraId="1C53F272" w14:textId="77777777" w:rsidR="00582CFE" w:rsidRPr="009707EE" w:rsidRDefault="00EA056C" w:rsidP="00C4395E">
            <w:pPr>
              <w:spacing w:before="0" w:beforeAutospacing="0" w:after="0" w:afterAutospacing="0" w:line="240" w:lineRule="auto"/>
              <w:rPr>
                <w:sz w:val="20"/>
                <w:szCs w:val="20"/>
              </w:rPr>
            </w:pPr>
            <w:r w:rsidRPr="009707EE">
              <w:rPr>
                <w:sz w:val="20"/>
                <w:szCs w:val="20"/>
              </w:rPr>
              <w:t>Placebo</w:t>
            </w:r>
          </w:p>
        </w:tc>
        <w:tc>
          <w:tcPr>
            <w:tcW w:w="2278" w:type="dxa"/>
          </w:tcPr>
          <w:p w14:paraId="5B88C013" w14:textId="77777777" w:rsidR="00582CFE" w:rsidRPr="009707EE" w:rsidRDefault="00EA056C" w:rsidP="00C4395E">
            <w:pPr>
              <w:spacing w:before="0" w:beforeAutospacing="0" w:after="0" w:afterAutospacing="0" w:line="240" w:lineRule="auto"/>
              <w:rPr>
                <w:sz w:val="20"/>
                <w:szCs w:val="20"/>
              </w:rPr>
            </w:pPr>
            <w:r w:rsidRPr="009707EE">
              <w:rPr>
                <w:sz w:val="20"/>
                <w:szCs w:val="20"/>
              </w:rPr>
              <w:t xml:space="preserve">Colorectal adenoma recurrence </w:t>
            </w:r>
          </w:p>
          <w:p w14:paraId="283D8FBE" w14:textId="77777777" w:rsidR="00582CFE" w:rsidRPr="009707EE" w:rsidRDefault="00582CFE" w:rsidP="00C4395E">
            <w:pPr>
              <w:spacing w:before="0" w:beforeAutospacing="0" w:after="0" w:afterAutospacing="0" w:line="240" w:lineRule="auto"/>
              <w:rPr>
                <w:sz w:val="20"/>
                <w:szCs w:val="20"/>
              </w:rPr>
            </w:pPr>
          </w:p>
          <w:p w14:paraId="5CC022A5" w14:textId="77777777" w:rsidR="00582CFE" w:rsidRPr="009707EE" w:rsidRDefault="00582CFE" w:rsidP="00C4395E">
            <w:pPr>
              <w:spacing w:before="0" w:beforeAutospacing="0" w:after="0" w:afterAutospacing="0" w:line="240" w:lineRule="auto"/>
              <w:rPr>
                <w:sz w:val="20"/>
                <w:szCs w:val="20"/>
              </w:rPr>
            </w:pPr>
          </w:p>
          <w:p w14:paraId="51FDFDBD" w14:textId="77777777" w:rsidR="00582CFE" w:rsidRPr="009707EE" w:rsidRDefault="00EA056C" w:rsidP="00C4395E">
            <w:pPr>
              <w:spacing w:before="0" w:beforeAutospacing="0" w:after="0" w:afterAutospacing="0" w:line="240" w:lineRule="auto"/>
              <w:rPr>
                <w:sz w:val="20"/>
                <w:szCs w:val="20"/>
              </w:rPr>
            </w:pPr>
            <w:r w:rsidRPr="009707EE">
              <w:rPr>
                <w:sz w:val="20"/>
                <w:szCs w:val="20"/>
              </w:rPr>
              <w:t>Either 3 or 5 years after qualifying colonoscopy</w:t>
            </w:r>
          </w:p>
          <w:p w14:paraId="17FC27C9" w14:textId="77777777" w:rsidR="00582CFE" w:rsidRPr="009707EE" w:rsidRDefault="00582CFE" w:rsidP="00C4395E">
            <w:pPr>
              <w:spacing w:before="0" w:beforeAutospacing="0" w:after="0" w:afterAutospacing="0" w:line="240" w:lineRule="auto"/>
              <w:rPr>
                <w:sz w:val="20"/>
                <w:szCs w:val="20"/>
              </w:rPr>
            </w:pPr>
          </w:p>
        </w:tc>
      </w:tr>
      <w:tr w:rsidR="00DB54F2" w14:paraId="39368055" w14:textId="77777777" w:rsidTr="00C4395E">
        <w:tc>
          <w:tcPr>
            <w:tcW w:w="1561" w:type="dxa"/>
          </w:tcPr>
          <w:p w14:paraId="6C3DDBB1" w14:textId="5F1A0966" w:rsidR="00582CFE" w:rsidRPr="009707EE" w:rsidRDefault="00EA056C" w:rsidP="00C4395E">
            <w:pPr>
              <w:spacing w:before="0" w:beforeAutospacing="0" w:after="0" w:afterAutospacing="0" w:line="240" w:lineRule="auto"/>
              <w:rPr>
                <w:sz w:val="20"/>
                <w:szCs w:val="20"/>
              </w:rPr>
            </w:pPr>
            <w:r w:rsidRPr="009707EE">
              <w:rPr>
                <w:sz w:val="20"/>
                <w:szCs w:val="20"/>
              </w:rPr>
              <w:t>De Bruyn et al</w:t>
            </w:r>
            <w:r w:rsidR="008D76AB" w:rsidRPr="009707EE">
              <w:rPr>
                <w:sz w:val="20"/>
                <w:szCs w:val="20"/>
              </w:rPr>
              <w:t>.</w:t>
            </w:r>
            <w:r w:rsidR="00C342FE" w:rsidRPr="009707EE">
              <w:rPr>
                <w:sz w:val="20"/>
                <w:szCs w:val="20"/>
              </w:rPr>
              <w:t xml:space="preserve"> </w:t>
            </w:r>
            <w:r w:rsidR="00931D26">
              <w:rPr>
                <w:sz w:val="20"/>
                <w:szCs w:val="20"/>
              </w:rPr>
              <w:t xml:space="preserve">2021 </w:t>
            </w:r>
            <w:r w:rsidR="00AE7672" w:rsidRPr="009707EE">
              <w:rPr>
                <w:sz w:val="20"/>
                <w:szCs w:val="20"/>
              </w:rPr>
              <w:fldChar w:fldCharType="begin">
                <w:fldData xml:space="preserve">PEVuZE5vdGU+PENpdGU+PEF1dGhvcj5kZSBCcnV5bjwvQXV0aG9yPjxZZWFyPjIwMjE8L1llYXI+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=
</w:fldData>
              </w:fldChar>
            </w:r>
            <w:r w:rsidR="00AE7672" w:rsidRPr="009707EE">
              <w:rPr>
                <w:sz w:val="20"/>
                <w:szCs w:val="20"/>
              </w:rPr>
              <w:instrText xml:space="preserve"> ADDIN EN.CITE </w:instrText>
            </w:r>
            <w:r w:rsidR="00AE7672" w:rsidRPr="009707EE">
              <w:rPr>
                <w:sz w:val="20"/>
                <w:szCs w:val="20"/>
              </w:rPr>
              <w:fldChar w:fldCharType="begin">
                <w:fldData xml:space="preserve">PEVuZE5vdGU+PENpdGU+PEF1dGhvcj5kZSBCcnV5bjwvQXV0aG9yPjxZZWFyPjIwMjE8L1llYXI+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=
</w:fldData>
              </w:fldChar>
            </w:r>
            <w:r w:rsidR="00AE7672" w:rsidRPr="009707EE">
              <w:rPr>
                <w:sz w:val="20"/>
                <w:szCs w:val="20"/>
              </w:rPr>
              <w:instrText xml:space="preserve"> ADDIN EN.CITE.DATA </w:instrText>
            </w:r>
            <w:r w:rsidR="00AE7672" w:rsidRPr="009707EE">
              <w:rPr>
                <w:sz w:val="20"/>
                <w:szCs w:val="20"/>
              </w:rPr>
            </w:r>
            <w:r w:rsidR="00AE7672" w:rsidRPr="009707EE">
              <w:rPr>
                <w:sz w:val="20"/>
                <w:szCs w:val="20"/>
              </w:rPr>
              <w:fldChar w:fldCharType="separate"/>
            </w:r>
            <w:r w:rsidR="00AE7672" w:rsidRPr="009707EE">
              <w:rPr>
                <w:sz w:val="20"/>
                <w:szCs w:val="20"/>
              </w:rPr>
              <w:fldChar w:fldCharType="end"/>
            </w:r>
            <w:r w:rsidR="00AE7672" w:rsidRPr="009707EE">
              <w:rPr>
                <w:sz w:val="20"/>
                <w:szCs w:val="20"/>
              </w:rPr>
            </w:r>
            <w:r w:rsidR="00AE7672" w:rsidRPr="009707EE">
              <w:rPr>
                <w:sz w:val="20"/>
                <w:szCs w:val="20"/>
              </w:rPr>
              <w:fldChar w:fldCharType="separate"/>
            </w:r>
            <w:r w:rsidR="00AE7672" w:rsidRPr="009707EE">
              <w:rPr>
                <w:noProof/>
                <w:sz w:val="20"/>
                <w:szCs w:val="20"/>
              </w:rPr>
              <w:t>(</w:t>
            </w:r>
            <w:r w:rsidR="00EC595F">
              <w:rPr>
                <w:noProof/>
                <w:sz w:val="20"/>
                <w:szCs w:val="20"/>
              </w:rPr>
              <w:t>47</w:t>
            </w:r>
            <w:r w:rsidR="00AE7672" w:rsidRPr="009707EE">
              <w:rPr>
                <w:noProof/>
                <w:sz w:val="20"/>
                <w:szCs w:val="20"/>
              </w:rPr>
              <w:t>)</w:t>
            </w:r>
            <w:r w:rsidR="00AE7672" w:rsidRPr="009707EE">
              <w:rPr>
                <w:sz w:val="20"/>
                <w:szCs w:val="20"/>
              </w:rPr>
              <w:fldChar w:fldCharType="end"/>
            </w:r>
          </w:p>
        </w:tc>
        <w:tc>
          <w:tcPr>
            <w:tcW w:w="1511" w:type="dxa"/>
          </w:tcPr>
          <w:p w14:paraId="1C221894" w14:textId="77777777" w:rsidR="00582CFE" w:rsidRPr="009707EE" w:rsidRDefault="00EA056C" w:rsidP="00C4395E">
            <w:pPr>
              <w:spacing w:before="0" w:beforeAutospacing="0" w:after="0" w:afterAutospacing="0" w:line="240" w:lineRule="auto"/>
              <w:rPr>
                <w:sz w:val="20"/>
                <w:szCs w:val="20"/>
              </w:rPr>
            </w:pPr>
            <w:r w:rsidRPr="009707EE">
              <w:rPr>
                <w:sz w:val="20"/>
                <w:szCs w:val="20"/>
              </w:rPr>
              <w:t>The Netherlands</w:t>
            </w:r>
          </w:p>
        </w:tc>
        <w:tc>
          <w:tcPr>
            <w:tcW w:w="2058" w:type="dxa"/>
          </w:tcPr>
          <w:p w14:paraId="6315A23B" w14:textId="77777777" w:rsidR="00582CFE" w:rsidRPr="009707EE" w:rsidRDefault="00EA056C" w:rsidP="00C4395E">
            <w:pPr>
              <w:spacing w:before="0" w:beforeAutospacing="0" w:after="0" w:afterAutospacing="0" w:line="240" w:lineRule="auto"/>
              <w:rPr>
                <w:sz w:val="20"/>
                <w:szCs w:val="20"/>
              </w:rPr>
            </w:pPr>
            <w:r w:rsidRPr="009707EE">
              <w:rPr>
                <w:sz w:val="20"/>
                <w:szCs w:val="20"/>
              </w:rPr>
              <w:t xml:space="preserve">Crohn’s disease, </w:t>
            </w:r>
            <w:r w:rsidR="004A6BC4" w:rsidRPr="009707EE">
              <w:rPr>
                <w:sz w:val="20"/>
                <w:szCs w:val="20"/>
              </w:rPr>
              <w:t>Male and female</w:t>
            </w:r>
            <w:r w:rsidRPr="009707EE">
              <w:rPr>
                <w:sz w:val="20"/>
                <w:szCs w:val="20"/>
              </w:rPr>
              <w:t xml:space="preserve">, </w:t>
            </w:r>
            <w:r w:rsidR="004A6BC4" w:rsidRPr="009707EE">
              <w:rPr>
                <w:sz w:val="20"/>
                <w:szCs w:val="20"/>
              </w:rPr>
              <w:t xml:space="preserve">&gt; </w:t>
            </w:r>
            <w:r w:rsidRPr="009707EE">
              <w:rPr>
                <w:sz w:val="20"/>
                <w:szCs w:val="20"/>
              </w:rPr>
              <w:t>18</w:t>
            </w:r>
          </w:p>
        </w:tc>
        <w:tc>
          <w:tcPr>
            <w:tcW w:w="1070" w:type="dxa"/>
          </w:tcPr>
          <w:p w14:paraId="4FFDA1AD" w14:textId="7B391F4D" w:rsidR="00582CFE" w:rsidRPr="009707EE" w:rsidRDefault="00EA056C" w:rsidP="00C4395E">
            <w:pPr>
              <w:spacing w:before="0" w:beforeAutospacing="0" w:after="0" w:afterAutospacing="0" w:line="240" w:lineRule="auto"/>
              <w:rPr>
                <w:sz w:val="20"/>
                <w:szCs w:val="20"/>
              </w:rPr>
            </w:pPr>
            <w:r w:rsidRPr="009707EE">
              <w:rPr>
                <w:sz w:val="20"/>
                <w:szCs w:val="20"/>
              </w:rPr>
              <w:t>143</w:t>
            </w:r>
            <w:r w:rsidR="004E71B9">
              <w:rPr>
                <w:sz w:val="20"/>
                <w:szCs w:val="20"/>
              </w:rPr>
              <w:t xml:space="preserve"> (</w:t>
            </w:r>
            <w:r w:rsidR="007937F6">
              <w:rPr>
                <w:sz w:val="20"/>
                <w:szCs w:val="20"/>
              </w:rPr>
              <w:t>71 placebo, 72 vitamin D)</w:t>
            </w:r>
          </w:p>
        </w:tc>
        <w:tc>
          <w:tcPr>
            <w:tcW w:w="1628" w:type="dxa"/>
          </w:tcPr>
          <w:p w14:paraId="5030476F" w14:textId="77777777" w:rsidR="00582CFE" w:rsidRPr="009707EE" w:rsidRDefault="00EA056C" w:rsidP="00C4395E">
            <w:pPr>
              <w:spacing w:before="0" w:beforeAutospacing="0" w:after="0" w:afterAutospacing="0" w:line="240" w:lineRule="auto"/>
              <w:rPr>
                <w:sz w:val="20"/>
                <w:szCs w:val="20"/>
              </w:rPr>
            </w:pPr>
            <w:r w:rsidRPr="009707EE">
              <w:rPr>
                <w:sz w:val="20"/>
                <w:szCs w:val="20"/>
              </w:rPr>
              <w:t>Ileocecal or ileocolonic resection with ileocolonic anastomosis</w:t>
            </w:r>
          </w:p>
          <w:p w14:paraId="67314224" w14:textId="77777777" w:rsidR="00582CFE" w:rsidRPr="009707EE" w:rsidRDefault="00582CFE" w:rsidP="00C4395E">
            <w:pPr>
              <w:spacing w:before="0" w:beforeAutospacing="0" w:after="0" w:afterAutospacing="0" w:line="240" w:lineRule="auto"/>
              <w:rPr>
                <w:sz w:val="20"/>
                <w:szCs w:val="20"/>
              </w:rPr>
            </w:pPr>
          </w:p>
        </w:tc>
        <w:tc>
          <w:tcPr>
            <w:tcW w:w="2228" w:type="dxa"/>
          </w:tcPr>
          <w:p w14:paraId="67C35098" w14:textId="04E76B1F" w:rsidR="00582CFE" w:rsidRPr="009707EE" w:rsidRDefault="00EA056C" w:rsidP="00C4395E">
            <w:pPr>
              <w:spacing w:before="0" w:beforeAutospacing="0" w:after="0" w:afterAutospacing="0" w:line="240" w:lineRule="auto"/>
              <w:rPr>
                <w:sz w:val="20"/>
                <w:szCs w:val="20"/>
              </w:rPr>
            </w:pPr>
            <w:r w:rsidRPr="009707EE">
              <w:rPr>
                <w:sz w:val="20"/>
                <w:szCs w:val="20"/>
              </w:rPr>
              <w:t>Oral vitamin D (25,000 IU weekly</w:t>
            </w:r>
            <w:r w:rsidR="00A97F6E">
              <w:rPr>
                <w:sz w:val="20"/>
                <w:szCs w:val="20"/>
              </w:rPr>
              <w:t>)</w:t>
            </w:r>
            <w:r w:rsidR="00104A15" w:rsidRPr="009707EE">
              <w:rPr>
                <w:sz w:val="20"/>
                <w:szCs w:val="20"/>
              </w:rPr>
              <w:t xml:space="preserve"> starting within 2 weeks </w:t>
            </w:r>
            <w:r w:rsidR="007B3C50" w:rsidRPr="009707EE">
              <w:rPr>
                <w:sz w:val="20"/>
                <w:szCs w:val="20"/>
              </w:rPr>
              <w:t>after surgery</w:t>
            </w:r>
            <w:r w:rsidR="000A0E1C">
              <w:rPr>
                <w:sz w:val="20"/>
                <w:szCs w:val="20"/>
              </w:rPr>
              <w:t xml:space="preserve"> for</w:t>
            </w:r>
            <w:r w:rsidRPr="009707EE">
              <w:rPr>
                <w:sz w:val="20"/>
                <w:szCs w:val="20"/>
              </w:rPr>
              <w:t xml:space="preserve"> 26 weeks</w:t>
            </w:r>
          </w:p>
          <w:p w14:paraId="4AF7B82D" w14:textId="77777777" w:rsidR="00582CFE" w:rsidRPr="009707EE" w:rsidRDefault="00582CFE" w:rsidP="00C4395E">
            <w:pPr>
              <w:spacing w:before="0" w:beforeAutospacing="0" w:after="0" w:afterAutospacing="0" w:line="240" w:lineRule="auto"/>
              <w:rPr>
                <w:sz w:val="20"/>
                <w:szCs w:val="20"/>
              </w:rPr>
            </w:pPr>
          </w:p>
          <w:p w14:paraId="1C6171D6" w14:textId="77777777" w:rsidR="00582CFE" w:rsidRPr="009707EE" w:rsidRDefault="00582CFE" w:rsidP="00C4395E">
            <w:pPr>
              <w:spacing w:before="0" w:beforeAutospacing="0" w:after="0" w:afterAutospacing="0" w:line="240" w:lineRule="auto"/>
              <w:rPr>
                <w:sz w:val="20"/>
                <w:szCs w:val="20"/>
              </w:rPr>
            </w:pPr>
          </w:p>
          <w:p w14:paraId="6158F043" w14:textId="77777777" w:rsidR="00582CFE" w:rsidRPr="009707EE" w:rsidRDefault="00582CFE" w:rsidP="00C4395E">
            <w:pPr>
              <w:spacing w:before="0" w:beforeAutospacing="0" w:after="0" w:afterAutospacing="0" w:line="240" w:lineRule="auto"/>
              <w:rPr>
                <w:sz w:val="20"/>
                <w:szCs w:val="20"/>
              </w:rPr>
            </w:pPr>
          </w:p>
        </w:tc>
        <w:tc>
          <w:tcPr>
            <w:tcW w:w="1978" w:type="dxa"/>
          </w:tcPr>
          <w:p w14:paraId="2C062C28" w14:textId="77777777" w:rsidR="00582CFE" w:rsidRPr="009707EE" w:rsidRDefault="00EA056C" w:rsidP="00C4395E">
            <w:pPr>
              <w:spacing w:before="0" w:beforeAutospacing="0" w:after="0" w:afterAutospacing="0" w:line="240" w:lineRule="auto"/>
              <w:rPr>
                <w:sz w:val="20"/>
                <w:szCs w:val="20"/>
              </w:rPr>
            </w:pPr>
            <w:r w:rsidRPr="009707EE">
              <w:rPr>
                <w:sz w:val="20"/>
                <w:szCs w:val="20"/>
              </w:rPr>
              <w:t>Placebo</w:t>
            </w:r>
          </w:p>
        </w:tc>
        <w:tc>
          <w:tcPr>
            <w:tcW w:w="2278" w:type="dxa"/>
          </w:tcPr>
          <w:p w14:paraId="03D8D101" w14:textId="77777777" w:rsidR="00582CFE" w:rsidRPr="009707EE" w:rsidRDefault="00EA056C" w:rsidP="00C4395E">
            <w:pPr>
              <w:spacing w:before="0" w:beforeAutospacing="0" w:after="0" w:afterAutospacing="0" w:line="240" w:lineRule="auto"/>
              <w:rPr>
                <w:sz w:val="20"/>
                <w:szCs w:val="20"/>
              </w:rPr>
            </w:pPr>
            <w:r w:rsidRPr="009707EE">
              <w:rPr>
                <w:sz w:val="20"/>
                <w:szCs w:val="20"/>
              </w:rPr>
              <w:t>Crohn’s recurrence</w:t>
            </w:r>
            <w:r w:rsidRPr="009707EE">
              <w:rPr>
                <w:color w:val="2E2E2E"/>
                <w:sz w:val="20"/>
                <w:szCs w:val="20"/>
                <w:shd w:val="clear" w:color="auto" w:fill="FFFFFF"/>
              </w:rPr>
              <w:t xml:space="preserve">; </w:t>
            </w:r>
            <w:r w:rsidRPr="009707EE">
              <w:rPr>
                <w:sz w:val="20"/>
                <w:szCs w:val="20"/>
              </w:rPr>
              <w:t>C-reactive protein; faecal calprotectin; endoscopy</w:t>
            </w:r>
          </w:p>
          <w:p w14:paraId="2FD6B801" w14:textId="77777777" w:rsidR="00582CFE" w:rsidRPr="009707EE" w:rsidRDefault="00582CFE" w:rsidP="00C4395E">
            <w:pPr>
              <w:spacing w:before="0" w:beforeAutospacing="0" w:after="0" w:afterAutospacing="0" w:line="240" w:lineRule="auto"/>
              <w:rPr>
                <w:sz w:val="20"/>
                <w:szCs w:val="20"/>
              </w:rPr>
            </w:pPr>
          </w:p>
          <w:p w14:paraId="5B5DD162" w14:textId="77777777" w:rsidR="00582CFE" w:rsidRPr="009707EE" w:rsidRDefault="00EA056C" w:rsidP="00C4395E">
            <w:pPr>
              <w:spacing w:before="0" w:beforeAutospacing="0" w:after="0" w:afterAutospacing="0" w:line="240" w:lineRule="auto"/>
              <w:rPr>
                <w:sz w:val="20"/>
                <w:szCs w:val="20"/>
              </w:rPr>
            </w:pPr>
            <w:r w:rsidRPr="009707EE">
              <w:rPr>
                <w:sz w:val="20"/>
                <w:szCs w:val="20"/>
              </w:rPr>
              <w:t xml:space="preserve">At baseline and at weeks 2, 6, 12, and 26 </w:t>
            </w:r>
          </w:p>
        </w:tc>
      </w:tr>
      <w:tr w:rsidR="00DB54F2" w14:paraId="42EB185C" w14:textId="77777777" w:rsidTr="00C4395E">
        <w:trPr>
          <w:trHeight w:val="1333"/>
        </w:trPr>
        <w:tc>
          <w:tcPr>
            <w:tcW w:w="1561" w:type="dxa"/>
          </w:tcPr>
          <w:p w14:paraId="7AE60DA6" w14:textId="3D05284E" w:rsidR="00582CFE" w:rsidRPr="009707EE" w:rsidRDefault="00EA056C" w:rsidP="00C4395E">
            <w:pPr>
              <w:spacing w:before="0" w:beforeAutospacing="0" w:after="0" w:afterAutospacing="0" w:line="240" w:lineRule="auto"/>
              <w:rPr>
                <w:sz w:val="20"/>
                <w:szCs w:val="20"/>
              </w:rPr>
            </w:pPr>
            <w:r w:rsidRPr="009707EE">
              <w:rPr>
                <w:sz w:val="20"/>
                <w:szCs w:val="20"/>
              </w:rPr>
              <w:lastRenderedPageBreak/>
              <w:t>Li et al</w:t>
            </w:r>
            <w:r w:rsidR="008D76AB" w:rsidRPr="009707EE">
              <w:rPr>
                <w:sz w:val="20"/>
                <w:szCs w:val="20"/>
              </w:rPr>
              <w:t>.</w:t>
            </w:r>
            <w:r w:rsidR="00C342FE" w:rsidRPr="009707EE">
              <w:rPr>
                <w:sz w:val="20"/>
                <w:szCs w:val="20"/>
              </w:rPr>
              <w:t xml:space="preserve"> </w:t>
            </w:r>
            <w:r w:rsidR="00931D26">
              <w:rPr>
                <w:sz w:val="20"/>
                <w:szCs w:val="20"/>
              </w:rPr>
              <w:t xml:space="preserve">2018 </w:t>
            </w:r>
            <w:r w:rsidR="00C342FE" w:rsidRPr="009707EE">
              <w:rPr>
                <w:sz w:val="20"/>
                <w:szCs w:val="20"/>
              </w:rPr>
              <w:fldChar w:fldCharType="begin">
                <w:fldData xml:space="preserve">PEVuZE5vdGU+PENpdGU+PEF1dGhvcj5MaTwvQXV0aG9yPjxZZWFyPjIwMTg8L1llYXI+PFJlY051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</w:fldData>
              </w:fldChar>
            </w:r>
            <w:r w:rsidR="008C3237" w:rsidRPr="009707EE">
              <w:rPr>
                <w:sz w:val="20"/>
                <w:szCs w:val="20"/>
              </w:rPr>
              <w:instrText xml:space="preserve"> ADDIN EN.CITE </w:instrText>
            </w:r>
            <w:r w:rsidR="008C3237" w:rsidRPr="009707EE">
              <w:rPr>
                <w:sz w:val="20"/>
                <w:szCs w:val="20"/>
              </w:rPr>
              <w:fldChar w:fldCharType="begin">
                <w:fldData xml:space="preserve">PEVuZE5vdGU+PENpdGU+PEF1dGhvcj5MaTwvQXV0aG9yPjxZZWFyPjIwMTg8L1llYXI+PFJlY051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</w:fldData>
              </w:fldChar>
            </w:r>
            <w:r w:rsidR="008C3237" w:rsidRPr="009707EE">
              <w:rPr>
                <w:sz w:val="20"/>
                <w:szCs w:val="20"/>
              </w:rPr>
              <w:instrText xml:space="preserve"> ADDIN EN.CITE.DATA </w:instrText>
            </w:r>
            <w:r w:rsidR="008C3237" w:rsidRPr="009707EE">
              <w:rPr>
                <w:sz w:val="20"/>
                <w:szCs w:val="20"/>
              </w:rPr>
            </w:r>
            <w:r w:rsidR="008C3237" w:rsidRPr="009707EE">
              <w:rPr>
                <w:sz w:val="20"/>
                <w:szCs w:val="20"/>
              </w:rPr>
              <w:fldChar w:fldCharType="separate"/>
            </w:r>
            <w:r w:rsidR="008C3237" w:rsidRPr="009707EE">
              <w:rPr>
                <w:sz w:val="20"/>
                <w:szCs w:val="20"/>
              </w:rPr>
              <w:fldChar w:fldCharType="end"/>
            </w:r>
            <w:r w:rsidR="00C342FE" w:rsidRPr="009707EE">
              <w:rPr>
                <w:sz w:val="20"/>
                <w:szCs w:val="20"/>
              </w:rPr>
            </w:r>
            <w:r w:rsidR="00C342FE" w:rsidRPr="009707EE">
              <w:rPr>
                <w:sz w:val="20"/>
                <w:szCs w:val="20"/>
              </w:rPr>
              <w:fldChar w:fldCharType="separate"/>
            </w:r>
            <w:r w:rsidR="008C3237" w:rsidRPr="009707EE">
              <w:rPr>
                <w:noProof/>
                <w:sz w:val="20"/>
                <w:szCs w:val="20"/>
              </w:rPr>
              <w:t>(</w:t>
            </w:r>
            <w:r w:rsidR="00EC595F">
              <w:rPr>
                <w:noProof/>
                <w:sz w:val="20"/>
                <w:szCs w:val="20"/>
              </w:rPr>
              <w:t>48</w:t>
            </w:r>
            <w:r w:rsidR="008C3237" w:rsidRPr="009707EE">
              <w:rPr>
                <w:noProof/>
                <w:sz w:val="20"/>
                <w:szCs w:val="20"/>
              </w:rPr>
              <w:t>)</w:t>
            </w:r>
            <w:r w:rsidR="00C342FE" w:rsidRPr="009707EE">
              <w:rPr>
                <w:sz w:val="20"/>
                <w:szCs w:val="20"/>
              </w:rPr>
              <w:fldChar w:fldCharType="end"/>
            </w:r>
          </w:p>
        </w:tc>
        <w:tc>
          <w:tcPr>
            <w:tcW w:w="1511" w:type="dxa"/>
          </w:tcPr>
          <w:p w14:paraId="66A69229" w14:textId="77777777" w:rsidR="00582CFE" w:rsidRPr="009707EE" w:rsidRDefault="00EA056C" w:rsidP="00C4395E">
            <w:pPr>
              <w:spacing w:before="0" w:beforeAutospacing="0" w:after="0" w:afterAutospacing="0" w:line="240" w:lineRule="auto"/>
              <w:rPr>
                <w:sz w:val="20"/>
                <w:szCs w:val="20"/>
              </w:rPr>
            </w:pPr>
            <w:r w:rsidRPr="009707EE">
              <w:rPr>
                <w:sz w:val="20"/>
                <w:szCs w:val="20"/>
              </w:rPr>
              <w:t>China</w:t>
            </w:r>
          </w:p>
        </w:tc>
        <w:tc>
          <w:tcPr>
            <w:tcW w:w="2058" w:type="dxa"/>
          </w:tcPr>
          <w:p w14:paraId="1F422EA6" w14:textId="77777777" w:rsidR="00582CFE" w:rsidRPr="009707EE" w:rsidRDefault="00EA056C" w:rsidP="00C4395E">
            <w:pPr>
              <w:spacing w:before="0" w:beforeAutospacing="0" w:after="0" w:afterAutospacing="0" w:line="240" w:lineRule="auto"/>
              <w:rPr>
                <w:sz w:val="20"/>
                <w:szCs w:val="20"/>
              </w:rPr>
            </w:pPr>
            <w:r w:rsidRPr="009707EE">
              <w:rPr>
                <w:sz w:val="20"/>
                <w:szCs w:val="20"/>
              </w:rPr>
              <w:t xml:space="preserve">Primary gastric adenocarcinoma, </w:t>
            </w:r>
            <w:r w:rsidR="007B3C50" w:rsidRPr="009707EE">
              <w:rPr>
                <w:sz w:val="20"/>
                <w:szCs w:val="20"/>
              </w:rPr>
              <w:t>Male and female</w:t>
            </w:r>
            <w:r w:rsidRPr="009707EE">
              <w:rPr>
                <w:sz w:val="20"/>
                <w:szCs w:val="20"/>
              </w:rPr>
              <w:t xml:space="preserve">, </w:t>
            </w:r>
            <w:r w:rsidR="007B3C50" w:rsidRPr="009707EE">
              <w:rPr>
                <w:sz w:val="20"/>
                <w:szCs w:val="20"/>
              </w:rPr>
              <w:t>&gt;</w:t>
            </w:r>
            <w:r w:rsidRPr="009707EE">
              <w:rPr>
                <w:sz w:val="20"/>
                <w:szCs w:val="20"/>
              </w:rPr>
              <w:t xml:space="preserve"> 18</w:t>
            </w:r>
          </w:p>
        </w:tc>
        <w:tc>
          <w:tcPr>
            <w:tcW w:w="1070" w:type="dxa"/>
          </w:tcPr>
          <w:p w14:paraId="49046488" w14:textId="09E7F9FA" w:rsidR="00582CFE" w:rsidRPr="009707EE" w:rsidRDefault="00EA056C" w:rsidP="00C4395E">
            <w:pPr>
              <w:spacing w:before="0" w:beforeAutospacing="0" w:after="0" w:afterAutospacing="0" w:line="240" w:lineRule="auto"/>
              <w:rPr>
                <w:sz w:val="20"/>
                <w:szCs w:val="20"/>
              </w:rPr>
            </w:pPr>
            <w:r w:rsidRPr="009707EE">
              <w:rPr>
                <w:sz w:val="20"/>
                <w:szCs w:val="20"/>
              </w:rPr>
              <w:t>3</w:t>
            </w:r>
            <w:r w:rsidR="00477F65">
              <w:rPr>
                <w:sz w:val="20"/>
                <w:szCs w:val="20"/>
              </w:rPr>
              <w:t>2</w:t>
            </w:r>
            <w:r w:rsidR="007937F6">
              <w:rPr>
                <w:sz w:val="20"/>
                <w:szCs w:val="20"/>
              </w:rPr>
              <w:t xml:space="preserve"> (</w:t>
            </w:r>
            <w:r w:rsidR="00652F0E">
              <w:rPr>
                <w:sz w:val="20"/>
                <w:szCs w:val="20"/>
              </w:rPr>
              <w:t>17 placebo, 15 multivitamin</w:t>
            </w:r>
            <w:r w:rsidR="007937F6">
              <w:rPr>
                <w:sz w:val="20"/>
                <w:szCs w:val="20"/>
              </w:rPr>
              <w:t>)</w:t>
            </w:r>
          </w:p>
        </w:tc>
        <w:tc>
          <w:tcPr>
            <w:tcW w:w="1628" w:type="dxa"/>
          </w:tcPr>
          <w:p w14:paraId="48918129" w14:textId="77777777" w:rsidR="00582CFE" w:rsidRPr="009707EE" w:rsidRDefault="00EA056C" w:rsidP="00C4395E">
            <w:pPr>
              <w:spacing w:before="0" w:beforeAutospacing="0" w:after="0" w:afterAutospacing="0" w:line="240" w:lineRule="auto"/>
              <w:rPr>
                <w:sz w:val="20"/>
                <w:szCs w:val="20"/>
              </w:rPr>
            </w:pPr>
            <w:r w:rsidRPr="009707EE">
              <w:rPr>
                <w:sz w:val="20"/>
                <w:szCs w:val="20"/>
              </w:rPr>
              <w:t>Radical gastric resection</w:t>
            </w:r>
          </w:p>
        </w:tc>
        <w:tc>
          <w:tcPr>
            <w:tcW w:w="2228" w:type="dxa"/>
          </w:tcPr>
          <w:p w14:paraId="1114CDE0" w14:textId="2A40ED13" w:rsidR="00582CFE" w:rsidRPr="009707EE" w:rsidRDefault="00EA056C" w:rsidP="00C4395E">
            <w:pPr>
              <w:spacing w:before="0" w:beforeAutospacing="0" w:after="0" w:afterAutospacing="0" w:line="240" w:lineRule="auto"/>
              <w:rPr>
                <w:sz w:val="20"/>
                <w:szCs w:val="20"/>
              </w:rPr>
            </w:pPr>
            <w:r w:rsidRPr="009707EE">
              <w:rPr>
                <w:sz w:val="20"/>
                <w:szCs w:val="20"/>
              </w:rPr>
              <w:t xml:space="preserve">Parenteral, Total nutrient admixture and multivitamin </w:t>
            </w:r>
            <w:r w:rsidR="00D62DCF" w:rsidRPr="009707EE">
              <w:rPr>
                <w:sz w:val="20"/>
                <w:szCs w:val="20"/>
              </w:rPr>
              <w:t xml:space="preserve">in the </w:t>
            </w:r>
            <w:r w:rsidR="00F5315E">
              <w:rPr>
                <w:sz w:val="20"/>
                <w:szCs w:val="20"/>
              </w:rPr>
              <w:t xml:space="preserve">immediate </w:t>
            </w:r>
            <w:r w:rsidR="00D62DCF" w:rsidRPr="009707EE">
              <w:rPr>
                <w:sz w:val="20"/>
                <w:szCs w:val="20"/>
              </w:rPr>
              <w:t>post-operative period</w:t>
            </w:r>
          </w:p>
        </w:tc>
        <w:tc>
          <w:tcPr>
            <w:tcW w:w="1978" w:type="dxa"/>
          </w:tcPr>
          <w:p w14:paraId="662AC4E4" w14:textId="77777777" w:rsidR="00582CFE" w:rsidRPr="009707EE" w:rsidRDefault="00EA056C" w:rsidP="00C4395E">
            <w:pPr>
              <w:spacing w:before="0" w:beforeAutospacing="0" w:after="0" w:afterAutospacing="0" w:line="240" w:lineRule="auto"/>
              <w:rPr>
                <w:sz w:val="20"/>
                <w:szCs w:val="20"/>
              </w:rPr>
            </w:pPr>
            <w:r w:rsidRPr="009707EE">
              <w:rPr>
                <w:sz w:val="20"/>
                <w:szCs w:val="20"/>
              </w:rPr>
              <w:t>Parenteral</w:t>
            </w:r>
            <w:r w:rsidR="000F71D7">
              <w:rPr>
                <w:sz w:val="20"/>
                <w:szCs w:val="20"/>
              </w:rPr>
              <w:t>,</w:t>
            </w:r>
            <w:r w:rsidRPr="009707EE">
              <w:rPr>
                <w:sz w:val="20"/>
                <w:szCs w:val="20"/>
              </w:rPr>
              <w:t xml:space="preserve"> </w:t>
            </w:r>
            <w:r w:rsidR="000F71D7" w:rsidRPr="009707EE">
              <w:rPr>
                <w:sz w:val="20"/>
                <w:szCs w:val="20"/>
              </w:rPr>
              <w:t xml:space="preserve">Total nutrient admixture </w:t>
            </w:r>
            <w:r w:rsidRPr="009707EE">
              <w:rPr>
                <w:sz w:val="20"/>
                <w:szCs w:val="20"/>
              </w:rPr>
              <w:t>and saline</w:t>
            </w:r>
          </w:p>
        </w:tc>
        <w:tc>
          <w:tcPr>
            <w:tcW w:w="2278" w:type="dxa"/>
          </w:tcPr>
          <w:p w14:paraId="11D059B7" w14:textId="236DA3CB" w:rsidR="00582CFE" w:rsidRDefault="00EA056C" w:rsidP="00C4395E">
            <w:pPr>
              <w:spacing w:before="0" w:beforeAutospacing="0" w:after="0" w:afterAutospacing="0" w:line="240" w:lineRule="auto"/>
              <w:rPr>
                <w:sz w:val="20"/>
                <w:szCs w:val="20"/>
              </w:rPr>
            </w:pPr>
            <w:r w:rsidRPr="009707EE">
              <w:rPr>
                <w:sz w:val="20"/>
                <w:szCs w:val="20"/>
              </w:rPr>
              <w:t xml:space="preserve">Wound healing; Anastomotic fistula; Hospital </w:t>
            </w:r>
            <w:proofErr w:type="gramStart"/>
            <w:r w:rsidRPr="009707EE">
              <w:rPr>
                <w:sz w:val="20"/>
                <w:szCs w:val="20"/>
              </w:rPr>
              <w:t>stay</w:t>
            </w:r>
            <w:proofErr w:type="gramEnd"/>
            <w:r w:rsidRPr="009707EE">
              <w:rPr>
                <w:sz w:val="20"/>
                <w:szCs w:val="20"/>
              </w:rPr>
              <w:t xml:space="preserve">; Medical costs; </w:t>
            </w:r>
            <w:r w:rsidR="00895704" w:rsidRPr="009707EE">
              <w:rPr>
                <w:sz w:val="20"/>
                <w:szCs w:val="20"/>
              </w:rPr>
              <w:t xml:space="preserve">Blood inflammatory cytokines; </w:t>
            </w:r>
            <w:r w:rsidRPr="009707EE">
              <w:rPr>
                <w:sz w:val="20"/>
                <w:szCs w:val="20"/>
              </w:rPr>
              <w:t xml:space="preserve">Oxidative stress </w:t>
            </w:r>
            <w:r w:rsidR="0088381C">
              <w:rPr>
                <w:sz w:val="20"/>
                <w:szCs w:val="20"/>
              </w:rPr>
              <w:t>(</w:t>
            </w:r>
            <w:r w:rsidRPr="009707EE">
              <w:rPr>
                <w:sz w:val="20"/>
                <w:szCs w:val="20"/>
              </w:rPr>
              <w:t>levels of polar metabolites in blood</w:t>
            </w:r>
            <w:r w:rsidR="0088381C">
              <w:rPr>
                <w:sz w:val="20"/>
                <w:szCs w:val="20"/>
              </w:rPr>
              <w:t>)</w:t>
            </w:r>
          </w:p>
          <w:p w14:paraId="010E70C4" w14:textId="77777777" w:rsidR="003C0BBA" w:rsidRDefault="003C0BBA" w:rsidP="00C4395E">
            <w:pPr>
              <w:spacing w:before="0" w:beforeAutospacing="0" w:after="0" w:afterAutospacing="0" w:line="240" w:lineRule="auto"/>
              <w:rPr>
                <w:sz w:val="20"/>
                <w:szCs w:val="20"/>
              </w:rPr>
            </w:pPr>
          </w:p>
          <w:p w14:paraId="2208B3EC" w14:textId="77777777" w:rsidR="003C0BBA" w:rsidRPr="009707EE" w:rsidRDefault="00EA056C" w:rsidP="00C4395E">
            <w:pPr>
              <w:spacing w:before="0" w:beforeAutospacing="0" w:after="0" w:afterAutospacing="0" w:line="240" w:lineRule="auto"/>
              <w:rPr>
                <w:sz w:val="20"/>
                <w:szCs w:val="20"/>
              </w:rPr>
            </w:pPr>
            <w:r>
              <w:rPr>
                <w:sz w:val="20"/>
                <w:szCs w:val="20"/>
              </w:rPr>
              <w:t>Pre-surgery and a postoperative day 6</w:t>
            </w:r>
          </w:p>
        </w:tc>
      </w:tr>
      <w:tr w:rsidR="00DB54F2" w14:paraId="377CEAE2" w14:textId="77777777" w:rsidTr="00C4395E">
        <w:tc>
          <w:tcPr>
            <w:tcW w:w="1561" w:type="dxa"/>
          </w:tcPr>
          <w:p w14:paraId="6DDA7D2A" w14:textId="651D69E2" w:rsidR="00C342FE" w:rsidRPr="009707EE" w:rsidRDefault="00EA056C" w:rsidP="00C4395E">
            <w:pPr>
              <w:spacing w:before="0" w:beforeAutospacing="0" w:after="0" w:afterAutospacing="0" w:line="240" w:lineRule="auto"/>
              <w:rPr>
                <w:sz w:val="20"/>
                <w:szCs w:val="20"/>
              </w:rPr>
            </w:pPr>
            <w:r w:rsidRPr="009707EE">
              <w:rPr>
                <w:sz w:val="20"/>
                <w:szCs w:val="20"/>
              </w:rPr>
              <w:t>Luger et al</w:t>
            </w:r>
            <w:r w:rsidR="008D76AB" w:rsidRPr="009707EE">
              <w:rPr>
                <w:sz w:val="20"/>
                <w:szCs w:val="20"/>
              </w:rPr>
              <w:t>.</w:t>
            </w:r>
            <w:r w:rsidR="00931D26">
              <w:rPr>
                <w:sz w:val="20"/>
                <w:szCs w:val="20"/>
              </w:rPr>
              <w:t xml:space="preserve"> 2018 </w:t>
            </w:r>
            <w:r w:rsidR="00931D26" w:rsidRPr="009707EE">
              <w:rPr>
                <w:sz w:val="20"/>
                <w:szCs w:val="20"/>
              </w:rPr>
              <w:fldChar w:fldCharType="begin">
                <w:fldData xml:space="preserve">PEVuZE5vdGU+PENpdGU+PEF1dGhvcj5MdWdlcjwvQXV0aG9yPjxZZWFyPjIwMTg8L1llYXI+PFJl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</w:fldData>
              </w:fldChar>
            </w:r>
            <w:r w:rsidR="008C3237" w:rsidRPr="009707EE">
              <w:rPr>
                <w:sz w:val="20"/>
                <w:szCs w:val="20"/>
              </w:rPr>
              <w:instrText xml:space="preserve"> ADDIN EN.CITE </w:instrText>
            </w:r>
            <w:r w:rsidR="008C3237" w:rsidRPr="009707EE">
              <w:rPr>
                <w:sz w:val="20"/>
                <w:szCs w:val="20"/>
              </w:rPr>
              <w:fldChar w:fldCharType="begin">
                <w:fldData xml:space="preserve">PEVuZE5vdGU+PENpdGU+PEF1dGhvcj5MdWdlcjwvQXV0aG9yPjxZZWFyPjIwMTg8L1llYXI+PFJl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</w:fldData>
              </w:fldChar>
            </w:r>
            <w:r w:rsidR="008C3237" w:rsidRPr="009707EE">
              <w:rPr>
                <w:sz w:val="20"/>
                <w:szCs w:val="20"/>
              </w:rPr>
              <w:instrText xml:space="preserve"> ADDIN EN.CITE.DATA </w:instrText>
            </w:r>
            <w:r w:rsidR="008C3237" w:rsidRPr="009707EE">
              <w:rPr>
                <w:sz w:val="20"/>
                <w:szCs w:val="20"/>
              </w:rPr>
            </w:r>
            <w:r w:rsidR="008C3237" w:rsidRPr="009707EE">
              <w:rPr>
                <w:sz w:val="20"/>
                <w:szCs w:val="20"/>
              </w:rPr>
              <w:fldChar w:fldCharType="separate"/>
            </w:r>
            <w:r w:rsidR="008C3237" w:rsidRPr="009707EE">
              <w:rPr>
                <w:sz w:val="20"/>
                <w:szCs w:val="20"/>
              </w:rPr>
              <w:fldChar w:fldCharType="end"/>
            </w:r>
            <w:r w:rsidR="00931D26" w:rsidRPr="009707EE">
              <w:rPr>
                <w:sz w:val="20"/>
                <w:szCs w:val="20"/>
              </w:rPr>
            </w:r>
            <w:r w:rsidR="00931D26" w:rsidRPr="009707EE">
              <w:rPr>
                <w:sz w:val="20"/>
                <w:szCs w:val="20"/>
              </w:rPr>
              <w:fldChar w:fldCharType="separate"/>
            </w:r>
            <w:r w:rsidR="008C3237" w:rsidRPr="009707EE">
              <w:rPr>
                <w:noProof/>
                <w:sz w:val="20"/>
                <w:szCs w:val="20"/>
              </w:rPr>
              <w:t>(</w:t>
            </w:r>
            <w:r w:rsidR="00EC595F">
              <w:rPr>
                <w:noProof/>
                <w:sz w:val="20"/>
                <w:szCs w:val="20"/>
              </w:rPr>
              <w:t>49</w:t>
            </w:r>
            <w:r w:rsidR="008C3237" w:rsidRPr="009707EE">
              <w:rPr>
                <w:noProof/>
                <w:sz w:val="20"/>
                <w:szCs w:val="20"/>
              </w:rPr>
              <w:t>)</w:t>
            </w:r>
            <w:r w:rsidR="00931D26" w:rsidRPr="009707EE">
              <w:rPr>
                <w:sz w:val="20"/>
                <w:szCs w:val="20"/>
              </w:rPr>
              <w:fldChar w:fldCharType="end"/>
            </w:r>
          </w:p>
        </w:tc>
        <w:tc>
          <w:tcPr>
            <w:tcW w:w="1511" w:type="dxa"/>
          </w:tcPr>
          <w:p w14:paraId="72009357" w14:textId="77777777" w:rsidR="00582CFE" w:rsidRPr="009707EE" w:rsidRDefault="00EA056C" w:rsidP="00C4395E">
            <w:pPr>
              <w:spacing w:before="0" w:beforeAutospacing="0" w:after="0" w:afterAutospacing="0" w:line="240" w:lineRule="auto"/>
              <w:rPr>
                <w:sz w:val="20"/>
                <w:szCs w:val="20"/>
              </w:rPr>
            </w:pPr>
            <w:r w:rsidRPr="009707EE">
              <w:rPr>
                <w:sz w:val="20"/>
                <w:szCs w:val="20"/>
              </w:rPr>
              <w:t>Austria</w:t>
            </w:r>
          </w:p>
        </w:tc>
        <w:tc>
          <w:tcPr>
            <w:tcW w:w="2058" w:type="dxa"/>
          </w:tcPr>
          <w:p w14:paraId="1B215DC7" w14:textId="10EE3BEC" w:rsidR="00582CFE" w:rsidRPr="009707EE" w:rsidRDefault="00EA056C" w:rsidP="00C4395E">
            <w:pPr>
              <w:spacing w:before="0" w:beforeAutospacing="0" w:after="0" w:afterAutospacing="0" w:line="240" w:lineRule="auto"/>
              <w:rPr>
                <w:sz w:val="20"/>
                <w:szCs w:val="20"/>
              </w:rPr>
            </w:pPr>
            <w:r w:rsidRPr="009707EE">
              <w:rPr>
                <w:sz w:val="20"/>
                <w:szCs w:val="20"/>
              </w:rPr>
              <w:t>O</w:t>
            </w:r>
            <w:r w:rsidR="00A90888" w:rsidRPr="009707EE">
              <w:rPr>
                <w:sz w:val="20"/>
                <w:szCs w:val="20"/>
              </w:rPr>
              <w:t>besity</w:t>
            </w:r>
            <w:r w:rsidRPr="009707EE">
              <w:rPr>
                <w:sz w:val="20"/>
                <w:szCs w:val="20"/>
              </w:rPr>
              <w:t>, Male a</w:t>
            </w:r>
            <w:r w:rsidR="0088381C">
              <w:rPr>
                <w:sz w:val="20"/>
                <w:szCs w:val="20"/>
              </w:rPr>
              <w:t>n</w:t>
            </w:r>
            <w:r w:rsidRPr="009707EE">
              <w:rPr>
                <w:sz w:val="20"/>
                <w:szCs w:val="20"/>
              </w:rPr>
              <w:t>d female, &gt; 18</w:t>
            </w:r>
          </w:p>
        </w:tc>
        <w:tc>
          <w:tcPr>
            <w:tcW w:w="1070" w:type="dxa"/>
          </w:tcPr>
          <w:p w14:paraId="6A1767CB" w14:textId="08EFC298" w:rsidR="00582CFE" w:rsidRPr="009707EE" w:rsidRDefault="00EA056C" w:rsidP="00C4395E">
            <w:pPr>
              <w:spacing w:before="0" w:beforeAutospacing="0" w:after="0" w:afterAutospacing="0" w:line="240" w:lineRule="auto"/>
              <w:rPr>
                <w:sz w:val="20"/>
                <w:szCs w:val="20"/>
              </w:rPr>
            </w:pPr>
            <w:r w:rsidRPr="009707EE">
              <w:rPr>
                <w:sz w:val="20"/>
                <w:szCs w:val="20"/>
              </w:rPr>
              <w:t>50</w:t>
            </w:r>
            <w:r w:rsidR="00652F0E">
              <w:rPr>
                <w:sz w:val="20"/>
                <w:szCs w:val="20"/>
              </w:rPr>
              <w:t xml:space="preserve"> (</w:t>
            </w:r>
            <w:r w:rsidR="00585D40">
              <w:rPr>
                <w:sz w:val="20"/>
                <w:szCs w:val="20"/>
              </w:rPr>
              <w:t>25 placebo, 25 vitamin D</w:t>
            </w:r>
            <w:r w:rsidR="00652F0E">
              <w:rPr>
                <w:sz w:val="20"/>
                <w:szCs w:val="20"/>
              </w:rPr>
              <w:t>)</w:t>
            </w:r>
          </w:p>
        </w:tc>
        <w:tc>
          <w:tcPr>
            <w:tcW w:w="1628" w:type="dxa"/>
          </w:tcPr>
          <w:p w14:paraId="5521FE08" w14:textId="36022963" w:rsidR="00582CFE" w:rsidRPr="009707EE" w:rsidRDefault="00EA056C" w:rsidP="00C4395E">
            <w:pPr>
              <w:spacing w:before="0" w:beforeAutospacing="0" w:after="0" w:afterAutospacing="0" w:line="240" w:lineRule="auto"/>
              <w:rPr>
                <w:sz w:val="20"/>
                <w:szCs w:val="20"/>
              </w:rPr>
            </w:pPr>
            <w:r w:rsidRPr="009707EE">
              <w:rPr>
                <w:sz w:val="20"/>
                <w:szCs w:val="20"/>
              </w:rPr>
              <w:t>One-anastomosis gastric bypass</w:t>
            </w:r>
          </w:p>
        </w:tc>
        <w:tc>
          <w:tcPr>
            <w:tcW w:w="2228" w:type="dxa"/>
          </w:tcPr>
          <w:p w14:paraId="141B512D" w14:textId="0BFA8153" w:rsidR="00582CFE" w:rsidRPr="009707EE" w:rsidRDefault="00EA056C" w:rsidP="00C4395E">
            <w:pPr>
              <w:spacing w:before="0" w:beforeAutospacing="0" w:after="0" w:afterAutospacing="0" w:line="240" w:lineRule="auto"/>
              <w:rPr>
                <w:sz w:val="20"/>
                <w:szCs w:val="20"/>
              </w:rPr>
            </w:pPr>
            <w:r w:rsidRPr="009707EE">
              <w:rPr>
                <w:sz w:val="20"/>
                <w:szCs w:val="20"/>
              </w:rPr>
              <w:t>Oral loading dose</w:t>
            </w:r>
            <w:r w:rsidR="00190FCE">
              <w:rPr>
                <w:sz w:val="20"/>
                <w:szCs w:val="20"/>
              </w:rPr>
              <w:t>s</w:t>
            </w:r>
            <w:r w:rsidRPr="009707EE">
              <w:rPr>
                <w:sz w:val="20"/>
                <w:szCs w:val="20"/>
              </w:rPr>
              <w:t xml:space="preserve"> of vitamin D (</w:t>
            </w:r>
            <w:r w:rsidR="00190FCE">
              <w:rPr>
                <w:sz w:val="20"/>
                <w:szCs w:val="20"/>
              </w:rPr>
              <w:t>3 x 1</w:t>
            </w:r>
            <w:r w:rsidRPr="009707EE">
              <w:rPr>
                <w:sz w:val="20"/>
                <w:szCs w:val="20"/>
              </w:rPr>
              <w:t>00</w:t>
            </w:r>
            <w:r w:rsidR="000F71D7">
              <w:rPr>
                <w:sz w:val="20"/>
                <w:szCs w:val="20"/>
              </w:rPr>
              <w:t>,</w:t>
            </w:r>
            <w:r w:rsidRPr="009707EE">
              <w:rPr>
                <w:sz w:val="20"/>
                <w:szCs w:val="20"/>
              </w:rPr>
              <w:t>000 IU) in first month postoperatively and oral maintenance dose (3</w:t>
            </w:r>
            <w:r w:rsidR="000F71D7">
              <w:rPr>
                <w:sz w:val="20"/>
                <w:szCs w:val="20"/>
              </w:rPr>
              <w:t>,</w:t>
            </w:r>
            <w:r w:rsidRPr="009707EE">
              <w:rPr>
                <w:sz w:val="20"/>
                <w:szCs w:val="20"/>
              </w:rPr>
              <w:t xml:space="preserve">420 IU/day) for next 5 months </w:t>
            </w:r>
          </w:p>
          <w:p w14:paraId="7705DDC5" w14:textId="77777777" w:rsidR="00582CFE" w:rsidRPr="009707EE" w:rsidRDefault="00582CFE" w:rsidP="00C4395E">
            <w:pPr>
              <w:spacing w:before="0" w:beforeAutospacing="0" w:after="0" w:afterAutospacing="0" w:line="240" w:lineRule="auto"/>
              <w:rPr>
                <w:sz w:val="20"/>
                <w:szCs w:val="20"/>
              </w:rPr>
            </w:pPr>
          </w:p>
          <w:p w14:paraId="3719D823" w14:textId="77777777" w:rsidR="00582CFE" w:rsidRPr="009707EE" w:rsidRDefault="00EA056C" w:rsidP="00C4395E">
            <w:pPr>
              <w:spacing w:before="0" w:beforeAutospacing="0" w:after="0" w:afterAutospacing="0" w:line="240" w:lineRule="auto"/>
              <w:rPr>
                <w:sz w:val="20"/>
                <w:szCs w:val="20"/>
              </w:rPr>
            </w:pPr>
            <w:r w:rsidRPr="009707EE">
              <w:rPr>
                <w:sz w:val="20"/>
                <w:szCs w:val="20"/>
              </w:rPr>
              <w:t>Then recommended to continue supplementation for next 6 months</w:t>
            </w:r>
          </w:p>
        </w:tc>
        <w:tc>
          <w:tcPr>
            <w:tcW w:w="1978" w:type="dxa"/>
          </w:tcPr>
          <w:p w14:paraId="75857D12" w14:textId="24401622" w:rsidR="00582CFE" w:rsidRPr="009707EE" w:rsidRDefault="00EA056C" w:rsidP="00C4395E">
            <w:pPr>
              <w:spacing w:before="0" w:beforeAutospacing="0" w:after="0" w:afterAutospacing="0" w:line="240" w:lineRule="auto"/>
              <w:rPr>
                <w:sz w:val="20"/>
                <w:szCs w:val="20"/>
              </w:rPr>
            </w:pPr>
            <w:r w:rsidRPr="009707EE">
              <w:rPr>
                <w:sz w:val="20"/>
                <w:szCs w:val="20"/>
              </w:rPr>
              <w:t>Placebo in first month and oral vitamin D (</w:t>
            </w:r>
            <w:r w:rsidRPr="009707EE">
              <w:rPr>
                <w:color w:val="222222"/>
                <w:sz w:val="20"/>
                <w:szCs w:val="20"/>
                <w:shd w:val="clear" w:color="auto" w:fill="FFFFFF"/>
              </w:rPr>
              <w:t>3</w:t>
            </w:r>
            <w:r w:rsidR="000F71D7">
              <w:rPr>
                <w:color w:val="222222"/>
                <w:sz w:val="20"/>
                <w:szCs w:val="20"/>
                <w:shd w:val="clear" w:color="auto" w:fill="FFFFFF"/>
              </w:rPr>
              <w:t>,</w:t>
            </w:r>
            <w:r w:rsidRPr="009707EE">
              <w:rPr>
                <w:color w:val="222222"/>
                <w:sz w:val="20"/>
                <w:szCs w:val="20"/>
                <w:shd w:val="clear" w:color="auto" w:fill="FFFFFF"/>
              </w:rPr>
              <w:t>420 IU/day) for next 5 months</w:t>
            </w:r>
          </w:p>
          <w:p w14:paraId="1D1C0AE3" w14:textId="77777777" w:rsidR="00582CFE" w:rsidRPr="009707EE" w:rsidRDefault="00582CFE" w:rsidP="00C4395E">
            <w:pPr>
              <w:spacing w:before="0" w:beforeAutospacing="0" w:after="0" w:afterAutospacing="0" w:line="240" w:lineRule="auto"/>
              <w:rPr>
                <w:sz w:val="20"/>
                <w:szCs w:val="20"/>
              </w:rPr>
            </w:pPr>
          </w:p>
          <w:p w14:paraId="57DA56F1" w14:textId="77777777" w:rsidR="00582CFE" w:rsidRPr="009707EE" w:rsidRDefault="00EA056C" w:rsidP="00C4395E">
            <w:pPr>
              <w:spacing w:before="0" w:beforeAutospacing="0" w:after="0" w:afterAutospacing="0" w:line="240" w:lineRule="auto"/>
              <w:rPr>
                <w:sz w:val="20"/>
                <w:szCs w:val="20"/>
              </w:rPr>
            </w:pPr>
            <w:r w:rsidRPr="009707EE">
              <w:rPr>
                <w:sz w:val="20"/>
                <w:szCs w:val="20"/>
              </w:rPr>
              <w:t>Then recommended to continue supplementation for next 6 months</w:t>
            </w:r>
          </w:p>
        </w:tc>
        <w:tc>
          <w:tcPr>
            <w:tcW w:w="2278" w:type="dxa"/>
          </w:tcPr>
          <w:p w14:paraId="6E464965" w14:textId="4F2BF0F0" w:rsidR="00582CFE" w:rsidRPr="009707EE" w:rsidRDefault="00EA056C" w:rsidP="00C4395E">
            <w:pPr>
              <w:spacing w:before="0" w:beforeAutospacing="0" w:after="0" w:afterAutospacing="0" w:line="240" w:lineRule="auto"/>
              <w:rPr>
                <w:sz w:val="20"/>
                <w:szCs w:val="20"/>
              </w:rPr>
            </w:pPr>
            <w:r w:rsidRPr="009707EE">
              <w:rPr>
                <w:sz w:val="20"/>
                <w:szCs w:val="20"/>
              </w:rPr>
              <w:t xml:space="preserve">Bone mineral density </w:t>
            </w:r>
            <w:r w:rsidR="009707EE" w:rsidRPr="009707EE">
              <w:rPr>
                <w:sz w:val="20"/>
                <w:szCs w:val="20"/>
              </w:rPr>
              <w:t>at</w:t>
            </w:r>
            <w:r w:rsidRPr="009707EE">
              <w:rPr>
                <w:sz w:val="20"/>
                <w:szCs w:val="20"/>
              </w:rPr>
              <w:t xml:space="preserve"> lumbar spine, left hip total body and </w:t>
            </w:r>
            <w:proofErr w:type="gramStart"/>
            <w:r w:rsidRPr="009707EE">
              <w:rPr>
                <w:sz w:val="20"/>
                <w:szCs w:val="20"/>
              </w:rPr>
              <w:t>forearm</w:t>
            </w:r>
            <w:r w:rsidR="009707EE" w:rsidRPr="009707EE">
              <w:rPr>
                <w:sz w:val="20"/>
                <w:szCs w:val="20"/>
              </w:rPr>
              <w:t>;</w:t>
            </w:r>
            <w:proofErr w:type="gramEnd"/>
            <w:r w:rsidRPr="009707EE">
              <w:rPr>
                <w:sz w:val="20"/>
                <w:szCs w:val="20"/>
              </w:rPr>
              <w:t xml:space="preserve"> Body fat and lean body mass</w:t>
            </w:r>
          </w:p>
          <w:p w14:paraId="197A8C79" w14:textId="77777777" w:rsidR="00582CFE" w:rsidRPr="009707EE" w:rsidRDefault="00582CFE" w:rsidP="00C4395E">
            <w:pPr>
              <w:spacing w:before="0" w:beforeAutospacing="0" w:after="0" w:afterAutospacing="0" w:line="240" w:lineRule="auto"/>
              <w:rPr>
                <w:sz w:val="20"/>
                <w:szCs w:val="20"/>
              </w:rPr>
            </w:pPr>
          </w:p>
          <w:p w14:paraId="0D6BBD46" w14:textId="77777777" w:rsidR="00582CFE" w:rsidRPr="009707EE" w:rsidRDefault="00EA056C" w:rsidP="00C4395E">
            <w:pPr>
              <w:spacing w:before="0" w:beforeAutospacing="0" w:after="0" w:afterAutospacing="0" w:line="240" w:lineRule="auto"/>
              <w:rPr>
                <w:sz w:val="20"/>
                <w:szCs w:val="20"/>
              </w:rPr>
            </w:pPr>
            <w:r w:rsidRPr="009707EE">
              <w:rPr>
                <w:sz w:val="20"/>
                <w:szCs w:val="20"/>
              </w:rPr>
              <w:t>Before then at 6, and 12 months after surgery</w:t>
            </w:r>
          </w:p>
          <w:p w14:paraId="7948EC8F" w14:textId="77777777" w:rsidR="00582CFE" w:rsidRPr="009707EE" w:rsidRDefault="00582CFE" w:rsidP="00C4395E">
            <w:pPr>
              <w:spacing w:before="0" w:beforeAutospacing="0" w:after="0" w:afterAutospacing="0" w:line="240" w:lineRule="auto"/>
              <w:rPr>
                <w:sz w:val="20"/>
                <w:szCs w:val="20"/>
              </w:rPr>
            </w:pPr>
          </w:p>
          <w:p w14:paraId="7DA82ABF" w14:textId="77777777" w:rsidR="00582CFE" w:rsidRPr="009707EE" w:rsidRDefault="00582CFE" w:rsidP="00C4395E">
            <w:pPr>
              <w:spacing w:before="0" w:beforeAutospacing="0" w:after="0" w:afterAutospacing="0" w:line="240" w:lineRule="auto"/>
              <w:rPr>
                <w:sz w:val="20"/>
                <w:szCs w:val="20"/>
              </w:rPr>
            </w:pPr>
          </w:p>
        </w:tc>
      </w:tr>
      <w:tr w:rsidR="00DB54F2" w14:paraId="5ADD5A16" w14:textId="77777777" w:rsidTr="00E31BBB">
        <w:trPr>
          <w:trHeight w:val="4385"/>
        </w:trPr>
        <w:tc>
          <w:tcPr>
            <w:tcW w:w="1561" w:type="dxa"/>
          </w:tcPr>
          <w:p w14:paraId="4E4B9F91" w14:textId="63C70C0A" w:rsidR="003F7733" w:rsidRPr="009707EE" w:rsidRDefault="00EA056C" w:rsidP="003F7733">
            <w:pPr>
              <w:spacing w:line="240" w:lineRule="auto"/>
              <w:rPr>
                <w:sz w:val="20"/>
                <w:szCs w:val="20"/>
              </w:rPr>
            </w:pPr>
            <w:proofErr w:type="spellStart"/>
            <w:r w:rsidRPr="003F7733">
              <w:rPr>
                <w:sz w:val="20"/>
                <w:szCs w:val="20"/>
                <w:lang w:val="en-US"/>
              </w:rPr>
              <w:lastRenderedPageBreak/>
              <w:t>Muschitz</w:t>
            </w:r>
            <w:proofErr w:type="spellEnd"/>
            <w:r w:rsidRPr="003F7733">
              <w:rPr>
                <w:sz w:val="20"/>
                <w:szCs w:val="20"/>
                <w:lang w:val="en-US"/>
              </w:rPr>
              <w:t xml:space="preserve"> et al.</w:t>
            </w:r>
            <w:r>
              <w:rPr>
                <w:sz w:val="20"/>
                <w:szCs w:val="20"/>
                <w:lang w:val="en-US"/>
              </w:rPr>
              <w:t xml:space="preserve"> </w:t>
            </w:r>
            <w:r w:rsidR="00C6043F">
              <w:rPr>
                <w:sz w:val="20"/>
                <w:szCs w:val="20"/>
                <w:lang w:val="en-US"/>
              </w:rPr>
              <w:t xml:space="preserve">2016 </w:t>
            </w:r>
            <w:r w:rsidRPr="003F7733">
              <w:rPr>
                <w:sz w:val="20"/>
                <w:szCs w:val="20"/>
              </w:rPr>
              <w:fldChar w:fldCharType="begin">
                <w:fldData xml:space="preserve">PEVuZE5vdGU+PENpdGU+PEF1dGhvcj5NdXNjaGl0ejwvQXV0aG9yPjxZZWFyPjIwMTY8L1llYXI+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</w:fldData>
              </w:fldChar>
            </w:r>
            <w:r w:rsidRPr="003F7733">
              <w:rPr>
                <w:sz w:val="20"/>
                <w:szCs w:val="20"/>
              </w:rPr>
              <w:instrText xml:space="preserve"> ADDIN EN.CITE </w:instrText>
            </w:r>
            <w:r w:rsidRPr="003F7733">
              <w:rPr>
                <w:sz w:val="20"/>
                <w:szCs w:val="20"/>
              </w:rPr>
              <w:fldChar w:fldCharType="begin">
                <w:fldData xml:space="preserve">PEVuZE5vdGU+PENpdGU+PEF1dGhvcj5NdXNjaGl0ejwvQXV0aG9yPjxZZWFyPjIwMTY8L1llYXI+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</w:fldData>
              </w:fldChar>
            </w:r>
            <w:r w:rsidRPr="003F7733">
              <w:rPr>
                <w:sz w:val="20"/>
                <w:szCs w:val="20"/>
              </w:rPr>
              <w:instrText xml:space="preserve"> ADDIN EN.CITE.DATA </w:instrText>
            </w:r>
            <w:r w:rsidRPr="003F7733">
              <w:rPr>
                <w:sz w:val="20"/>
                <w:szCs w:val="20"/>
              </w:rPr>
            </w:r>
            <w:r w:rsidRPr="003F7733">
              <w:rPr>
                <w:sz w:val="20"/>
                <w:szCs w:val="20"/>
              </w:rPr>
              <w:fldChar w:fldCharType="separate"/>
            </w:r>
            <w:r w:rsidRPr="003F7733">
              <w:rPr>
                <w:sz w:val="20"/>
                <w:szCs w:val="20"/>
              </w:rPr>
              <w:fldChar w:fldCharType="end"/>
            </w:r>
            <w:r w:rsidRPr="003F7733">
              <w:rPr>
                <w:sz w:val="20"/>
                <w:szCs w:val="20"/>
              </w:rPr>
            </w:r>
            <w:r w:rsidRPr="003F7733">
              <w:rPr>
                <w:sz w:val="20"/>
                <w:szCs w:val="20"/>
              </w:rPr>
              <w:fldChar w:fldCharType="separate"/>
            </w:r>
            <w:r w:rsidRPr="003F7733">
              <w:rPr>
                <w:noProof/>
                <w:sz w:val="20"/>
                <w:szCs w:val="20"/>
              </w:rPr>
              <w:t>(</w:t>
            </w:r>
            <w:r w:rsidR="00EC595F">
              <w:rPr>
                <w:noProof/>
                <w:sz w:val="20"/>
                <w:szCs w:val="20"/>
              </w:rPr>
              <w:t>50</w:t>
            </w:r>
            <w:r w:rsidRPr="003F7733">
              <w:rPr>
                <w:noProof/>
                <w:sz w:val="20"/>
                <w:szCs w:val="20"/>
              </w:rPr>
              <w:t>)</w:t>
            </w:r>
            <w:r w:rsidRPr="003F7733">
              <w:rPr>
                <w:sz w:val="20"/>
                <w:szCs w:val="20"/>
              </w:rPr>
              <w:fldChar w:fldCharType="end"/>
            </w:r>
          </w:p>
        </w:tc>
        <w:tc>
          <w:tcPr>
            <w:tcW w:w="1511" w:type="dxa"/>
          </w:tcPr>
          <w:p w14:paraId="463551BF" w14:textId="77777777" w:rsidR="003F7733" w:rsidRPr="009707EE" w:rsidRDefault="00EA056C" w:rsidP="003F7733">
            <w:pPr>
              <w:spacing w:before="0" w:beforeAutospacing="0" w:after="0" w:afterAutospacing="0" w:line="240" w:lineRule="auto"/>
              <w:rPr>
                <w:sz w:val="20"/>
                <w:szCs w:val="20"/>
              </w:rPr>
            </w:pPr>
            <w:r w:rsidRPr="003F7733">
              <w:rPr>
                <w:sz w:val="20"/>
                <w:szCs w:val="20"/>
              </w:rPr>
              <w:t>Austria</w:t>
            </w:r>
          </w:p>
        </w:tc>
        <w:tc>
          <w:tcPr>
            <w:tcW w:w="2058" w:type="dxa"/>
          </w:tcPr>
          <w:p w14:paraId="068DDE96" w14:textId="77777777" w:rsidR="003F7733" w:rsidRPr="009707EE" w:rsidRDefault="00EA056C" w:rsidP="003F7733">
            <w:pPr>
              <w:spacing w:before="0" w:beforeAutospacing="0" w:after="0" w:afterAutospacing="0" w:line="240" w:lineRule="auto"/>
              <w:rPr>
                <w:sz w:val="20"/>
                <w:szCs w:val="20"/>
              </w:rPr>
            </w:pPr>
            <w:r w:rsidRPr="003F7733">
              <w:rPr>
                <w:sz w:val="20"/>
                <w:szCs w:val="20"/>
              </w:rPr>
              <w:t xml:space="preserve">Obesity, Male and premenopausal female, &gt; 25 </w:t>
            </w:r>
          </w:p>
        </w:tc>
        <w:tc>
          <w:tcPr>
            <w:tcW w:w="1070" w:type="dxa"/>
          </w:tcPr>
          <w:p w14:paraId="0BA0DDF0" w14:textId="05C40036" w:rsidR="003F7733" w:rsidRPr="009707EE" w:rsidRDefault="00EA056C" w:rsidP="003F7733">
            <w:pPr>
              <w:spacing w:before="0" w:beforeAutospacing="0" w:after="0" w:afterAutospacing="0" w:line="240" w:lineRule="auto"/>
              <w:rPr>
                <w:sz w:val="20"/>
                <w:szCs w:val="20"/>
              </w:rPr>
            </w:pPr>
            <w:r w:rsidRPr="003F7733">
              <w:rPr>
                <w:sz w:val="20"/>
                <w:szCs w:val="20"/>
              </w:rPr>
              <w:t>220</w:t>
            </w:r>
            <w:r w:rsidR="00585D40">
              <w:rPr>
                <w:sz w:val="20"/>
                <w:szCs w:val="20"/>
              </w:rPr>
              <w:t xml:space="preserve"> (</w:t>
            </w:r>
            <w:r w:rsidR="00A2272D">
              <w:rPr>
                <w:sz w:val="20"/>
                <w:szCs w:val="20"/>
              </w:rPr>
              <w:t>110 control, 110 vitamin D</w:t>
            </w:r>
            <w:r w:rsidR="00585D40">
              <w:rPr>
                <w:sz w:val="20"/>
                <w:szCs w:val="20"/>
              </w:rPr>
              <w:t>)</w:t>
            </w:r>
          </w:p>
        </w:tc>
        <w:tc>
          <w:tcPr>
            <w:tcW w:w="1628" w:type="dxa"/>
          </w:tcPr>
          <w:p w14:paraId="356EF191" w14:textId="77777777" w:rsidR="003F7733" w:rsidRPr="009707EE" w:rsidRDefault="00EA056C" w:rsidP="003F7733">
            <w:pPr>
              <w:spacing w:before="0" w:beforeAutospacing="0" w:after="0" w:afterAutospacing="0" w:line="240" w:lineRule="auto"/>
              <w:rPr>
                <w:sz w:val="20"/>
                <w:szCs w:val="20"/>
              </w:rPr>
            </w:pPr>
            <w:r w:rsidRPr="003F7733">
              <w:rPr>
                <w:sz w:val="20"/>
                <w:szCs w:val="20"/>
              </w:rPr>
              <w:t>Bariatric surgery</w:t>
            </w:r>
          </w:p>
        </w:tc>
        <w:tc>
          <w:tcPr>
            <w:tcW w:w="2228" w:type="dxa"/>
          </w:tcPr>
          <w:p w14:paraId="7C36160C" w14:textId="6625C834" w:rsidR="003F7733" w:rsidRDefault="00EA056C" w:rsidP="003F7733">
            <w:pPr>
              <w:spacing w:line="240" w:lineRule="auto"/>
              <w:rPr>
                <w:sz w:val="20"/>
                <w:szCs w:val="20"/>
              </w:rPr>
            </w:pPr>
            <w:r w:rsidRPr="003F7733">
              <w:rPr>
                <w:sz w:val="20"/>
                <w:szCs w:val="20"/>
              </w:rPr>
              <w:t>Sublingual drops of vitamin D (28</w:t>
            </w:r>
            <w:r w:rsidR="000F71D7">
              <w:rPr>
                <w:sz w:val="20"/>
                <w:szCs w:val="20"/>
              </w:rPr>
              <w:t>,</w:t>
            </w:r>
            <w:r w:rsidRPr="003F7733">
              <w:rPr>
                <w:sz w:val="20"/>
                <w:szCs w:val="20"/>
              </w:rPr>
              <w:t>000 IU cholecalciferol per week) for 8 weeks before surgery; then sublingual drops (16</w:t>
            </w:r>
            <w:r w:rsidR="000F71D7">
              <w:rPr>
                <w:sz w:val="20"/>
                <w:szCs w:val="20"/>
              </w:rPr>
              <w:t>,</w:t>
            </w:r>
            <w:r w:rsidRPr="003F7733">
              <w:rPr>
                <w:sz w:val="20"/>
                <w:szCs w:val="20"/>
              </w:rPr>
              <w:t xml:space="preserve">000 IU per week) for 2 years postoperatively </w:t>
            </w:r>
          </w:p>
          <w:p w14:paraId="41F8CA69" w14:textId="77777777" w:rsidR="003F7733" w:rsidRPr="003F7733" w:rsidRDefault="00EA056C" w:rsidP="003F7733">
            <w:pPr>
              <w:spacing w:line="240" w:lineRule="auto"/>
              <w:rPr>
                <w:sz w:val="20"/>
                <w:szCs w:val="20"/>
              </w:rPr>
            </w:pPr>
            <w:r w:rsidRPr="003F7733">
              <w:rPr>
                <w:sz w:val="20"/>
                <w:szCs w:val="20"/>
              </w:rPr>
              <w:t xml:space="preserve">Oral calcium </w:t>
            </w:r>
            <w:proofErr w:type="spellStart"/>
            <w:r w:rsidRPr="003F7733">
              <w:rPr>
                <w:sz w:val="20"/>
                <w:szCs w:val="20"/>
              </w:rPr>
              <w:t>monocitrate</w:t>
            </w:r>
            <w:proofErr w:type="spellEnd"/>
            <w:r w:rsidRPr="003F7733">
              <w:rPr>
                <w:sz w:val="20"/>
                <w:szCs w:val="20"/>
              </w:rPr>
              <w:t xml:space="preserve"> (1</w:t>
            </w:r>
            <w:r w:rsidR="000F71D7">
              <w:rPr>
                <w:sz w:val="20"/>
                <w:szCs w:val="20"/>
              </w:rPr>
              <w:t>,</w:t>
            </w:r>
            <w:r w:rsidRPr="003F7733">
              <w:rPr>
                <w:sz w:val="20"/>
                <w:szCs w:val="20"/>
              </w:rPr>
              <w:t>000 mg/week)</w:t>
            </w:r>
          </w:p>
          <w:p w14:paraId="007A0852" w14:textId="77777777" w:rsidR="003F7733" w:rsidRPr="009707EE" w:rsidRDefault="00EA056C" w:rsidP="003F7733">
            <w:pPr>
              <w:spacing w:before="0" w:beforeAutospacing="0" w:after="0" w:afterAutospacing="0" w:line="240" w:lineRule="auto"/>
              <w:rPr>
                <w:sz w:val="20"/>
                <w:szCs w:val="20"/>
              </w:rPr>
            </w:pPr>
            <w:r w:rsidRPr="003F7733">
              <w:rPr>
                <w:sz w:val="20"/>
                <w:szCs w:val="20"/>
              </w:rPr>
              <w:t>Additional exercise and protein supplementation was advised</w:t>
            </w:r>
          </w:p>
        </w:tc>
        <w:tc>
          <w:tcPr>
            <w:tcW w:w="1978" w:type="dxa"/>
          </w:tcPr>
          <w:p w14:paraId="649DF406" w14:textId="77777777" w:rsidR="003F7733" w:rsidRPr="009707EE" w:rsidRDefault="00EA056C" w:rsidP="003F7733">
            <w:pPr>
              <w:spacing w:before="0" w:beforeAutospacing="0" w:after="0" w:afterAutospacing="0" w:line="240" w:lineRule="auto"/>
              <w:rPr>
                <w:sz w:val="20"/>
                <w:szCs w:val="20"/>
              </w:rPr>
            </w:pPr>
            <w:r w:rsidRPr="003F7733">
              <w:rPr>
                <w:sz w:val="20"/>
                <w:szCs w:val="20"/>
              </w:rPr>
              <w:t>No treatment</w:t>
            </w:r>
          </w:p>
        </w:tc>
        <w:tc>
          <w:tcPr>
            <w:tcW w:w="2278" w:type="dxa"/>
          </w:tcPr>
          <w:p w14:paraId="1AA779E7" w14:textId="41F1A1A8" w:rsidR="003F7733" w:rsidRDefault="00EA056C" w:rsidP="003F7733">
            <w:pPr>
              <w:spacing w:line="240" w:lineRule="auto"/>
              <w:rPr>
                <w:sz w:val="20"/>
                <w:szCs w:val="20"/>
              </w:rPr>
            </w:pPr>
            <w:r w:rsidRPr="003F7733">
              <w:rPr>
                <w:sz w:val="20"/>
                <w:szCs w:val="20"/>
              </w:rPr>
              <w:t xml:space="preserve">Bone mineral density at lumbar spine, total hip and total body; Bone turnover marker (BTM) via blood test; </w:t>
            </w:r>
            <w:r w:rsidR="000703F6">
              <w:rPr>
                <w:sz w:val="20"/>
                <w:szCs w:val="20"/>
              </w:rPr>
              <w:t xml:space="preserve">Body weight, </w:t>
            </w:r>
            <w:r w:rsidRPr="003F7733">
              <w:rPr>
                <w:sz w:val="20"/>
                <w:szCs w:val="20"/>
              </w:rPr>
              <w:t xml:space="preserve">BMI and </w:t>
            </w:r>
            <w:r w:rsidR="00A44E32">
              <w:rPr>
                <w:sz w:val="20"/>
                <w:szCs w:val="20"/>
              </w:rPr>
              <w:t>body composition</w:t>
            </w:r>
            <w:r w:rsidRPr="003F7733">
              <w:rPr>
                <w:sz w:val="20"/>
                <w:szCs w:val="20"/>
              </w:rPr>
              <w:t xml:space="preserve">; Quality of life </w:t>
            </w:r>
            <w:r w:rsidR="00C4781E">
              <w:rPr>
                <w:sz w:val="20"/>
                <w:szCs w:val="20"/>
              </w:rPr>
              <w:t>(</w:t>
            </w:r>
            <w:r w:rsidRPr="003F7733">
              <w:rPr>
                <w:sz w:val="20"/>
                <w:szCs w:val="20"/>
              </w:rPr>
              <w:t>via questionnaire</w:t>
            </w:r>
            <w:r w:rsidR="00C4781E">
              <w:rPr>
                <w:sz w:val="20"/>
                <w:szCs w:val="20"/>
              </w:rPr>
              <w:t>)</w:t>
            </w:r>
            <w:r w:rsidRPr="003F7733">
              <w:rPr>
                <w:sz w:val="20"/>
                <w:szCs w:val="20"/>
              </w:rPr>
              <w:t xml:space="preserve"> </w:t>
            </w:r>
          </w:p>
          <w:p w14:paraId="25FC4B31" w14:textId="64A528A2" w:rsidR="003F7733" w:rsidRPr="009707EE" w:rsidRDefault="00EA056C" w:rsidP="003F7733">
            <w:pPr>
              <w:spacing w:line="240" w:lineRule="auto"/>
              <w:rPr>
                <w:sz w:val="20"/>
                <w:szCs w:val="20"/>
              </w:rPr>
            </w:pPr>
            <w:r w:rsidRPr="003F7733">
              <w:rPr>
                <w:sz w:val="20"/>
                <w:szCs w:val="20"/>
                <w:shd w:val="clear" w:color="auto" w:fill="FFFFFF"/>
              </w:rPr>
              <w:t xml:space="preserve">Before surgery and </w:t>
            </w:r>
            <w:proofErr w:type="gramStart"/>
            <w:r w:rsidRPr="003F7733">
              <w:rPr>
                <w:sz w:val="20"/>
                <w:szCs w:val="20"/>
                <w:shd w:val="clear" w:color="auto" w:fill="FFFFFF"/>
              </w:rPr>
              <w:t>6, 12,</w:t>
            </w:r>
            <w:r w:rsidR="00C4781E">
              <w:rPr>
                <w:sz w:val="20"/>
                <w:szCs w:val="20"/>
                <w:shd w:val="clear" w:color="auto" w:fill="FFFFFF"/>
              </w:rPr>
              <w:t xml:space="preserve"> </w:t>
            </w:r>
            <w:r w:rsidRPr="003F7733">
              <w:rPr>
                <w:sz w:val="20"/>
                <w:szCs w:val="20"/>
                <w:shd w:val="clear" w:color="auto" w:fill="FFFFFF"/>
              </w:rPr>
              <w:t>18, and 24 months</w:t>
            </w:r>
            <w:proofErr w:type="gramEnd"/>
            <w:r w:rsidRPr="003F7733">
              <w:rPr>
                <w:sz w:val="20"/>
                <w:szCs w:val="20"/>
                <w:shd w:val="clear" w:color="auto" w:fill="FFFFFF"/>
              </w:rPr>
              <w:t xml:space="preserve"> post-surgery</w:t>
            </w:r>
          </w:p>
        </w:tc>
      </w:tr>
    </w:tbl>
    <w:p w14:paraId="78D5DC2D" w14:textId="77777777" w:rsidR="00582CFE" w:rsidRPr="0056710E" w:rsidRDefault="00582CFE" w:rsidP="00393179">
      <w:pPr>
        <w:spacing w:line="240" w:lineRule="auto"/>
      </w:pPr>
    </w:p>
    <w:p w14:paraId="3F6C908D" w14:textId="77777777" w:rsidR="00582CFE" w:rsidRPr="0056710E" w:rsidRDefault="00582CFE" w:rsidP="00393179">
      <w:pPr>
        <w:spacing w:line="240" w:lineRule="auto"/>
      </w:pPr>
    </w:p>
    <w:p w14:paraId="42F241C5" w14:textId="77777777" w:rsidR="00582CFE" w:rsidRPr="0056710E" w:rsidRDefault="00582CFE" w:rsidP="00393179">
      <w:pPr>
        <w:spacing w:line="240" w:lineRule="auto"/>
      </w:pPr>
    </w:p>
    <w:tbl>
      <w:tblPr>
        <w:tblStyle w:val="TableGrid"/>
        <w:tblpPr w:leftFromText="180" w:rightFromText="180" w:horzAnchor="margin" w:tblpX="-431" w:tblpY="-1054"/>
        <w:tblW w:w="14743" w:type="dxa"/>
        <w:tblLook w:val="04A0" w:firstRow="1" w:lastRow="0" w:firstColumn="1" w:lastColumn="0" w:noHBand="0" w:noVBand="1"/>
      </w:tblPr>
      <w:tblGrid>
        <w:gridCol w:w="1875"/>
        <w:gridCol w:w="1316"/>
        <w:gridCol w:w="1972"/>
        <w:gridCol w:w="1539"/>
        <w:gridCol w:w="1708"/>
        <w:gridCol w:w="2200"/>
        <w:gridCol w:w="1823"/>
        <w:gridCol w:w="2310"/>
      </w:tblGrid>
      <w:tr w:rsidR="007448BE" w14:paraId="5E538BDF" w14:textId="77777777" w:rsidTr="00C45983">
        <w:tc>
          <w:tcPr>
            <w:tcW w:w="1977" w:type="dxa"/>
          </w:tcPr>
          <w:p w14:paraId="62D20685" w14:textId="2F14B7AD" w:rsidR="00582CFE" w:rsidRPr="003F7733" w:rsidRDefault="00EA056C" w:rsidP="00393179">
            <w:pPr>
              <w:spacing w:line="240" w:lineRule="auto"/>
              <w:rPr>
                <w:sz w:val="20"/>
                <w:szCs w:val="20"/>
              </w:rPr>
            </w:pPr>
            <w:r w:rsidRPr="003F7733">
              <w:rPr>
                <w:sz w:val="20"/>
                <w:szCs w:val="20"/>
              </w:rPr>
              <w:lastRenderedPageBreak/>
              <w:t>Ruiz-Tovar et al</w:t>
            </w:r>
            <w:r w:rsidR="00BE1C17" w:rsidRPr="003F7733">
              <w:rPr>
                <w:sz w:val="20"/>
                <w:szCs w:val="20"/>
              </w:rPr>
              <w:t>.</w:t>
            </w:r>
            <w:r w:rsidR="00C45983" w:rsidRPr="003F7733">
              <w:rPr>
                <w:sz w:val="20"/>
                <w:szCs w:val="20"/>
              </w:rPr>
              <w:t xml:space="preserve"> </w:t>
            </w:r>
            <w:r w:rsidR="00C6043F">
              <w:rPr>
                <w:sz w:val="20"/>
                <w:szCs w:val="20"/>
              </w:rPr>
              <w:t xml:space="preserve">2019 </w:t>
            </w:r>
            <w:r w:rsidR="00C45983" w:rsidRPr="003F7733">
              <w:rPr>
                <w:sz w:val="20"/>
                <w:szCs w:val="20"/>
              </w:rPr>
              <w:fldChar w:fldCharType="begin">
                <w:fldData xml:space="preserve">PEVuZE5vdGU+PENpdGU+PEF1dGhvcj5SdWl6LVRvdmFyPC9BdXRob3I+PFllYXI+MjAxOTwvWWVh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</w:fldData>
              </w:fldChar>
            </w:r>
            <w:r w:rsidR="008C3237" w:rsidRPr="003F7733">
              <w:rPr>
                <w:sz w:val="20"/>
                <w:szCs w:val="20"/>
              </w:rPr>
              <w:instrText xml:space="preserve"> ADDIN EN.CITE </w:instrText>
            </w:r>
            <w:r w:rsidR="008C3237" w:rsidRPr="003F7733">
              <w:rPr>
                <w:sz w:val="20"/>
                <w:szCs w:val="20"/>
              </w:rPr>
              <w:fldChar w:fldCharType="begin">
                <w:fldData xml:space="preserve">PEVuZE5vdGU+PENpdGU+PEF1dGhvcj5SdWl6LVRvdmFyPC9BdXRob3I+PFllYXI+MjAxOTwvWWVh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</w:fldData>
              </w:fldChar>
            </w:r>
            <w:r w:rsidR="008C3237" w:rsidRPr="003F7733">
              <w:rPr>
                <w:sz w:val="20"/>
                <w:szCs w:val="20"/>
              </w:rPr>
              <w:instrText xml:space="preserve"> ADDIN EN.CITE.DATA </w:instrText>
            </w:r>
            <w:r w:rsidR="008C3237" w:rsidRPr="003F7733">
              <w:rPr>
                <w:sz w:val="20"/>
                <w:szCs w:val="20"/>
              </w:rPr>
            </w:r>
            <w:r w:rsidR="008C3237" w:rsidRPr="003F7733">
              <w:rPr>
                <w:sz w:val="20"/>
                <w:szCs w:val="20"/>
              </w:rPr>
              <w:fldChar w:fldCharType="separate"/>
            </w:r>
            <w:r w:rsidR="008C3237" w:rsidRPr="003F7733">
              <w:rPr>
                <w:sz w:val="20"/>
                <w:szCs w:val="20"/>
              </w:rPr>
              <w:fldChar w:fldCharType="end"/>
            </w:r>
            <w:r w:rsidR="00C45983" w:rsidRPr="003F7733">
              <w:rPr>
                <w:sz w:val="20"/>
                <w:szCs w:val="20"/>
              </w:rPr>
            </w:r>
            <w:r w:rsidR="00C45983" w:rsidRPr="003F7733">
              <w:rPr>
                <w:sz w:val="20"/>
                <w:szCs w:val="20"/>
              </w:rPr>
              <w:fldChar w:fldCharType="separate"/>
            </w:r>
            <w:r w:rsidR="008C3237" w:rsidRPr="003F7733">
              <w:rPr>
                <w:noProof/>
                <w:sz w:val="20"/>
                <w:szCs w:val="20"/>
              </w:rPr>
              <w:t>(</w:t>
            </w:r>
            <w:r w:rsidR="00EC595F">
              <w:rPr>
                <w:noProof/>
                <w:sz w:val="20"/>
                <w:szCs w:val="20"/>
              </w:rPr>
              <w:t>51</w:t>
            </w:r>
            <w:r w:rsidR="008C3237" w:rsidRPr="003F7733">
              <w:rPr>
                <w:noProof/>
                <w:sz w:val="20"/>
                <w:szCs w:val="20"/>
              </w:rPr>
              <w:t>)</w:t>
            </w:r>
            <w:r w:rsidR="00C45983" w:rsidRPr="003F7733">
              <w:rPr>
                <w:sz w:val="20"/>
                <w:szCs w:val="20"/>
              </w:rPr>
              <w:fldChar w:fldCharType="end"/>
            </w:r>
          </w:p>
        </w:tc>
        <w:tc>
          <w:tcPr>
            <w:tcW w:w="1383" w:type="dxa"/>
          </w:tcPr>
          <w:p w14:paraId="2E5101FF" w14:textId="77777777" w:rsidR="00582CFE" w:rsidRPr="003F7733" w:rsidRDefault="00EA056C" w:rsidP="00393179">
            <w:pPr>
              <w:spacing w:line="240" w:lineRule="auto"/>
              <w:rPr>
                <w:sz w:val="20"/>
                <w:szCs w:val="20"/>
              </w:rPr>
            </w:pPr>
            <w:r w:rsidRPr="003F7733">
              <w:rPr>
                <w:sz w:val="20"/>
                <w:szCs w:val="20"/>
              </w:rPr>
              <w:t>Spain</w:t>
            </w:r>
          </w:p>
        </w:tc>
        <w:tc>
          <w:tcPr>
            <w:tcW w:w="2044" w:type="dxa"/>
          </w:tcPr>
          <w:p w14:paraId="74C659C4" w14:textId="77777777" w:rsidR="00582CFE" w:rsidRPr="003F7733" w:rsidRDefault="00EA056C" w:rsidP="00393179">
            <w:pPr>
              <w:spacing w:line="240" w:lineRule="auto"/>
              <w:rPr>
                <w:sz w:val="20"/>
                <w:szCs w:val="20"/>
              </w:rPr>
            </w:pPr>
            <w:r w:rsidRPr="003F7733">
              <w:rPr>
                <w:sz w:val="20"/>
                <w:szCs w:val="20"/>
              </w:rPr>
              <w:t xml:space="preserve">Colorectal neoplasia, </w:t>
            </w:r>
            <w:r w:rsidR="00ED355C">
              <w:rPr>
                <w:sz w:val="20"/>
                <w:szCs w:val="20"/>
              </w:rPr>
              <w:t>Male and female</w:t>
            </w:r>
            <w:r w:rsidR="00355A80">
              <w:rPr>
                <w:sz w:val="20"/>
                <w:szCs w:val="20"/>
              </w:rPr>
              <w:t>, Mean 67</w:t>
            </w:r>
          </w:p>
        </w:tc>
        <w:tc>
          <w:tcPr>
            <w:tcW w:w="971" w:type="dxa"/>
          </w:tcPr>
          <w:p w14:paraId="786EB500" w14:textId="3DE90028" w:rsidR="00582CFE" w:rsidRPr="003F7733" w:rsidRDefault="00EA056C" w:rsidP="00393179">
            <w:pPr>
              <w:spacing w:line="240" w:lineRule="auto"/>
              <w:rPr>
                <w:sz w:val="20"/>
                <w:szCs w:val="20"/>
              </w:rPr>
            </w:pPr>
            <w:r w:rsidRPr="003F7733">
              <w:rPr>
                <w:sz w:val="20"/>
                <w:szCs w:val="20"/>
              </w:rPr>
              <w:t>120</w:t>
            </w:r>
            <w:r w:rsidR="006D3F7F">
              <w:rPr>
                <w:sz w:val="20"/>
                <w:szCs w:val="20"/>
              </w:rPr>
              <w:t xml:space="preserve"> (60 control, 60 vitamin E + silicone)</w:t>
            </w:r>
          </w:p>
        </w:tc>
        <w:tc>
          <w:tcPr>
            <w:tcW w:w="1751" w:type="dxa"/>
          </w:tcPr>
          <w:p w14:paraId="4A22CA7E" w14:textId="77777777" w:rsidR="00582CFE" w:rsidRPr="003F7733" w:rsidRDefault="00EA056C" w:rsidP="00393179">
            <w:pPr>
              <w:spacing w:line="240" w:lineRule="auto"/>
              <w:rPr>
                <w:sz w:val="20"/>
                <w:szCs w:val="20"/>
              </w:rPr>
            </w:pPr>
            <w:r w:rsidRPr="003F7733">
              <w:rPr>
                <w:sz w:val="20"/>
                <w:szCs w:val="20"/>
              </w:rPr>
              <w:t>Elective colorectal laparoscopic surgery</w:t>
            </w:r>
          </w:p>
        </w:tc>
        <w:tc>
          <w:tcPr>
            <w:tcW w:w="2304" w:type="dxa"/>
          </w:tcPr>
          <w:p w14:paraId="33BF299A" w14:textId="77777777" w:rsidR="00582CFE" w:rsidRPr="003F7733" w:rsidRDefault="00EA056C" w:rsidP="00393179">
            <w:pPr>
              <w:spacing w:line="240" w:lineRule="auto"/>
              <w:rPr>
                <w:sz w:val="20"/>
                <w:szCs w:val="20"/>
              </w:rPr>
            </w:pPr>
            <w:r w:rsidRPr="003F7733">
              <w:rPr>
                <w:sz w:val="20"/>
                <w:szCs w:val="20"/>
              </w:rPr>
              <w:t>Vitamin E and silicone dressings used for wounds during surgery</w:t>
            </w:r>
          </w:p>
          <w:p w14:paraId="47ABCD04" w14:textId="77777777" w:rsidR="00582CFE" w:rsidRPr="003F7733" w:rsidRDefault="00582CFE" w:rsidP="00393179">
            <w:pPr>
              <w:spacing w:line="240" w:lineRule="auto"/>
              <w:rPr>
                <w:sz w:val="20"/>
                <w:szCs w:val="20"/>
              </w:rPr>
            </w:pPr>
          </w:p>
        </w:tc>
        <w:tc>
          <w:tcPr>
            <w:tcW w:w="1876" w:type="dxa"/>
          </w:tcPr>
          <w:p w14:paraId="24E4E4A7" w14:textId="77777777" w:rsidR="00582CFE" w:rsidRPr="003F7733" w:rsidRDefault="00EA056C" w:rsidP="00393179">
            <w:pPr>
              <w:spacing w:line="240" w:lineRule="auto"/>
              <w:rPr>
                <w:sz w:val="20"/>
                <w:szCs w:val="20"/>
              </w:rPr>
            </w:pPr>
            <w:r w:rsidRPr="003F7733">
              <w:rPr>
                <w:sz w:val="20"/>
                <w:szCs w:val="20"/>
              </w:rPr>
              <w:t xml:space="preserve">Conventional wound dressing </w:t>
            </w:r>
          </w:p>
        </w:tc>
        <w:tc>
          <w:tcPr>
            <w:tcW w:w="2437" w:type="dxa"/>
          </w:tcPr>
          <w:p w14:paraId="6D187529" w14:textId="1874E789" w:rsidR="00582CFE" w:rsidRPr="003F7733" w:rsidRDefault="00EA056C" w:rsidP="00393179">
            <w:pPr>
              <w:spacing w:line="240" w:lineRule="auto"/>
              <w:rPr>
                <w:sz w:val="20"/>
                <w:szCs w:val="20"/>
              </w:rPr>
            </w:pPr>
            <w:r>
              <w:rPr>
                <w:sz w:val="20"/>
                <w:szCs w:val="20"/>
              </w:rPr>
              <w:t xml:space="preserve">Hospital </w:t>
            </w:r>
            <w:proofErr w:type="gramStart"/>
            <w:r>
              <w:rPr>
                <w:sz w:val="20"/>
                <w:szCs w:val="20"/>
              </w:rPr>
              <w:t>stay</w:t>
            </w:r>
            <w:proofErr w:type="gramEnd"/>
            <w:r>
              <w:rPr>
                <w:sz w:val="20"/>
                <w:szCs w:val="20"/>
              </w:rPr>
              <w:t>;</w:t>
            </w:r>
            <w:r w:rsidR="00E3771B">
              <w:rPr>
                <w:sz w:val="20"/>
                <w:szCs w:val="20"/>
              </w:rPr>
              <w:t xml:space="preserve"> </w:t>
            </w:r>
            <w:r w:rsidRPr="003F7733">
              <w:rPr>
                <w:sz w:val="20"/>
                <w:szCs w:val="20"/>
              </w:rPr>
              <w:t>Pain</w:t>
            </w:r>
            <w:r w:rsidR="00ED355C">
              <w:rPr>
                <w:sz w:val="20"/>
                <w:szCs w:val="20"/>
              </w:rPr>
              <w:t xml:space="preserve"> at 48 hours post-</w:t>
            </w:r>
            <w:proofErr w:type="gramStart"/>
            <w:r w:rsidR="00ED355C">
              <w:rPr>
                <w:sz w:val="20"/>
                <w:szCs w:val="20"/>
              </w:rPr>
              <w:t>surgery</w:t>
            </w:r>
            <w:r w:rsidRPr="003F7733">
              <w:rPr>
                <w:sz w:val="20"/>
                <w:szCs w:val="20"/>
              </w:rPr>
              <w:t>;</w:t>
            </w:r>
            <w:r w:rsidR="00E3771B">
              <w:rPr>
                <w:sz w:val="20"/>
                <w:szCs w:val="20"/>
              </w:rPr>
              <w:t xml:space="preserve">  </w:t>
            </w:r>
            <w:r w:rsidRPr="003F7733">
              <w:rPr>
                <w:sz w:val="20"/>
                <w:szCs w:val="20"/>
              </w:rPr>
              <w:t>Infection</w:t>
            </w:r>
            <w:proofErr w:type="gramEnd"/>
            <w:r w:rsidRPr="003F7733">
              <w:rPr>
                <w:sz w:val="20"/>
                <w:szCs w:val="20"/>
              </w:rPr>
              <w:t xml:space="preserve"> of surgical site;</w:t>
            </w:r>
            <w:r w:rsidR="00E3771B">
              <w:rPr>
                <w:sz w:val="20"/>
                <w:szCs w:val="20"/>
              </w:rPr>
              <w:t xml:space="preserve"> </w:t>
            </w:r>
            <w:r w:rsidRPr="003F7733">
              <w:rPr>
                <w:sz w:val="20"/>
                <w:szCs w:val="20"/>
              </w:rPr>
              <w:t xml:space="preserve">Inflammation </w:t>
            </w:r>
            <w:r w:rsidR="00E3771B">
              <w:rPr>
                <w:sz w:val="20"/>
                <w:szCs w:val="20"/>
              </w:rPr>
              <w:t>(</w:t>
            </w:r>
            <w:r w:rsidRPr="003F7733">
              <w:rPr>
                <w:sz w:val="20"/>
                <w:szCs w:val="20"/>
              </w:rPr>
              <w:t>white blood cells and C-reactive protein</w:t>
            </w:r>
            <w:r w:rsidR="000D21CA">
              <w:rPr>
                <w:sz w:val="20"/>
                <w:szCs w:val="20"/>
              </w:rPr>
              <w:t xml:space="preserve"> 48 hours post-surgery</w:t>
            </w:r>
            <w:r w:rsidR="00E3771B">
              <w:rPr>
                <w:sz w:val="20"/>
                <w:szCs w:val="20"/>
              </w:rPr>
              <w:t>)</w:t>
            </w:r>
          </w:p>
        </w:tc>
      </w:tr>
      <w:tr w:rsidR="007448BE" w14:paraId="402CCBED" w14:textId="77777777" w:rsidTr="00C45983">
        <w:tc>
          <w:tcPr>
            <w:tcW w:w="1977" w:type="dxa"/>
          </w:tcPr>
          <w:p w14:paraId="4629CC18" w14:textId="57E33947" w:rsidR="00582CFE" w:rsidRPr="003F7733" w:rsidRDefault="00EA056C" w:rsidP="00393179">
            <w:pPr>
              <w:spacing w:line="240" w:lineRule="auto"/>
              <w:rPr>
                <w:sz w:val="20"/>
                <w:szCs w:val="20"/>
              </w:rPr>
            </w:pPr>
            <w:proofErr w:type="spellStart"/>
            <w:r w:rsidRPr="003F7733">
              <w:rPr>
                <w:sz w:val="20"/>
                <w:szCs w:val="20"/>
              </w:rPr>
              <w:t>Srichomchey</w:t>
            </w:r>
            <w:proofErr w:type="spellEnd"/>
            <w:r w:rsidRPr="003F7733">
              <w:rPr>
                <w:sz w:val="20"/>
                <w:szCs w:val="20"/>
              </w:rPr>
              <w:t xml:space="preserve"> et al</w:t>
            </w:r>
            <w:r w:rsidR="00BE1C17" w:rsidRPr="003F7733">
              <w:rPr>
                <w:sz w:val="20"/>
                <w:szCs w:val="20"/>
              </w:rPr>
              <w:t>.</w:t>
            </w:r>
            <w:r w:rsidR="00C45983" w:rsidRPr="003F7733">
              <w:rPr>
                <w:sz w:val="20"/>
                <w:szCs w:val="20"/>
              </w:rPr>
              <w:t xml:space="preserve"> </w:t>
            </w:r>
            <w:r w:rsidR="00C6043F">
              <w:rPr>
                <w:sz w:val="20"/>
                <w:szCs w:val="20"/>
              </w:rPr>
              <w:t xml:space="preserve">2023 </w:t>
            </w:r>
            <w:r w:rsidR="00C45983" w:rsidRPr="003F7733">
              <w:rPr>
                <w:sz w:val="20"/>
                <w:szCs w:val="20"/>
              </w:rPr>
              <w:fldChar w:fldCharType="begin">
                <w:fldData xml:space="preserve">PEVuZE5vdGU+PENpdGU+PEF1dGhvcj5TcmljaG9tY2hleTwvQXV0aG9yPjxZZWFyPjIwMjM8L1ll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</w:fldData>
              </w:fldChar>
            </w:r>
            <w:r w:rsidR="008C3237" w:rsidRPr="003F7733">
              <w:rPr>
                <w:sz w:val="20"/>
                <w:szCs w:val="20"/>
              </w:rPr>
              <w:instrText xml:space="preserve"> ADDIN EN.CITE </w:instrText>
            </w:r>
            <w:r w:rsidR="008C3237" w:rsidRPr="003F7733">
              <w:rPr>
                <w:sz w:val="20"/>
                <w:szCs w:val="20"/>
              </w:rPr>
              <w:fldChar w:fldCharType="begin">
                <w:fldData xml:space="preserve">PEVuZE5vdGU+PENpdGU+PEF1dGhvcj5TcmljaG9tY2hleTwvQXV0aG9yPjxZZWFyPjIwMjM8L1ll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</w:fldData>
              </w:fldChar>
            </w:r>
            <w:r w:rsidR="008C3237" w:rsidRPr="003F7733">
              <w:rPr>
                <w:sz w:val="20"/>
                <w:szCs w:val="20"/>
              </w:rPr>
              <w:instrText xml:space="preserve"> ADDIN EN.CITE.DATA </w:instrText>
            </w:r>
            <w:r w:rsidR="008C3237" w:rsidRPr="003F7733">
              <w:rPr>
                <w:sz w:val="20"/>
                <w:szCs w:val="20"/>
              </w:rPr>
            </w:r>
            <w:r w:rsidR="008C3237" w:rsidRPr="003F7733">
              <w:rPr>
                <w:sz w:val="20"/>
                <w:szCs w:val="20"/>
              </w:rPr>
              <w:fldChar w:fldCharType="separate"/>
            </w:r>
            <w:r w:rsidR="008C3237" w:rsidRPr="003F7733">
              <w:rPr>
                <w:sz w:val="20"/>
                <w:szCs w:val="20"/>
              </w:rPr>
              <w:fldChar w:fldCharType="end"/>
            </w:r>
            <w:r w:rsidR="00C45983" w:rsidRPr="003F7733">
              <w:rPr>
                <w:sz w:val="20"/>
                <w:szCs w:val="20"/>
              </w:rPr>
            </w:r>
            <w:r w:rsidR="00C45983" w:rsidRPr="003F7733">
              <w:rPr>
                <w:sz w:val="20"/>
                <w:szCs w:val="20"/>
              </w:rPr>
              <w:fldChar w:fldCharType="separate"/>
            </w:r>
            <w:r w:rsidR="008C3237" w:rsidRPr="003F7733">
              <w:rPr>
                <w:noProof/>
                <w:sz w:val="20"/>
                <w:szCs w:val="20"/>
              </w:rPr>
              <w:t>(</w:t>
            </w:r>
            <w:r w:rsidR="00EC595F">
              <w:rPr>
                <w:noProof/>
                <w:sz w:val="20"/>
                <w:szCs w:val="20"/>
              </w:rPr>
              <w:t>52</w:t>
            </w:r>
            <w:r w:rsidR="008C3237" w:rsidRPr="003F7733">
              <w:rPr>
                <w:noProof/>
                <w:sz w:val="20"/>
                <w:szCs w:val="20"/>
              </w:rPr>
              <w:t>)</w:t>
            </w:r>
            <w:r w:rsidR="00C45983" w:rsidRPr="003F7733">
              <w:rPr>
                <w:sz w:val="20"/>
                <w:szCs w:val="20"/>
              </w:rPr>
              <w:fldChar w:fldCharType="end"/>
            </w:r>
          </w:p>
        </w:tc>
        <w:tc>
          <w:tcPr>
            <w:tcW w:w="1383" w:type="dxa"/>
          </w:tcPr>
          <w:p w14:paraId="4C8785A4" w14:textId="77777777" w:rsidR="00582CFE" w:rsidRPr="003F7733" w:rsidRDefault="00EA056C" w:rsidP="00393179">
            <w:pPr>
              <w:spacing w:line="240" w:lineRule="auto"/>
              <w:rPr>
                <w:sz w:val="20"/>
                <w:szCs w:val="20"/>
              </w:rPr>
            </w:pPr>
            <w:r w:rsidRPr="003F7733">
              <w:rPr>
                <w:sz w:val="20"/>
                <w:szCs w:val="20"/>
              </w:rPr>
              <w:t>Thailand</w:t>
            </w:r>
          </w:p>
        </w:tc>
        <w:tc>
          <w:tcPr>
            <w:tcW w:w="2044" w:type="dxa"/>
          </w:tcPr>
          <w:p w14:paraId="061EC504" w14:textId="77777777" w:rsidR="00582CFE" w:rsidRPr="003F7733" w:rsidRDefault="00EA056C" w:rsidP="00393179">
            <w:pPr>
              <w:spacing w:line="240" w:lineRule="auto"/>
              <w:rPr>
                <w:sz w:val="20"/>
                <w:szCs w:val="20"/>
              </w:rPr>
            </w:pPr>
            <w:r w:rsidRPr="003F7733">
              <w:rPr>
                <w:sz w:val="20"/>
                <w:szCs w:val="20"/>
              </w:rPr>
              <w:t>Early-stage colorectal cancer, NR, 30-75</w:t>
            </w:r>
          </w:p>
        </w:tc>
        <w:tc>
          <w:tcPr>
            <w:tcW w:w="971" w:type="dxa"/>
          </w:tcPr>
          <w:p w14:paraId="6578D529" w14:textId="1BC510FC" w:rsidR="00582CFE" w:rsidRPr="003F7733" w:rsidRDefault="00EA056C" w:rsidP="00393179">
            <w:pPr>
              <w:spacing w:line="240" w:lineRule="auto"/>
              <w:rPr>
                <w:sz w:val="20"/>
                <w:szCs w:val="20"/>
              </w:rPr>
            </w:pPr>
            <w:r w:rsidRPr="003F7733">
              <w:rPr>
                <w:sz w:val="20"/>
                <w:szCs w:val="20"/>
              </w:rPr>
              <w:t>28</w:t>
            </w:r>
            <w:r w:rsidR="0091702D">
              <w:rPr>
                <w:sz w:val="20"/>
                <w:szCs w:val="20"/>
              </w:rPr>
              <w:t xml:space="preserve"> (11 control, 17 vitamin D)</w:t>
            </w:r>
          </w:p>
        </w:tc>
        <w:tc>
          <w:tcPr>
            <w:tcW w:w="1751" w:type="dxa"/>
          </w:tcPr>
          <w:p w14:paraId="67967443" w14:textId="77777777" w:rsidR="00582CFE" w:rsidRPr="003F7733" w:rsidRDefault="00EA056C" w:rsidP="00393179">
            <w:pPr>
              <w:spacing w:line="240" w:lineRule="auto"/>
              <w:rPr>
                <w:sz w:val="20"/>
                <w:szCs w:val="20"/>
              </w:rPr>
            </w:pPr>
            <w:r w:rsidRPr="003F7733">
              <w:rPr>
                <w:sz w:val="20"/>
                <w:szCs w:val="20"/>
              </w:rPr>
              <w:t>Curative surgery (unspecified)</w:t>
            </w:r>
          </w:p>
        </w:tc>
        <w:tc>
          <w:tcPr>
            <w:tcW w:w="2304" w:type="dxa"/>
          </w:tcPr>
          <w:p w14:paraId="11F71D89" w14:textId="43192FB6" w:rsidR="00582CFE" w:rsidRPr="003F7733" w:rsidRDefault="00EA056C" w:rsidP="00393179">
            <w:pPr>
              <w:spacing w:line="240" w:lineRule="auto"/>
              <w:rPr>
                <w:sz w:val="20"/>
                <w:szCs w:val="20"/>
              </w:rPr>
            </w:pPr>
            <w:r w:rsidRPr="003F7733">
              <w:rPr>
                <w:sz w:val="20"/>
                <w:szCs w:val="20"/>
              </w:rPr>
              <w:t>Oral Vitamin D (8</w:t>
            </w:r>
            <w:r w:rsidR="000F71D7">
              <w:rPr>
                <w:sz w:val="20"/>
                <w:szCs w:val="20"/>
              </w:rPr>
              <w:t>,</w:t>
            </w:r>
            <w:r w:rsidRPr="003F7733">
              <w:rPr>
                <w:sz w:val="20"/>
                <w:szCs w:val="20"/>
              </w:rPr>
              <w:t>000 IU/day) for 3 months</w:t>
            </w:r>
            <w:r w:rsidR="00670AEC">
              <w:rPr>
                <w:sz w:val="20"/>
                <w:szCs w:val="20"/>
              </w:rPr>
              <w:t xml:space="preserve"> starting at least one month after surgery</w:t>
            </w:r>
          </w:p>
          <w:p w14:paraId="5034D986" w14:textId="77777777" w:rsidR="00582CFE" w:rsidRPr="003F7733" w:rsidRDefault="00582CFE" w:rsidP="00393179">
            <w:pPr>
              <w:spacing w:line="240" w:lineRule="auto"/>
              <w:rPr>
                <w:sz w:val="20"/>
                <w:szCs w:val="20"/>
              </w:rPr>
            </w:pPr>
          </w:p>
        </w:tc>
        <w:tc>
          <w:tcPr>
            <w:tcW w:w="1876" w:type="dxa"/>
          </w:tcPr>
          <w:p w14:paraId="1689D1D5" w14:textId="77777777" w:rsidR="00582CFE" w:rsidRPr="003F7733" w:rsidRDefault="00EA056C" w:rsidP="00393179">
            <w:pPr>
              <w:spacing w:line="240" w:lineRule="auto"/>
              <w:rPr>
                <w:sz w:val="20"/>
                <w:szCs w:val="20"/>
              </w:rPr>
            </w:pPr>
            <w:r w:rsidRPr="003F7733">
              <w:rPr>
                <w:sz w:val="20"/>
                <w:szCs w:val="20"/>
              </w:rPr>
              <w:t>No treatment</w:t>
            </w:r>
          </w:p>
        </w:tc>
        <w:tc>
          <w:tcPr>
            <w:tcW w:w="2437" w:type="dxa"/>
          </w:tcPr>
          <w:p w14:paraId="40439E4A" w14:textId="38482791" w:rsidR="00777DD9" w:rsidRDefault="00EA056C" w:rsidP="00393179">
            <w:pPr>
              <w:spacing w:line="240" w:lineRule="auto"/>
              <w:rPr>
                <w:sz w:val="20"/>
                <w:szCs w:val="20"/>
              </w:rPr>
            </w:pPr>
            <w:r>
              <w:rPr>
                <w:sz w:val="20"/>
                <w:szCs w:val="20"/>
              </w:rPr>
              <w:t>I</w:t>
            </w:r>
            <w:r w:rsidR="00582CFE" w:rsidRPr="003F7733">
              <w:rPr>
                <w:sz w:val="20"/>
                <w:szCs w:val="20"/>
              </w:rPr>
              <w:t>mmune response</w:t>
            </w:r>
            <w:r w:rsidR="00E3771B">
              <w:rPr>
                <w:sz w:val="20"/>
                <w:szCs w:val="20"/>
              </w:rPr>
              <w:t xml:space="preserve"> (</w:t>
            </w:r>
            <w:r>
              <w:rPr>
                <w:sz w:val="20"/>
                <w:szCs w:val="20"/>
              </w:rPr>
              <w:t>% regulatory T cells and cytokines</w:t>
            </w:r>
            <w:r w:rsidR="00E3771B">
              <w:rPr>
                <w:sz w:val="20"/>
                <w:szCs w:val="20"/>
              </w:rPr>
              <w:t>)</w:t>
            </w:r>
          </w:p>
          <w:p w14:paraId="7D1C426A" w14:textId="77777777" w:rsidR="00582CFE" w:rsidRPr="003F7733" w:rsidRDefault="00EA056C" w:rsidP="00393179">
            <w:pPr>
              <w:spacing w:line="240" w:lineRule="auto"/>
              <w:rPr>
                <w:sz w:val="20"/>
                <w:szCs w:val="20"/>
              </w:rPr>
            </w:pPr>
            <w:proofErr w:type="gramStart"/>
            <w:r w:rsidRPr="003F7733">
              <w:rPr>
                <w:sz w:val="20"/>
                <w:szCs w:val="20"/>
              </w:rPr>
              <w:t>1 and 3 months</w:t>
            </w:r>
            <w:proofErr w:type="gramEnd"/>
            <w:r w:rsidRPr="003F7733">
              <w:rPr>
                <w:sz w:val="20"/>
                <w:szCs w:val="20"/>
              </w:rPr>
              <w:t xml:space="preserve"> post-surgery</w:t>
            </w:r>
          </w:p>
        </w:tc>
      </w:tr>
      <w:tr w:rsidR="007448BE" w14:paraId="6EAF5689" w14:textId="77777777" w:rsidTr="00C45983">
        <w:tc>
          <w:tcPr>
            <w:tcW w:w="1977" w:type="dxa"/>
          </w:tcPr>
          <w:p w14:paraId="119820D6" w14:textId="4322C655" w:rsidR="00777DD9" w:rsidRPr="003F7733" w:rsidRDefault="00EA056C" w:rsidP="00777DD9">
            <w:pPr>
              <w:spacing w:line="240" w:lineRule="auto"/>
              <w:rPr>
                <w:sz w:val="20"/>
                <w:szCs w:val="20"/>
              </w:rPr>
            </w:pPr>
            <w:proofErr w:type="spellStart"/>
            <w:r w:rsidRPr="003F7733">
              <w:rPr>
                <w:sz w:val="20"/>
                <w:szCs w:val="20"/>
              </w:rPr>
              <w:t>Volonakis</w:t>
            </w:r>
            <w:proofErr w:type="spellEnd"/>
            <w:r w:rsidRPr="003F7733">
              <w:rPr>
                <w:sz w:val="20"/>
                <w:szCs w:val="20"/>
              </w:rPr>
              <w:t xml:space="preserve"> et al.</w:t>
            </w:r>
            <w:r>
              <w:rPr>
                <w:sz w:val="20"/>
                <w:szCs w:val="20"/>
              </w:rPr>
              <w:t xml:space="preserve"> </w:t>
            </w:r>
            <w:r w:rsidR="00C6043F">
              <w:rPr>
                <w:sz w:val="20"/>
                <w:szCs w:val="20"/>
              </w:rPr>
              <w:t xml:space="preserve">2021 </w:t>
            </w:r>
            <w:r w:rsidRPr="003F7733">
              <w:rPr>
                <w:sz w:val="20"/>
                <w:szCs w:val="20"/>
              </w:rPr>
              <w:fldChar w:fldCharType="begin">
                <w:fldData xml:space="preserve">PEVuZE5vdGU+PENpdGU+PEF1dGhvcj5Wb2xvbmFraXM8L0F1dGhvcj48WWVhcj4yMDIxPC9ZZWFy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</w:fldData>
              </w:fldChar>
            </w:r>
            <w:r w:rsidRPr="003F7733">
              <w:rPr>
                <w:sz w:val="20"/>
                <w:szCs w:val="20"/>
              </w:rPr>
              <w:instrText xml:space="preserve"> ADDIN EN.CITE </w:instrText>
            </w:r>
            <w:r w:rsidRPr="003F7733">
              <w:rPr>
                <w:sz w:val="20"/>
                <w:szCs w:val="20"/>
              </w:rPr>
              <w:fldChar w:fldCharType="begin">
                <w:fldData xml:space="preserve">PEVuZE5vdGU+PENpdGU+PEF1dGhvcj5Wb2xvbmFraXM8L0F1dGhvcj48WWVhcj4yMDIxPC9ZZWFy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</w:fldData>
              </w:fldChar>
            </w:r>
            <w:r w:rsidRPr="003F7733">
              <w:rPr>
                <w:sz w:val="20"/>
                <w:szCs w:val="20"/>
              </w:rPr>
              <w:instrText xml:space="preserve"> ADDIN EN.CITE.DATA </w:instrText>
            </w:r>
            <w:r w:rsidRPr="003F7733">
              <w:rPr>
                <w:sz w:val="20"/>
                <w:szCs w:val="20"/>
              </w:rPr>
            </w:r>
            <w:r w:rsidRPr="003F7733">
              <w:rPr>
                <w:sz w:val="20"/>
                <w:szCs w:val="20"/>
              </w:rPr>
              <w:fldChar w:fldCharType="separate"/>
            </w:r>
            <w:r w:rsidRPr="003F7733">
              <w:rPr>
                <w:sz w:val="20"/>
                <w:szCs w:val="20"/>
              </w:rPr>
              <w:fldChar w:fldCharType="end"/>
            </w:r>
            <w:r w:rsidRPr="003F7733">
              <w:rPr>
                <w:sz w:val="20"/>
                <w:szCs w:val="20"/>
              </w:rPr>
            </w:r>
            <w:r w:rsidRPr="003F7733">
              <w:rPr>
                <w:sz w:val="20"/>
                <w:szCs w:val="20"/>
              </w:rPr>
              <w:fldChar w:fldCharType="separate"/>
            </w:r>
            <w:r w:rsidRPr="003F7733">
              <w:rPr>
                <w:noProof/>
                <w:sz w:val="20"/>
                <w:szCs w:val="20"/>
              </w:rPr>
              <w:t>(</w:t>
            </w:r>
            <w:r w:rsidR="00EC595F">
              <w:rPr>
                <w:noProof/>
                <w:sz w:val="20"/>
                <w:szCs w:val="20"/>
              </w:rPr>
              <w:t>53</w:t>
            </w:r>
            <w:r w:rsidRPr="003F7733">
              <w:rPr>
                <w:noProof/>
                <w:sz w:val="20"/>
                <w:szCs w:val="20"/>
              </w:rPr>
              <w:t>)</w:t>
            </w:r>
            <w:r w:rsidRPr="003F7733">
              <w:rPr>
                <w:sz w:val="20"/>
                <w:szCs w:val="20"/>
              </w:rPr>
              <w:fldChar w:fldCharType="end"/>
            </w:r>
          </w:p>
        </w:tc>
        <w:tc>
          <w:tcPr>
            <w:tcW w:w="1383" w:type="dxa"/>
          </w:tcPr>
          <w:p w14:paraId="14306E23" w14:textId="77777777" w:rsidR="00777DD9" w:rsidRPr="003F7733" w:rsidRDefault="00EA056C" w:rsidP="00777DD9">
            <w:pPr>
              <w:spacing w:line="240" w:lineRule="auto"/>
              <w:rPr>
                <w:sz w:val="20"/>
                <w:szCs w:val="20"/>
              </w:rPr>
            </w:pPr>
            <w:r w:rsidRPr="003F7733">
              <w:rPr>
                <w:sz w:val="20"/>
                <w:szCs w:val="20"/>
              </w:rPr>
              <w:t>Greece</w:t>
            </w:r>
          </w:p>
        </w:tc>
        <w:tc>
          <w:tcPr>
            <w:tcW w:w="2044" w:type="dxa"/>
          </w:tcPr>
          <w:p w14:paraId="20FDF7A1" w14:textId="77777777" w:rsidR="00777DD9" w:rsidRPr="003F7733" w:rsidRDefault="00EA056C" w:rsidP="00777DD9">
            <w:pPr>
              <w:spacing w:line="240" w:lineRule="auto"/>
              <w:rPr>
                <w:sz w:val="20"/>
                <w:szCs w:val="20"/>
              </w:rPr>
            </w:pPr>
            <w:r>
              <w:rPr>
                <w:sz w:val="20"/>
                <w:szCs w:val="20"/>
              </w:rPr>
              <w:t>Obesity</w:t>
            </w:r>
            <w:r w:rsidRPr="003F7733">
              <w:rPr>
                <w:sz w:val="20"/>
                <w:szCs w:val="20"/>
              </w:rPr>
              <w:t xml:space="preserve">, </w:t>
            </w:r>
            <w:r>
              <w:rPr>
                <w:sz w:val="20"/>
                <w:szCs w:val="20"/>
              </w:rPr>
              <w:t>Premenopausal f</w:t>
            </w:r>
            <w:r w:rsidRPr="003F7733">
              <w:rPr>
                <w:sz w:val="20"/>
                <w:szCs w:val="20"/>
              </w:rPr>
              <w:t xml:space="preserve">emale, </w:t>
            </w:r>
            <w:r>
              <w:rPr>
                <w:sz w:val="20"/>
                <w:szCs w:val="20"/>
              </w:rPr>
              <w:t>Mean 32</w:t>
            </w:r>
          </w:p>
        </w:tc>
        <w:tc>
          <w:tcPr>
            <w:tcW w:w="971" w:type="dxa"/>
          </w:tcPr>
          <w:p w14:paraId="4A1196D5" w14:textId="77169B87" w:rsidR="00777DD9" w:rsidRPr="003F7733" w:rsidRDefault="00EA056C" w:rsidP="00777DD9">
            <w:pPr>
              <w:spacing w:line="240" w:lineRule="auto"/>
              <w:rPr>
                <w:sz w:val="20"/>
                <w:szCs w:val="20"/>
              </w:rPr>
            </w:pPr>
            <w:r w:rsidRPr="003F7733">
              <w:rPr>
                <w:sz w:val="20"/>
                <w:szCs w:val="20"/>
              </w:rPr>
              <w:t>72</w:t>
            </w:r>
            <w:r w:rsidR="00A457EE">
              <w:rPr>
                <w:sz w:val="20"/>
                <w:szCs w:val="20"/>
              </w:rPr>
              <w:t xml:space="preserve"> (35 placebo, 37 vitamin D</w:t>
            </w:r>
            <w:r w:rsidR="00F54E38">
              <w:rPr>
                <w:sz w:val="20"/>
                <w:szCs w:val="20"/>
              </w:rPr>
              <w:t>)</w:t>
            </w:r>
          </w:p>
        </w:tc>
        <w:tc>
          <w:tcPr>
            <w:tcW w:w="1751" w:type="dxa"/>
          </w:tcPr>
          <w:p w14:paraId="1FD43DD3" w14:textId="77777777" w:rsidR="00777DD9" w:rsidRPr="003F7733" w:rsidRDefault="00EA056C" w:rsidP="00777DD9">
            <w:pPr>
              <w:spacing w:line="240" w:lineRule="auto"/>
              <w:rPr>
                <w:sz w:val="20"/>
                <w:szCs w:val="20"/>
              </w:rPr>
            </w:pPr>
            <w:r w:rsidRPr="003F7733">
              <w:rPr>
                <w:sz w:val="20"/>
                <w:szCs w:val="20"/>
              </w:rPr>
              <w:t>Long limb-biliopancreatic diversion </w:t>
            </w:r>
          </w:p>
          <w:p w14:paraId="2C549654" w14:textId="77777777" w:rsidR="00777DD9" w:rsidRPr="003F7733" w:rsidRDefault="00777DD9" w:rsidP="00777DD9">
            <w:pPr>
              <w:spacing w:line="240" w:lineRule="auto"/>
              <w:rPr>
                <w:sz w:val="20"/>
                <w:szCs w:val="20"/>
              </w:rPr>
            </w:pPr>
          </w:p>
        </w:tc>
        <w:tc>
          <w:tcPr>
            <w:tcW w:w="2304" w:type="dxa"/>
          </w:tcPr>
          <w:p w14:paraId="4417E3B7" w14:textId="77777777" w:rsidR="00777DD9" w:rsidRPr="003F7733" w:rsidRDefault="00EA056C" w:rsidP="00820B54">
            <w:pPr>
              <w:spacing w:line="240" w:lineRule="auto"/>
              <w:rPr>
                <w:sz w:val="20"/>
                <w:szCs w:val="20"/>
              </w:rPr>
            </w:pPr>
            <w:r w:rsidRPr="003F7733">
              <w:rPr>
                <w:sz w:val="20"/>
                <w:szCs w:val="20"/>
              </w:rPr>
              <w:t>Oral Vitamin D (600 IU/day) and calcium (100 mg/day)</w:t>
            </w:r>
            <w:r w:rsidR="00820B54">
              <w:rPr>
                <w:sz w:val="20"/>
                <w:szCs w:val="20"/>
              </w:rPr>
              <w:t xml:space="preserve"> for </w:t>
            </w:r>
            <w:r w:rsidRPr="003F7733">
              <w:rPr>
                <w:sz w:val="20"/>
                <w:szCs w:val="20"/>
              </w:rPr>
              <w:t xml:space="preserve">1 year postoperatively; </w:t>
            </w:r>
            <w:proofErr w:type="gramStart"/>
            <w:r w:rsidRPr="003F7733">
              <w:rPr>
                <w:sz w:val="20"/>
                <w:szCs w:val="20"/>
              </w:rPr>
              <w:t>Plus</w:t>
            </w:r>
            <w:proofErr w:type="gramEnd"/>
            <w:r w:rsidRPr="003F7733">
              <w:rPr>
                <w:sz w:val="20"/>
                <w:szCs w:val="20"/>
              </w:rPr>
              <w:t xml:space="preserve"> extra vitamin D (10,000 IU/day) during first postoperative month</w:t>
            </w:r>
          </w:p>
        </w:tc>
        <w:tc>
          <w:tcPr>
            <w:tcW w:w="1876" w:type="dxa"/>
          </w:tcPr>
          <w:p w14:paraId="6387BD18" w14:textId="77777777" w:rsidR="00777DD9" w:rsidRPr="003F7733" w:rsidRDefault="00EA056C" w:rsidP="00777DD9">
            <w:pPr>
              <w:spacing w:line="240" w:lineRule="auto"/>
              <w:rPr>
                <w:sz w:val="20"/>
                <w:szCs w:val="20"/>
              </w:rPr>
            </w:pPr>
            <w:r w:rsidRPr="003F7733">
              <w:rPr>
                <w:sz w:val="20"/>
                <w:szCs w:val="20"/>
              </w:rPr>
              <w:t>Oral Vitamin D (600 IU/day) and calcium (100 mg/day)</w:t>
            </w:r>
            <w:r w:rsidR="00BB4FE3">
              <w:rPr>
                <w:sz w:val="20"/>
                <w:szCs w:val="20"/>
              </w:rPr>
              <w:t xml:space="preserve"> for </w:t>
            </w:r>
            <w:r w:rsidRPr="003F7733">
              <w:rPr>
                <w:sz w:val="20"/>
                <w:szCs w:val="20"/>
              </w:rPr>
              <w:t>1 year</w:t>
            </w:r>
          </w:p>
        </w:tc>
        <w:tc>
          <w:tcPr>
            <w:tcW w:w="2437" w:type="dxa"/>
          </w:tcPr>
          <w:p w14:paraId="696E24D9" w14:textId="281F90DC" w:rsidR="0054026C" w:rsidRDefault="00EA056C" w:rsidP="00777DD9">
            <w:pPr>
              <w:spacing w:line="240" w:lineRule="auto"/>
              <w:rPr>
                <w:sz w:val="20"/>
                <w:szCs w:val="20"/>
              </w:rPr>
            </w:pPr>
            <w:r w:rsidRPr="003F7733">
              <w:rPr>
                <w:sz w:val="20"/>
                <w:szCs w:val="20"/>
              </w:rPr>
              <w:t>B</w:t>
            </w:r>
            <w:r w:rsidR="00A15128">
              <w:rPr>
                <w:sz w:val="20"/>
                <w:szCs w:val="20"/>
              </w:rPr>
              <w:t>one mineral density</w:t>
            </w:r>
            <w:r w:rsidRPr="003F7733">
              <w:rPr>
                <w:sz w:val="20"/>
                <w:szCs w:val="20"/>
              </w:rPr>
              <w:t xml:space="preserve"> of lumbar spine </w:t>
            </w:r>
          </w:p>
          <w:p w14:paraId="41887E96" w14:textId="77777777" w:rsidR="00777DD9" w:rsidRPr="003F7733" w:rsidRDefault="00EA056C" w:rsidP="00777DD9">
            <w:pPr>
              <w:spacing w:line="240" w:lineRule="auto"/>
              <w:rPr>
                <w:sz w:val="20"/>
                <w:szCs w:val="20"/>
              </w:rPr>
            </w:pPr>
            <w:r>
              <w:rPr>
                <w:sz w:val="20"/>
                <w:szCs w:val="20"/>
              </w:rPr>
              <w:t>P</w:t>
            </w:r>
            <w:r w:rsidRPr="003F7733">
              <w:rPr>
                <w:sz w:val="20"/>
                <w:szCs w:val="20"/>
              </w:rPr>
              <w:t>reoperatively and 1 year postoperatively</w:t>
            </w:r>
          </w:p>
          <w:p w14:paraId="2C6D0D98" w14:textId="77777777" w:rsidR="00777DD9" w:rsidRPr="003F7733" w:rsidRDefault="00777DD9" w:rsidP="00777DD9">
            <w:pPr>
              <w:spacing w:line="240" w:lineRule="auto"/>
              <w:rPr>
                <w:sz w:val="20"/>
                <w:szCs w:val="20"/>
              </w:rPr>
            </w:pPr>
          </w:p>
        </w:tc>
      </w:tr>
      <w:tr w:rsidR="007448BE" w14:paraId="2CDB14D4" w14:textId="77777777" w:rsidTr="00C45983">
        <w:tc>
          <w:tcPr>
            <w:tcW w:w="1977" w:type="dxa"/>
          </w:tcPr>
          <w:p w14:paraId="5797A933" w14:textId="01669BA2" w:rsidR="00777DD9" w:rsidRPr="007E7233" w:rsidRDefault="00EA056C" w:rsidP="00777DD9">
            <w:pPr>
              <w:spacing w:line="240" w:lineRule="auto"/>
              <w:rPr>
                <w:sz w:val="20"/>
                <w:szCs w:val="20"/>
                <w:lang w:val="es-ES"/>
              </w:rPr>
            </w:pPr>
            <w:proofErr w:type="spellStart"/>
            <w:r w:rsidRPr="003930F9">
              <w:rPr>
                <w:sz w:val="20"/>
                <w:szCs w:val="20"/>
                <w:lang w:val="es-ES"/>
              </w:rPr>
              <w:t>Urashima</w:t>
            </w:r>
            <w:proofErr w:type="spellEnd"/>
            <w:r w:rsidRPr="003930F9">
              <w:rPr>
                <w:sz w:val="20"/>
                <w:szCs w:val="20"/>
                <w:lang w:val="es-ES"/>
              </w:rPr>
              <w:t xml:space="preserve"> et al. </w:t>
            </w:r>
            <w:r w:rsidR="00F363ED">
              <w:rPr>
                <w:sz w:val="20"/>
                <w:szCs w:val="20"/>
                <w:lang w:val="es-ES"/>
              </w:rPr>
              <w:t xml:space="preserve">2019 </w:t>
            </w:r>
            <w:r w:rsidRPr="003F7733">
              <w:rPr>
                <w:sz w:val="20"/>
                <w:szCs w:val="20"/>
              </w:rPr>
              <w:fldChar w:fldCharType="begin">
                <w:fldData xml:space="preserve">PEVuZE5vdGU+PENpdGU+PEF1dGhvcj5VcmFzaGltYTwvQXV0aG9yPjxZZWFyPjIwMTk8L1llYXI+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==
</w:fldData>
              </w:fldChar>
            </w:r>
            <w:r w:rsidRPr="003930F9">
              <w:rPr>
                <w:sz w:val="20"/>
                <w:szCs w:val="20"/>
                <w:lang w:val="es-ES"/>
              </w:rPr>
              <w:instrText xml:space="preserve"> ADDIN EN.CITE </w:instrText>
            </w:r>
            <w:r w:rsidRPr="003F7733">
              <w:rPr>
                <w:sz w:val="20"/>
                <w:szCs w:val="20"/>
              </w:rPr>
              <w:fldChar w:fldCharType="begin">
                <w:fldData xml:space="preserve">PEVuZE5vdGU+PENpdGU+PEF1dGhvcj5VcmFzaGltYTwvQXV0aG9yPjxZZWFyPjIwMTk8L1llYXI+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==
</w:fldData>
              </w:fldChar>
            </w:r>
            <w:r w:rsidRPr="003930F9">
              <w:rPr>
                <w:sz w:val="20"/>
                <w:szCs w:val="20"/>
                <w:lang w:val="es-ES"/>
              </w:rPr>
              <w:instrText xml:space="preserve"> ADDIN EN.CITE.DATA </w:instrText>
            </w:r>
            <w:r w:rsidRPr="003F7733">
              <w:rPr>
                <w:sz w:val="20"/>
                <w:szCs w:val="20"/>
              </w:rPr>
            </w:r>
            <w:r w:rsidRPr="003F7733">
              <w:rPr>
                <w:sz w:val="20"/>
                <w:szCs w:val="20"/>
              </w:rPr>
              <w:fldChar w:fldCharType="separate"/>
            </w:r>
            <w:r w:rsidRPr="003F7733">
              <w:rPr>
                <w:sz w:val="20"/>
                <w:szCs w:val="20"/>
              </w:rPr>
              <w:fldChar w:fldCharType="end"/>
            </w:r>
            <w:r w:rsidRPr="003F7733">
              <w:rPr>
                <w:sz w:val="20"/>
                <w:szCs w:val="20"/>
              </w:rPr>
            </w:r>
            <w:r w:rsidRPr="003F7733">
              <w:rPr>
                <w:sz w:val="20"/>
                <w:szCs w:val="20"/>
              </w:rPr>
              <w:fldChar w:fldCharType="separate"/>
            </w:r>
            <w:r w:rsidRPr="003930F9">
              <w:rPr>
                <w:noProof/>
                <w:sz w:val="20"/>
                <w:szCs w:val="20"/>
                <w:lang w:val="es-ES"/>
              </w:rPr>
              <w:t>(</w:t>
            </w:r>
            <w:r w:rsidR="00EC595F">
              <w:rPr>
                <w:noProof/>
                <w:sz w:val="20"/>
                <w:szCs w:val="20"/>
                <w:lang w:val="es-ES"/>
              </w:rPr>
              <w:t>54</w:t>
            </w:r>
            <w:r w:rsidRPr="003930F9">
              <w:rPr>
                <w:noProof/>
                <w:sz w:val="20"/>
                <w:szCs w:val="20"/>
                <w:lang w:val="es-ES"/>
              </w:rPr>
              <w:t>)</w:t>
            </w:r>
            <w:r w:rsidRPr="003F7733">
              <w:rPr>
                <w:sz w:val="20"/>
                <w:szCs w:val="20"/>
              </w:rPr>
              <w:fldChar w:fldCharType="end"/>
            </w:r>
            <w:r w:rsidR="00CC6A7E" w:rsidRPr="003930F9">
              <w:rPr>
                <w:sz w:val="20"/>
                <w:szCs w:val="20"/>
                <w:lang w:val="es-ES"/>
              </w:rPr>
              <w:t xml:space="preserve">, </w:t>
            </w:r>
            <w:proofErr w:type="spellStart"/>
            <w:r w:rsidR="00CC6A7E" w:rsidRPr="003930F9">
              <w:rPr>
                <w:sz w:val="20"/>
                <w:szCs w:val="20"/>
                <w:lang w:val="es-ES"/>
              </w:rPr>
              <w:t>Yonaga</w:t>
            </w:r>
            <w:proofErr w:type="spellEnd"/>
            <w:r w:rsidR="00CC6A7E" w:rsidRPr="003930F9">
              <w:rPr>
                <w:sz w:val="20"/>
                <w:szCs w:val="20"/>
                <w:lang w:val="es-ES"/>
              </w:rPr>
              <w:t xml:space="preserve"> et al. </w:t>
            </w:r>
            <w:r w:rsidR="00F363ED">
              <w:rPr>
                <w:sz w:val="20"/>
                <w:szCs w:val="20"/>
                <w:lang w:val="es-ES"/>
              </w:rPr>
              <w:t xml:space="preserve"> 2019 </w:t>
            </w:r>
            <w:r w:rsidR="00CC6A7E" w:rsidRPr="003F7733">
              <w:rPr>
                <w:sz w:val="20"/>
                <w:szCs w:val="20"/>
              </w:rPr>
              <w:fldChar w:fldCharType="begin">
                <w:fldData xml:space="preserve">PEVuZE5vdGU+PENpdGU+PEF1dGhvcj5Zb25hZ2E8L0F1dGhvcj48WWVhcj4yMDE5PC9ZZWFyPjxS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</w:fldData>
              </w:fldChar>
            </w:r>
            <w:r w:rsidR="00CC6A7E" w:rsidRPr="003930F9">
              <w:rPr>
                <w:sz w:val="20"/>
                <w:szCs w:val="20"/>
                <w:lang w:val="es-ES"/>
              </w:rPr>
              <w:instrText xml:space="preserve"> ADDIN EN.CITE </w:instrText>
            </w:r>
            <w:r w:rsidR="00CC6A7E" w:rsidRPr="003F7733">
              <w:rPr>
                <w:sz w:val="20"/>
                <w:szCs w:val="20"/>
              </w:rPr>
              <w:fldChar w:fldCharType="begin">
                <w:fldData xml:space="preserve">PEVuZE5vdGU+PENpdGU+PEF1dGhvcj5Zb25hZ2E8L0F1dGhvcj48WWVhcj4yMDE5PC9ZZWFyPjxS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</w:fldData>
              </w:fldChar>
            </w:r>
            <w:r w:rsidR="00CC6A7E" w:rsidRPr="003930F9">
              <w:rPr>
                <w:sz w:val="20"/>
                <w:szCs w:val="20"/>
                <w:lang w:val="es-ES"/>
              </w:rPr>
              <w:instrText xml:space="preserve"> ADDIN EN.CITE.DATA </w:instrText>
            </w:r>
            <w:r w:rsidR="00CC6A7E" w:rsidRPr="003F7733">
              <w:rPr>
                <w:sz w:val="20"/>
                <w:szCs w:val="20"/>
              </w:rPr>
            </w:r>
            <w:r w:rsidR="00CC6A7E" w:rsidRPr="003F7733">
              <w:rPr>
                <w:sz w:val="20"/>
                <w:szCs w:val="20"/>
              </w:rPr>
              <w:fldChar w:fldCharType="separate"/>
            </w:r>
            <w:r w:rsidR="00CC6A7E" w:rsidRPr="003F7733">
              <w:rPr>
                <w:sz w:val="20"/>
                <w:szCs w:val="20"/>
              </w:rPr>
              <w:fldChar w:fldCharType="end"/>
            </w:r>
            <w:r w:rsidR="00CC6A7E" w:rsidRPr="003F7733">
              <w:rPr>
                <w:sz w:val="20"/>
                <w:szCs w:val="20"/>
              </w:rPr>
            </w:r>
            <w:r w:rsidR="00CC6A7E" w:rsidRPr="003F7733">
              <w:rPr>
                <w:sz w:val="20"/>
                <w:szCs w:val="20"/>
              </w:rPr>
              <w:fldChar w:fldCharType="separate"/>
            </w:r>
            <w:r w:rsidR="00CC6A7E" w:rsidRPr="007E7233">
              <w:rPr>
                <w:noProof/>
                <w:sz w:val="20"/>
                <w:szCs w:val="20"/>
                <w:lang w:val="es-ES"/>
              </w:rPr>
              <w:t>(</w:t>
            </w:r>
            <w:r w:rsidR="00EC595F">
              <w:rPr>
                <w:noProof/>
                <w:sz w:val="20"/>
                <w:szCs w:val="20"/>
                <w:lang w:val="es-ES"/>
              </w:rPr>
              <w:t>55</w:t>
            </w:r>
            <w:r w:rsidR="00CC6A7E" w:rsidRPr="007E7233">
              <w:rPr>
                <w:noProof/>
                <w:sz w:val="20"/>
                <w:szCs w:val="20"/>
                <w:lang w:val="es-ES"/>
              </w:rPr>
              <w:t>)</w:t>
            </w:r>
            <w:r w:rsidR="00CC6A7E" w:rsidRPr="003F7733">
              <w:rPr>
                <w:sz w:val="20"/>
                <w:szCs w:val="20"/>
              </w:rPr>
              <w:fldChar w:fldCharType="end"/>
            </w:r>
          </w:p>
        </w:tc>
        <w:tc>
          <w:tcPr>
            <w:tcW w:w="1383" w:type="dxa"/>
          </w:tcPr>
          <w:p w14:paraId="7042E4DD" w14:textId="77777777" w:rsidR="00777DD9" w:rsidRPr="003F7733" w:rsidRDefault="00EA056C" w:rsidP="00777DD9">
            <w:pPr>
              <w:spacing w:line="240" w:lineRule="auto"/>
              <w:rPr>
                <w:sz w:val="20"/>
                <w:szCs w:val="20"/>
              </w:rPr>
            </w:pPr>
            <w:r w:rsidRPr="003F7733">
              <w:rPr>
                <w:sz w:val="20"/>
                <w:szCs w:val="20"/>
              </w:rPr>
              <w:t>Japan</w:t>
            </w:r>
          </w:p>
        </w:tc>
        <w:tc>
          <w:tcPr>
            <w:tcW w:w="2044" w:type="dxa"/>
          </w:tcPr>
          <w:p w14:paraId="5152DC3C" w14:textId="77777777" w:rsidR="00777DD9" w:rsidRPr="003F7733" w:rsidRDefault="00EA056C" w:rsidP="00777DD9">
            <w:pPr>
              <w:spacing w:line="240" w:lineRule="auto"/>
              <w:rPr>
                <w:sz w:val="20"/>
                <w:szCs w:val="20"/>
              </w:rPr>
            </w:pPr>
            <w:r w:rsidRPr="003F7733">
              <w:rPr>
                <w:sz w:val="20"/>
                <w:szCs w:val="20"/>
              </w:rPr>
              <w:t xml:space="preserve">Digestive tract cancers </w:t>
            </w:r>
            <w:proofErr w:type="gramStart"/>
            <w:r w:rsidRPr="003F7733">
              <w:rPr>
                <w:sz w:val="20"/>
                <w:szCs w:val="20"/>
              </w:rPr>
              <w:t>stages</w:t>
            </w:r>
            <w:proofErr w:type="gramEnd"/>
            <w:r w:rsidRPr="003F7733">
              <w:rPr>
                <w:sz w:val="20"/>
                <w:szCs w:val="20"/>
              </w:rPr>
              <w:t xml:space="preserve"> I to III, </w:t>
            </w:r>
            <w:r w:rsidR="0054026C">
              <w:rPr>
                <w:sz w:val="20"/>
                <w:szCs w:val="20"/>
              </w:rPr>
              <w:t>Male and female</w:t>
            </w:r>
            <w:r w:rsidRPr="003F7733">
              <w:rPr>
                <w:sz w:val="20"/>
                <w:szCs w:val="20"/>
              </w:rPr>
              <w:t>, 30-90</w:t>
            </w:r>
          </w:p>
        </w:tc>
        <w:tc>
          <w:tcPr>
            <w:tcW w:w="971" w:type="dxa"/>
          </w:tcPr>
          <w:p w14:paraId="72D7BDA4" w14:textId="75E82235" w:rsidR="00777DD9" w:rsidRPr="003F7733" w:rsidRDefault="00EA056C" w:rsidP="00777DD9">
            <w:pPr>
              <w:spacing w:line="240" w:lineRule="auto"/>
              <w:rPr>
                <w:sz w:val="20"/>
                <w:szCs w:val="20"/>
              </w:rPr>
            </w:pPr>
            <w:r w:rsidRPr="003F7733">
              <w:rPr>
                <w:sz w:val="20"/>
                <w:szCs w:val="20"/>
              </w:rPr>
              <w:t>417</w:t>
            </w:r>
            <w:r w:rsidR="00F54E38">
              <w:rPr>
                <w:sz w:val="20"/>
                <w:szCs w:val="20"/>
              </w:rPr>
              <w:t xml:space="preserve"> (</w:t>
            </w:r>
            <w:r w:rsidR="00A410BF">
              <w:rPr>
                <w:sz w:val="20"/>
                <w:szCs w:val="20"/>
              </w:rPr>
              <w:t>166 placebo, 251 vitamin D</w:t>
            </w:r>
            <w:r w:rsidR="00F54E38">
              <w:rPr>
                <w:sz w:val="20"/>
                <w:szCs w:val="20"/>
              </w:rPr>
              <w:t>)</w:t>
            </w:r>
          </w:p>
        </w:tc>
        <w:tc>
          <w:tcPr>
            <w:tcW w:w="1751" w:type="dxa"/>
          </w:tcPr>
          <w:p w14:paraId="5993203B" w14:textId="77777777" w:rsidR="00777DD9" w:rsidRPr="003F7733" w:rsidRDefault="00EA056C" w:rsidP="00777DD9">
            <w:pPr>
              <w:spacing w:line="240" w:lineRule="auto"/>
              <w:rPr>
                <w:sz w:val="20"/>
                <w:szCs w:val="20"/>
              </w:rPr>
            </w:pPr>
            <w:r w:rsidRPr="003F7733">
              <w:rPr>
                <w:sz w:val="20"/>
                <w:szCs w:val="20"/>
              </w:rPr>
              <w:t>Curative surgery</w:t>
            </w:r>
          </w:p>
        </w:tc>
        <w:tc>
          <w:tcPr>
            <w:tcW w:w="2304" w:type="dxa"/>
          </w:tcPr>
          <w:p w14:paraId="7C4867BF" w14:textId="77777777" w:rsidR="00777DD9" w:rsidRPr="003F7733" w:rsidRDefault="00EA056C" w:rsidP="00777DD9">
            <w:pPr>
              <w:spacing w:line="240" w:lineRule="auto"/>
              <w:rPr>
                <w:sz w:val="20"/>
                <w:szCs w:val="20"/>
              </w:rPr>
            </w:pPr>
            <w:r w:rsidRPr="003F7733">
              <w:rPr>
                <w:sz w:val="20"/>
                <w:szCs w:val="20"/>
              </w:rPr>
              <w:t xml:space="preserve">Oral Vitamin D </w:t>
            </w:r>
            <w:r w:rsidRPr="003F7733">
              <w:rPr>
                <w:color w:val="333333"/>
                <w:sz w:val="20"/>
                <w:szCs w:val="20"/>
              </w:rPr>
              <w:t>(</w:t>
            </w:r>
            <w:r w:rsidRPr="003F7733">
              <w:rPr>
                <w:sz w:val="20"/>
                <w:szCs w:val="20"/>
              </w:rPr>
              <w:t>2</w:t>
            </w:r>
            <w:r w:rsidR="000F71D7">
              <w:rPr>
                <w:sz w:val="20"/>
                <w:szCs w:val="20"/>
              </w:rPr>
              <w:t>,</w:t>
            </w:r>
            <w:r w:rsidRPr="003F7733">
              <w:rPr>
                <w:sz w:val="20"/>
                <w:szCs w:val="20"/>
              </w:rPr>
              <w:t xml:space="preserve">000 IU/day) for 7 years </w:t>
            </w:r>
            <w:r w:rsidR="0054026C">
              <w:rPr>
                <w:sz w:val="20"/>
                <w:szCs w:val="20"/>
              </w:rPr>
              <w:t>starting 2 to 4 months post-surgery</w:t>
            </w:r>
          </w:p>
        </w:tc>
        <w:tc>
          <w:tcPr>
            <w:tcW w:w="1876" w:type="dxa"/>
          </w:tcPr>
          <w:p w14:paraId="00C1154F" w14:textId="77777777" w:rsidR="00777DD9" w:rsidRPr="003F7733" w:rsidRDefault="00EA056C" w:rsidP="00777DD9">
            <w:pPr>
              <w:spacing w:line="240" w:lineRule="auto"/>
              <w:rPr>
                <w:sz w:val="20"/>
                <w:szCs w:val="20"/>
              </w:rPr>
            </w:pPr>
            <w:r w:rsidRPr="003F7733">
              <w:rPr>
                <w:sz w:val="20"/>
                <w:szCs w:val="20"/>
              </w:rPr>
              <w:t>Placebo</w:t>
            </w:r>
          </w:p>
        </w:tc>
        <w:tc>
          <w:tcPr>
            <w:tcW w:w="2437" w:type="dxa"/>
          </w:tcPr>
          <w:p w14:paraId="0A5B2230" w14:textId="77777777" w:rsidR="00777DD9" w:rsidRPr="003F7733" w:rsidRDefault="00EA056C" w:rsidP="00777DD9">
            <w:pPr>
              <w:spacing w:line="240" w:lineRule="auto"/>
              <w:rPr>
                <w:sz w:val="20"/>
                <w:szCs w:val="20"/>
              </w:rPr>
            </w:pPr>
            <w:r w:rsidRPr="003F7733">
              <w:rPr>
                <w:sz w:val="20"/>
                <w:szCs w:val="20"/>
              </w:rPr>
              <w:t>Relapse-free survival time;</w:t>
            </w:r>
            <w:r w:rsidR="0054026C">
              <w:rPr>
                <w:sz w:val="20"/>
                <w:szCs w:val="20"/>
              </w:rPr>
              <w:t xml:space="preserve"> </w:t>
            </w:r>
            <w:r w:rsidRPr="003F7733">
              <w:rPr>
                <w:sz w:val="20"/>
                <w:szCs w:val="20"/>
              </w:rPr>
              <w:t>Overall survival time;</w:t>
            </w:r>
            <w:r w:rsidR="0054026C">
              <w:rPr>
                <w:sz w:val="20"/>
                <w:szCs w:val="20"/>
              </w:rPr>
              <w:t xml:space="preserve"> </w:t>
            </w:r>
            <w:r w:rsidRPr="003F7733">
              <w:rPr>
                <w:sz w:val="20"/>
                <w:szCs w:val="20"/>
              </w:rPr>
              <w:t>Incidence of other serious events requiring admission;</w:t>
            </w:r>
            <w:r w:rsidR="0054026C">
              <w:rPr>
                <w:sz w:val="20"/>
                <w:szCs w:val="20"/>
              </w:rPr>
              <w:t xml:space="preserve"> </w:t>
            </w:r>
            <w:r w:rsidRPr="003F7733">
              <w:rPr>
                <w:sz w:val="20"/>
                <w:szCs w:val="20"/>
              </w:rPr>
              <w:t>Metastases.</w:t>
            </w:r>
          </w:p>
          <w:p w14:paraId="653B3E8A" w14:textId="77777777" w:rsidR="00777DD9" w:rsidRPr="003F7733" w:rsidRDefault="00EA056C" w:rsidP="00777DD9">
            <w:pPr>
              <w:spacing w:line="240" w:lineRule="auto"/>
              <w:rPr>
                <w:sz w:val="20"/>
                <w:szCs w:val="20"/>
              </w:rPr>
            </w:pPr>
            <w:r w:rsidRPr="003F7733">
              <w:rPr>
                <w:sz w:val="20"/>
                <w:szCs w:val="20"/>
              </w:rPr>
              <w:t>Every month for the first 6 months, every 2 months for the second 6 months, every 3 months until 5 years, every 3 to 6 months after this</w:t>
            </w:r>
          </w:p>
        </w:tc>
      </w:tr>
      <w:tr w:rsidR="007448BE" w14:paraId="79540108" w14:textId="77777777" w:rsidTr="00DB2DCE">
        <w:trPr>
          <w:trHeight w:val="1408"/>
        </w:trPr>
        <w:tc>
          <w:tcPr>
            <w:tcW w:w="1977" w:type="dxa"/>
          </w:tcPr>
          <w:p w14:paraId="6BBADF55" w14:textId="586D540A" w:rsidR="00777DD9" w:rsidRPr="003F7733" w:rsidRDefault="00EA056C" w:rsidP="00777DD9">
            <w:pPr>
              <w:spacing w:line="240" w:lineRule="auto"/>
              <w:rPr>
                <w:sz w:val="20"/>
                <w:szCs w:val="20"/>
              </w:rPr>
            </w:pPr>
            <w:r w:rsidRPr="003F7733">
              <w:rPr>
                <w:sz w:val="20"/>
                <w:szCs w:val="20"/>
              </w:rPr>
              <w:lastRenderedPageBreak/>
              <w:t>Marin et al.</w:t>
            </w:r>
            <w:r w:rsidR="00F363ED">
              <w:rPr>
                <w:sz w:val="20"/>
                <w:szCs w:val="20"/>
              </w:rPr>
              <w:t xml:space="preserve"> 2017</w:t>
            </w:r>
            <w:r w:rsidRPr="003F7733">
              <w:rPr>
                <w:sz w:val="20"/>
                <w:szCs w:val="20"/>
              </w:rPr>
              <w:t xml:space="preserve"> </w:t>
            </w:r>
            <w:r w:rsidRPr="003F7733">
              <w:rPr>
                <w:sz w:val="20"/>
                <w:szCs w:val="20"/>
              </w:rPr>
              <w:fldChar w:fldCharType="begin">
                <w:fldData xml:space="preserve">PEVuZE5vdGU+PENpdGU+PEF1dGhvcj5NYXJpbjwvQXV0aG9yPjxZZWFyPjIwMTc8L1llYXI+PFJl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</w:fldData>
              </w:fldChar>
            </w:r>
            <w:r w:rsidRPr="003F7733">
              <w:rPr>
                <w:sz w:val="20"/>
                <w:szCs w:val="20"/>
              </w:rPr>
              <w:instrText xml:space="preserve"> ADDIN EN.CITE </w:instrText>
            </w:r>
            <w:r w:rsidRPr="003F7733">
              <w:rPr>
                <w:sz w:val="20"/>
                <w:szCs w:val="20"/>
              </w:rPr>
              <w:fldChar w:fldCharType="begin">
                <w:fldData xml:space="preserve">PEVuZE5vdGU+PENpdGU+PEF1dGhvcj5NYXJpbjwvQXV0aG9yPjxZZWFyPjIwMTc8L1llYXI+PFJl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</w:fldData>
              </w:fldChar>
            </w:r>
            <w:r w:rsidRPr="003F7733">
              <w:rPr>
                <w:sz w:val="20"/>
                <w:szCs w:val="20"/>
              </w:rPr>
              <w:instrText xml:space="preserve"> ADDIN EN.CITE.DATA </w:instrText>
            </w:r>
            <w:r w:rsidRPr="003F7733">
              <w:rPr>
                <w:sz w:val="20"/>
                <w:szCs w:val="20"/>
              </w:rPr>
            </w:r>
            <w:r w:rsidRPr="003F7733">
              <w:rPr>
                <w:sz w:val="20"/>
                <w:szCs w:val="20"/>
              </w:rPr>
              <w:fldChar w:fldCharType="separate"/>
            </w:r>
            <w:r w:rsidRPr="003F7733">
              <w:rPr>
                <w:sz w:val="20"/>
                <w:szCs w:val="20"/>
              </w:rPr>
              <w:fldChar w:fldCharType="end"/>
            </w:r>
            <w:r w:rsidRPr="003F7733">
              <w:rPr>
                <w:sz w:val="20"/>
                <w:szCs w:val="20"/>
              </w:rPr>
            </w:r>
            <w:r w:rsidRPr="003F7733">
              <w:rPr>
                <w:sz w:val="20"/>
                <w:szCs w:val="20"/>
              </w:rPr>
              <w:fldChar w:fldCharType="separate"/>
            </w:r>
            <w:r w:rsidRPr="003F7733">
              <w:rPr>
                <w:noProof/>
                <w:sz w:val="20"/>
                <w:szCs w:val="20"/>
              </w:rPr>
              <w:t>(</w:t>
            </w:r>
            <w:r w:rsidR="00EC595F">
              <w:rPr>
                <w:noProof/>
                <w:sz w:val="20"/>
                <w:szCs w:val="20"/>
              </w:rPr>
              <w:t>56</w:t>
            </w:r>
            <w:r w:rsidRPr="003F7733">
              <w:rPr>
                <w:noProof/>
                <w:sz w:val="20"/>
                <w:szCs w:val="20"/>
              </w:rPr>
              <w:t>)</w:t>
            </w:r>
            <w:r w:rsidRPr="003F7733">
              <w:rPr>
                <w:sz w:val="20"/>
                <w:szCs w:val="20"/>
              </w:rPr>
              <w:fldChar w:fldCharType="end"/>
            </w:r>
          </w:p>
        </w:tc>
        <w:tc>
          <w:tcPr>
            <w:tcW w:w="1383" w:type="dxa"/>
          </w:tcPr>
          <w:p w14:paraId="7B16A34E" w14:textId="77777777" w:rsidR="00777DD9" w:rsidRPr="003F7733" w:rsidRDefault="00EA056C" w:rsidP="00777DD9">
            <w:pPr>
              <w:spacing w:line="240" w:lineRule="auto"/>
              <w:rPr>
                <w:sz w:val="20"/>
                <w:szCs w:val="20"/>
              </w:rPr>
            </w:pPr>
            <w:r w:rsidRPr="003F7733">
              <w:rPr>
                <w:sz w:val="20"/>
                <w:szCs w:val="20"/>
              </w:rPr>
              <w:t>Brazil</w:t>
            </w:r>
          </w:p>
        </w:tc>
        <w:tc>
          <w:tcPr>
            <w:tcW w:w="2044" w:type="dxa"/>
          </w:tcPr>
          <w:p w14:paraId="2E83E90A" w14:textId="77777777" w:rsidR="00777DD9" w:rsidRPr="003F7733" w:rsidRDefault="00EA056C" w:rsidP="00777DD9">
            <w:pPr>
              <w:spacing w:line="240" w:lineRule="auto"/>
              <w:rPr>
                <w:sz w:val="20"/>
                <w:szCs w:val="20"/>
              </w:rPr>
            </w:pPr>
            <w:r>
              <w:rPr>
                <w:sz w:val="20"/>
                <w:szCs w:val="20"/>
              </w:rPr>
              <w:t>Obesity, female</w:t>
            </w:r>
            <w:r w:rsidRPr="003F7733">
              <w:rPr>
                <w:sz w:val="20"/>
                <w:szCs w:val="20"/>
              </w:rPr>
              <w:t>, 20-45</w:t>
            </w:r>
          </w:p>
        </w:tc>
        <w:tc>
          <w:tcPr>
            <w:tcW w:w="971" w:type="dxa"/>
          </w:tcPr>
          <w:p w14:paraId="158FE84C" w14:textId="6C684E66" w:rsidR="00777DD9" w:rsidRPr="003F7733" w:rsidRDefault="00EA056C" w:rsidP="00777DD9">
            <w:pPr>
              <w:spacing w:line="240" w:lineRule="auto"/>
              <w:rPr>
                <w:sz w:val="20"/>
                <w:szCs w:val="20"/>
              </w:rPr>
            </w:pPr>
            <w:r w:rsidRPr="003F7733">
              <w:rPr>
                <w:sz w:val="20"/>
                <w:szCs w:val="20"/>
              </w:rPr>
              <w:t>45</w:t>
            </w:r>
            <w:r w:rsidR="006B2F2A">
              <w:rPr>
                <w:sz w:val="20"/>
                <w:szCs w:val="20"/>
              </w:rPr>
              <w:t xml:space="preserve"> (11 placeb</w:t>
            </w:r>
            <w:r w:rsidR="00D55E0C">
              <w:rPr>
                <w:sz w:val="20"/>
                <w:szCs w:val="20"/>
              </w:rPr>
              <w:t>o</w:t>
            </w:r>
            <w:r w:rsidR="006B2F2A">
              <w:rPr>
                <w:sz w:val="20"/>
                <w:szCs w:val="20"/>
              </w:rPr>
              <w:t>, 34</w:t>
            </w:r>
            <w:r w:rsidR="00D55E0C">
              <w:rPr>
                <w:sz w:val="20"/>
                <w:szCs w:val="20"/>
              </w:rPr>
              <w:t xml:space="preserve"> </w:t>
            </w:r>
            <w:r w:rsidR="00F26905">
              <w:rPr>
                <w:sz w:val="20"/>
                <w:szCs w:val="20"/>
              </w:rPr>
              <w:t>micronutrients)</w:t>
            </w:r>
            <w:r w:rsidR="006B2F2A">
              <w:rPr>
                <w:sz w:val="20"/>
                <w:szCs w:val="20"/>
              </w:rPr>
              <w:t xml:space="preserve"> </w:t>
            </w:r>
          </w:p>
        </w:tc>
        <w:tc>
          <w:tcPr>
            <w:tcW w:w="1751" w:type="dxa"/>
          </w:tcPr>
          <w:p w14:paraId="4CCF5FE9" w14:textId="77777777" w:rsidR="00777DD9" w:rsidRPr="003F7733" w:rsidRDefault="00EA056C" w:rsidP="00777DD9">
            <w:pPr>
              <w:spacing w:line="240" w:lineRule="auto"/>
              <w:rPr>
                <w:sz w:val="20"/>
                <w:szCs w:val="20"/>
              </w:rPr>
            </w:pPr>
            <w:r w:rsidRPr="003F7733">
              <w:rPr>
                <w:sz w:val="20"/>
                <w:szCs w:val="20"/>
              </w:rPr>
              <w:t xml:space="preserve">Roux-en-Y gastric bypass surgery </w:t>
            </w:r>
          </w:p>
          <w:p w14:paraId="4A9F3F3E" w14:textId="77777777" w:rsidR="00777DD9" w:rsidRPr="003F7733" w:rsidRDefault="00777DD9" w:rsidP="00777DD9">
            <w:pPr>
              <w:spacing w:line="240" w:lineRule="auto"/>
              <w:rPr>
                <w:sz w:val="20"/>
                <w:szCs w:val="20"/>
              </w:rPr>
            </w:pPr>
          </w:p>
        </w:tc>
        <w:tc>
          <w:tcPr>
            <w:tcW w:w="2304" w:type="dxa"/>
          </w:tcPr>
          <w:p w14:paraId="5A49FFF1" w14:textId="2B2DE387" w:rsidR="00777DD9" w:rsidRPr="003F7733" w:rsidRDefault="00EA056C" w:rsidP="00777DD9">
            <w:pPr>
              <w:spacing w:line="240" w:lineRule="auto"/>
              <w:rPr>
                <w:sz w:val="20"/>
                <w:szCs w:val="20"/>
              </w:rPr>
            </w:pPr>
            <w:r w:rsidRPr="003F7733">
              <w:rPr>
                <w:sz w:val="20"/>
                <w:szCs w:val="20"/>
              </w:rPr>
              <w:t xml:space="preserve">Micronutrient supplementation 30 days preoperatively at </w:t>
            </w:r>
            <w:r w:rsidR="00E23476">
              <w:rPr>
                <w:sz w:val="20"/>
                <w:szCs w:val="20"/>
              </w:rPr>
              <w:t>the</w:t>
            </w:r>
            <w:r w:rsidRPr="003F7733">
              <w:rPr>
                <w:sz w:val="20"/>
                <w:szCs w:val="20"/>
              </w:rPr>
              <w:t xml:space="preserve"> Recommended Dietary Allowance (RDA) and then </w:t>
            </w:r>
            <w:r w:rsidR="00E23476">
              <w:rPr>
                <w:sz w:val="20"/>
                <w:szCs w:val="20"/>
              </w:rPr>
              <w:t xml:space="preserve">at twice the </w:t>
            </w:r>
            <w:r w:rsidRPr="003F7733">
              <w:rPr>
                <w:sz w:val="20"/>
                <w:szCs w:val="20"/>
              </w:rPr>
              <w:t xml:space="preserve">RDAs for 6 months postoperatively </w:t>
            </w:r>
          </w:p>
          <w:p w14:paraId="63ECB942" w14:textId="77777777" w:rsidR="00777DD9" w:rsidRPr="003F7733" w:rsidRDefault="00777DD9" w:rsidP="00777DD9">
            <w:pPr>
              <w:spacing w:line="240" w:lineRule="auto"/>
              <w:rPr>
                <w:sz w:val="20"/>
                <w:szCs w:val="20"/>
              </w:rPr>
            </w:pPr>
          </w:p>
          <w:p w14:paraId="0B8C0AB9" w14:textId="77777777" w:rsidR="00777DD9" w:rsidRPr="003F7733" w:rsidRDefault="00777DD9" w:rsidP="00777DD9">
            <w:pPr>
              <w:spacing w:line="240" w:lineRule="auto"/>
              <w:rPr>
                <w:sz w:val="20"/>
                <w:szCs w:val="20"/>
              </w:rPr>
            </w:pPr>
          </w:p>
        </w:tc>
        <w:tc>
          <w:tcPr>
            <w:tcW w:w="1876" w:type="dxa"/>
          </w:tcPr>
          <w:p w14:paraId="16840458" w14:textId="77777777" w:rsidR="00777DD9" w:rsidRPr="003F7733" w:rsidRDefault="00EA056C" w:rsidP="00777DD9">
            <w:pPr>
              <w:spacing w:line="240" w:lineRule="auto"/>
              <w:rPr>
                <w:sz w:val="20"/>
                <w:szCs w:val="20"/>
              </w:rPr>
            </w:pPr>
            <w:r w:rsidRPr="003F7733">
              <w:rPr>
                <w:sz w:val="20"/>
                <w:szCs w:val="20"/>
              </w:rPr>
              <w:t>Same micronutrient only given 6 months postoperatively</w:t>
            </w:r>
          </w:p>
        </w:tc>
        <w:tc>
          <w:tcPr>
            <w:tcW w:w="2437" w:type="dxa"/>
          </w:tcPr>
          <w:p w14:paraId="61A77317" w14:textId="77777777" w:rsidR="00777DD9" w:rsidRPr="003F7733" w:rsidRDefault="00EA056C" w:rsidP="00777DD9">
            <w:pPr>
              <w:spacing w:line="240" w:lineRule="auto"/>
              <w:rPr>
                <w:sz w:val="20"/>
                <w:szCs w:val="20"/>
              </w:rPr>
            </w:pPr>
            <w:r>
              <w:rPr>
                <w:sz w:val="20"/>
                <w:szCs w:val="20"/>
              </w:rPr>
              <w:t>I</w:t>
            </w:r>
            <w:r w:rsidRPr="003F7733">
              <w:rPr>
                <w:sz w:val="20"/>
                <w:szCs w:val="20"/>
              </w:rPr>
              <w:t xml:space="preserve">nflammation </w:t>
            </w:r>
            <w:r w:rsidR="00AD0B38">
              <w:rPr>
                <w:sz w:val="20"/>
                <w:szCs w:val="20"/>
              </w:rPr>
              <w:t xml:space="preserve">(C-reactive protein and cytokines) </w:t>
            </w:r>
            <w:r w:rsidRPr="003F7733">
              <w:rPr>
                <w:sz w:val="20"/>
                <w:szCs w:val="20"/>
              </w:rPr>
              <w:t xml:space="preserve">and iron metabolism </w:t>
            </w:r>
            <w:r w:rsidR="00AD0B38">
              <w:rPr>
                <w:sz w:val="20"/>
                <w:szCs w:val="20"/>
              </w:rPr>
              <w:t>(</w:t>
            </w:r>
            <w:r w:rsidRPr="003F7733">
              <w:rPr>
                <w:sz w:val="20"/>
                <w:szCs w:val="20"/>
              </w:rPr>
              <w:t>Haematocrit haemoglobin, serum iron and total iron binding capacities</w:t>
            </w:r>
            <w:r>
              <w:rPr>
                <w:sz w:val="20"/>
                <w:szCs w:val="20"/>
              </w:rPr>
              <w:t>)</w:t>
            </w:r>
          </w:p>
          <w:p w14:paraId="6FF7325D" w14:textId="77777777" w:rsidR="00777DD9" w:rsidRPr="003F7733" w:rsidRDefault="00EA056C" w:rsidP="00777DD9">
            <w:pPr>
              <w:spacing w:line="240" w:lineRule="auto"/>
              <w:rPr>
                <w:sz w:val="20"/>
                <w:szCs w:val="20"/>
              </w:rPr>
            </w:pPr>
            <w:r>
              <w:rPr>
                <w:sz w:val="20"/>
                <w:szCs w:val="20"/>
              </w:rPr>
              <w:t xml:space="preserve">Study entry, </w:t>
            </w:r>
            <w:r w:rsidRPr="003F7733">
              <w:rPr>
                <w:sz w:val="20"/>
                <w:szCs w:val="20"/>
              </w:rPr>
              <w:t>after 30 days of micronutrient supplementation during the preoperative period, and at 6 months postoperativ</w:t>
            </w:r>
            <w:r>
              <w:rPr>
                <w:sz w:val="20"/>
                <w:szCs w:val="20"/>
              </w:rPr>
              <w:t>e</w:t>
            </w:r>
            <w:r w:rsidRPr="003F7733">
              <w:rPr>
                <w:sz w:val="20"/>
                <w:szCs w:val="20"/>
              </w:rPr>
              <w:t xml:space="preserve">ly </w:t>
            </w:r>
          </w:p>
        </w:tc>
      </w:tr>
    </w:tbl>
    <w:p w14:paraId="26B89BCD" w14:textId="77777777" w:rsidR="00582CFE" w:rsidRPr="0056710E" w:rsidRDefault="00EA056C" w:rsidP="00393179">
      <w:pPr>
        <w:spacing w:line="240" w:lineRule="auto"/>
      </w:pPr>
      <w:r w:rsidRPr="0056710E">
        <w:t>NR, not reported</w:t>
      </w:r>
    </w:p>
    <w:p w14:paraId="133DBFBF" w14:textId="77777777" w:rsidR="00582CFE" w:rsidRPr="0056710E" w:rsidRDefault="00582CFE" w:rsidP="00393179"/>
    <w:p w14:paraId="42F1C5AC" w14:textId="77777777" w:rsidR="00582CFE" w:rsidRPr="0056710E" w:rsidRDefault="00582CFE" w:rsidP="00393179"/>
    <w:p w14:paraId="503935AB" w14:textId="77777777" w:rsidR="00582CFE" w:rsidRPr="0056710E" w:rsidRDefault="00582CFE" w:rsidP="00393179"/>
    <w:p w14:paraId="3DCCC753" w14:textId="77777777" w:rsidR="00582CFE" w:rsidRPr="0056710E" w:rsidRDefault="00582CFE" w:rsidP="00393179"/>
    <w:p w14:paraId="74078BB3" w14:textId="77777777" w:rsidR="00582CFE" w:rsidRPr="0056710E" w:rsidRDefault="00582CFE" w:rsidP="00393179"/>
    <w:p w14:paraId="608735FB" w14:textId="77777777" w:rsidR="00810ACE" w:rsidRDefault="00810ACE" w:rsidP="00393179">
      <w:pPr>
        <w:tabs>
          <w:tab w:val="left" w:pos="5220"/>
        </w:tabs>
        <w:sectPr w:rsidR="00810ACE" w:rsidSect="00524A38">
          <w:pgSz w:w="16840" w:h="11900" w:orient="landscape"/>
          <w:pgMar w:top="1440" w:right="1440" w:bottom="1440" w:left="1440" w:header="708" w:footer="708" w:gutter="0"/>
          <w:cols w:space="708"/>
          <w:docGrid w:linePitch="360"/>
        </w:sectPr>
      </w:pPr>
    </w:p>
    <w:p w14:paraId="3E2EC403" w14:textId="1A7E6F30" w:rsidR="00582CFE" w:rsidRPr="00DB2DCE" w:rsidRDefault="002606EA" w:rsidP="00DB2DCE">
      <w:pPr>
        <w:tabs>
          <w:tab w:val="left" w:pos="5220"/>
        </w:tabs>
        <w:spacing w:before="0" w:beforeAutospacing="0" w:after="0" w:afterAutospacing="0" w:line="360" w:lineRule="auto"/>
        <w:rPr>
          <w:b/>
          <w:bCs/>
          <w:i/>
          <w:iCs/>
        </w:rPr>
      </w:pPr>
      <w:r>
        <w:rPr>
          <w:b/>
          <w:bCs/>
          <w:i/>
          <w:iCs/>
        </w:rPr>
        <w:lastRenderedPageBreak/>
        <w:t xml:space="preserve">Trial </w:t>
      </w:r>
      <w:r w:rsidR="00EA056C" w:rsidRPr="00DB2DCE">
        <w:rPr>
          <w:b/>
          <w:bCs/>
          <w:i/>
          <w:iCs/>
        </w:rPr>
        <w:t>findings</w:t>
      </w:r>
      <w:r w:rsidR="00393179" w:rsidRPr="00DB2DCE">
        <w:rPr>
          <w:b/>
          <w:bCs/>
          <w:i/>
          <w:iCs/>
        </w:rPr>
        <w:tab/>
      </w:r>
    </w:p>
    <w:p w14:paraId="23227B29" w14:textId="2A9DA664" w:rsidR="00582CFE" w:rsidRDefault="00EA056C" w:rsidP="00DB2DCE">
      <w:pPr>
        <w:spacing w:before="0" w:beforeAutospacing="0" w:after="0" w:afterAutospacing="0" w:line="360" w:lineRule="auto"/>
      </w:pPr>
      <w:r>
        <w:t xml:space="preserve">The </w:t>
      </w:r>
      <w:r w:rsidR="002606EA">
        <w:t>trial</w:t>
      </w:r>
      <w:r w:rsidR="002606EA" w:rsidRPr="0056710E">
        <w:t xml:space="preserve"> </w:t>
      </w:r>
      <w:r w:rsidRPr="0056710E">
        <w:t xml:space="preserve">findings </w:t>
      </w:r>
      <w:r w:rsidR="00BC7BC2">
        <w:t xml:space="preserve">are </w:t>
      </w:r>
      <w:r w:rsidRPr="0056710E">
        <w:t>summari</w:t>
      </w:r>
      <w:r>
        <w:t>s</w:t>
      </w:r>
      <w:r w:rsidRPr="0056710E">
        <w:t xml:space="preserve">ed in Table </w:t>
      </w:r>
      <w:r w:rsidR="005C5430">
        <w:t>2</w:t>
      </w:r>
      <w:r w:rsidR="00ED3F1E">
        <w:t>.</w:t>
      </w:r>
      <w:r w:rsidR="00F12CC1">
        <w:t xml:space="preserve"> </w:t>
      </w:r>
      <w:r w:rsidRPr="0056710E">
        <w:t>Of the 1</w:t>
      </w:r>
      <w:r w:rsidR="00AF0367">
        <w:t>1</w:t>
      </w:r>
      <w:r w:rsidRPr="0056710E">
        <w:t xml:space="preserve"> </w:t>
      </w:r>
      <w:r w:rsidR="002606EA">
        <w:t>trial</w:t>
      </w:r>
      <w:r w:rsidR="002606EA" w:rsidRPr="0056710E">
        <w:t xml:space="preserve">s </w:t>
      </w:r>
      <w:r w:rsidRPr="0056710E">
        <w:t xml:space="preserve">included in this systematic review, </w:t>
      </w:r>
      <w:r w:rsidR="00513605">
        <w:t>eight</w:t>
      </w:r>
      <w:r w:rsidRPr="0056710E">
        <w:t xml:space="preserve"> involved the use of vitamin D supplementation</w:t>
      </w:r>
      <w:r w:rsidR="00993698">
        <w:t xml:space="preserve"> (</w:t>
      </w:r>
      <w:r w:rsidR="00A31324">
        <w:t>45-47,49,50,52</w:t>
      </w:r>
      <w:r w:rsidR="00E27351">
        <w:t>-55</w:t>
      </w:r>
      <w:r w:rsidR="00967BDA">
        <w:t>)</w:t>
      </w:r>
      <w:r w:rsidRPr="0056710E">
        <w:t xml:space="preserve">. </w:t>
      </w:r>
      <w:r w:rsidR="001704B6">
        <w:t xml:space="preserve">One </w:t>
      </w:r>
      <w:r w:rsidR="007C4A97">
        <w:t xml:space="preserve">provided vitamin D </w:t>
      </w:r>
      <w:r w:rsidR="00D9793A">
        <w:t xml:space="preserve">and multivitamins </w:t>
      </w:r>
      <w:r w:rsidR="007C4A97">
        <w:t>preoperatively (</w:t>
      </w:r>
      <w:r w:rsidR="00E27351">
        <w:t>45</w:t>
      </w:r>
      <w:r w:rsidR="007C4A97">
        <w:t xml:space="preserve">), one </w:t>
      </w:r>
      <w:r w:rsidR="00301CB8">
        <w:t xml:space="preserve">provided vitamin D </w:t>
      </w:r>
      <w:r w:rsidR="007C4A97">
        <w:t>perioperatively</w:t>
      </w:r>
      <w:r w:rsidR="00DC5CD1">
        <w:t xml:space="preserve"> and then post-discharge (</w:t>
      </w:r>
      <w:r w:rsidR="00E27351">
        <w:t>50</w:t>
      </w:r>
      <w:r w:rsidR="00A83249">
        <w:t xml:space="preserve">) and the other six </w:t>
      </w:r>
      <w:r w:rsidR="00513605">
        <w:t>(</w:t>
      </w:r>
      <w:r w:rsidR="00E27351">
        <w:t xml:space="preserve">reported in </w:t>
      </w:r>
      <w:r w:rsidR="00AB354E">
        <w:t>s</w:t>
      </w:r>
      <w:r w:rsidR="00513605">
        <w:t xml:space="preserve">even publications) </w:t>
      </w:r>
      <w:r w:rsidR="00301CB8">
        <w:t xml:space="preserve">provided vitamin D </w:t>
      </w:r>
      <w:r w:rsidR="00A83249">
        <w:t>post-discharge (</w:t>
      </w:r>
      <w:r w:rsidR="00E27351">
        <w:t>46,47,49,52-55</w:t>
      </w:r>
      <w:r w:rsidR="00513605">
        <w:t xml:space="preserve">). </w:t>
      </w:r>
      <w:r w:rsidR="002505BD">
        <w:t xml:space="preserve">Most </w:t>
      </w:r>
      <w:r w:rsidR="00AB354E">
        <w:t xml:space="preserve">trials </w:t>
      </w:r>
      <w:r w:rsidR="002505BD">
        <w:t xml:space="preserve">looked at long-term outcomes particularly </w:t>
      </w:r>
      <w:r w:rsidR="00EC0B7A">
        <w:t>bone mineral density (</w:t>
      </w:r>
      <w:r w:rsidR="002505BD">
        <w:t>BMD</w:t>
      </w:r>
      <w:r w:rsidR="00EC0B7A">
        <w:t>)</w:t>
      </w:r>
      <w:r w:rsidR="002505BD">
        <w:t>.</w:t>
      </w:r>
      <w:r w:rsidR="007C4A97">
        <w:t xml:space="preserve"> </w:t>
      </w:r>
      <w:r w:rsidRPr="0056710E">
        <w:t>Ben-Porat et al</w:t>
      </w:r>
      <w:r w:rsidR="00ED3F1E">
        <w:t>.</w:t>
      </w:r>
      <w:r w:rsidR="001B58B3">
        <w:t xml:space="preserve"> </w:t>
      </w:r>
      <w:r w:rsidR="00214E15">
        <w:fldChar w:fldCharType="begin">
          <w:fldData xml:space="preserve">PEVuZE5vdGU+PENpdGU+PEF1dGhvcj5CZW4tUG9yYXQ8L0F1dGhvcj48WWVhcj4yMDIxPC9ZZWFy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</w:fldData>
        </w:fldChar>
      </w:r>
      <w:r w:rsidR="00214E15">
        <w:instrText xml:space="preserve"> ADDIN EN.CITE </w:instrText>
      </w:r>
      <w:r w:rsidR="00214E15">
        <w:fldChar w:fldCharType="begin">
          <w:fldData xml:space="preserve">PEVuZE5vdGU+PENpdGU+PEF1dGhvcj5CZW4tUG9yYXQ8L0F1dGhvcj48WWVhcj4yMDIxPC9ZZWFy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</w:fldData>
        </w:fldChar>
      </w:r>
      <w:r w:rsidR="00214E15">
        <w:instrText xml:space="preserve"> ADDIN EN.CITE.DATA </w:instrText>
      </w:r>
      <w:r w:rsidR="00214E15">
        <w:fldChar w:fldCharType="separate"/>
      </w:r>
      <w:r w:rsidR="00214E15">
        <w:fldChar w:fldCharType="end"/>
      </w:r>
      <w:r w:rsidR="00214E15">
        <w:fldChar w:fldCharType="separate"/>
      </w:r>
      <w:r w:rsidR="00214E15">
        <w:rPr>
          <w:noProof/>
        </w:rPr>
        <w:t>(</w:t>
      </w:r>
      <w:r w:rsidR="00E27351">
        <w:rPr>
          <w:noProof/>
        </w:rPr>
        <w:t>45</w:t>
      </w:r>
      <w:r w:rsidR="00214E15">
        <w:rPr>
          <w:noProof/>
        </w:rPr>
        <w:t>)</w:t>
      </w:r>
      <w:r w:rsidR="00214E15">
        <w:fldChar w:fldCharType="end"/>
      </w:r>
      <w:r w:rsidRPr="0056710E">
        <w:t xml:space="preserve"> found that p</w:t>
      </w:r>
      <w:r w:rsidR="00301CB8">
        <w:t>re</w:t>
      </w:r>
      <w:r w:rsidRPr="0056710E">
        <w:t xml:space="preserve">operative vitamin D along with </w:t>
      </w:r>
      <w:r w:rsidR="00917D2F">
        <w:t>a</w:t>
      </w:r>
      <w:r w:rsidRPr="0056710E">
        <w:t xml:space="preserve"> multivitamin supplement, had no effect on the dec</w:t>
      </w:r>
      <w:r w:rsidR="00301CB8">
        <w:t>r</w:t>
      </w:r>
      <w:r w:rsidRPr="0056710E">
        <w:t xml:space="preserve">ease in BMD and </w:t>
      </w:r>
      <w:r w:rsidR="001D1E48">
        <w:t xml:space="preserve">body </w:t>
      </w:r>
      <w:r w:rsidRPr="0056710E">
        <w:t xml:space="preserve">weight observed after sleeve gastrectomy. </w:t>
      </w:r>
      <w:r w:rsidR="00F17068">
        <w:t xml:space="preserve">However, </w:t>
      </w:r>
      <w:proofErr w:type="spellStart"/>
      <w:r w:rsidR="00F17068" w:rsidRPr="0056710E">
        <w:t>Muschitz</w:t>
      </w:r>
      <w:proofErr w:type="spellEnd"/>
      <w:r w:rsidR="00F17068" w:rsidRPr="0056710E">
        <w:t xml:space="preserve"> et al</w:t>
      </w:r>
      <w:r w:rsidR="00F17068">
        <w:t xml:space="preserve">. </w:t>
      </w:r>
      <w:r w:rsidR="00F17068">
        <w:fldChar w:fldCharType="begin">
          <w:fldData xml:space="preserve">PEVuZE5vdGU+PENpdGU+PEF1dGhvcj5NdXNjaGl0ejwvQXV0aG9yPjxZZWFyPjIwMTY8L1llYXI+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</w:fldData>
        </w:fldChar>
      </w:r>
      <w:r w:rsidR="00F17068">
        <w:instrText xml:space="preserve"> ADDIN EN.CITE </w:instrText>
      </w:r>
      <w:r w:rsidR="00F17068">
        <w:fldChar w:fldCharType="begin">
          <w:fldData xml:space="preserve">PEVuZE5vdGU+PENpdGU+PEF1dGhvcj5NdXNjaGl0ejwvQXV0aG9yPjxZZWFyPjIwMTY8L1llYXI+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</w:fldData>
        </w:fldChar>
      </w:r>
      <w:r w:rsidR="00F17068">
        <w:instrText xml:space="preserve"> ADDIN EN.CITE.DATA </w:instrText>
      </w:r>
      <w:r w:rsidR="00F17068">
        <w:fldChar w:fldCharType="separate"/>
      </w:r>
      <w:r w:rsidR="00F17068">
        <w:fldChar w:fldCharType="end"/>
      </w:r>
      <w:r w:rsidR="00F17068">
        <w:fldChar w:fldCharType="separate"/>
      </w:r>
      <w:r w:rsidR="00F17068">
        <w:rPr>
          <w:noProof/>
        </w:rPr>
        <w:t>(</w:t>
      </w:r>
      <w:r w:rsidR="00E27351">
        <w:rPr>
          <w:noProof/>
        </w:rPr>
        <w:t>50</w:t>
      </w:r>
      <w:r w:rsidR="00F17068">
        <w:rPr>
          <w:noProof/>
        </w:rPr>
        <w:t>)</w:t>
      </w:r>
      <w:r w:rsidR="00F17068">
        <w:fldChar w:fldCharType="end"/>
      </w:r>
      <w:r w:rsidR="00F17068" w:rsidRPr="0056710E">
        <w:t xml:space="preserve"> found the use of </w:t>
      </w:r>
      <w:r w:rsidR="00F17068">
        <w:t xml:space="preserve">vitamin D and </w:t>
      </w:r>
      <w:r w:rsidR="00F17068" w:rsidRPr="0056710E">
        <w:t xml:space="preserve">calcium </w:t>
      </w:r>
      <w:r w:rsidR="00E4128E">
        <w:t>peri</w:t>
      </w:r>
      <w:r w:rsidR="00A1219E">
        <w:t xml:space="preserve">operatively and post-discharge </w:t>
      </w:r>
      <w:r w:rsidR="00F17068" w:rsidRPr="0056710E">
        <w:t>resulted in smaller loss</w:t>
      </w:r>
      <w:r w:rsidR="00570CB5">
        <w:t>es</w:t>
      </w:r>
      <w:r w:rsidR="00F17068" w:rsidRPr="0056710E">
        <w:t xml:space="preserve"> of BMD</w:t>
      </w:r>
      <w:r w:rsidR="00AB354E">
        <w:t xml:space="preserve"> (</w:t>
      </w:r>
      <w:r w:rsidR="0049317D">
        <w:t xml:space="preserve">values for vitamin D group are presented </w:t>
      </w:r>
      <w:r w:rsidR="00D634A7">
        <w:t>before</w:t>
      </w:r>
      <w:r w:rsidR="0049317D">
        <w:t xml:space="preserve"> values f</w:t>
      </w:r>
      <w:r w:rsidR="00D634A7">
        <w:t>o</w:t>
      </w:r>
      <w:r w:rsidR="0049317D">
        <w:t>r the control group</w:t>
      </w:r>
      <w:r w:rsidR="00C04A31">
        <w:t>:</w:t>
      </w:r>
      <w:r w:rsidR="00D634A7">
        <w:t xml:space="preserve"> </w:t>
      </w:r>
      <w:r w:rsidR="007A3A27">
        <w:t xml:space="preserve">lumbar spine: </w:t>
      </w:r>
      <w:r w:rsidR="007A3A27" w:rsidRPr="007A3A27">
        <w:t>–1.2% vs –7.9%</w:t>
      </w:r>
      <w:r w:rsidR="007A3A27">
        <w:t xml:space="preserve"> (</w:t>
      </w:r>
      <w:r w:rsidR="007A3A27" w:rsidRPr="007A3A27">
        <w:t xml:space="preserve">p </w:t>
      </w:r>
      <w:r w:rsidR="007A3A27">
        <w:t>&lt;</w:t>
      </w:r>
      <w:r w:rsidR="007A3A27" w:rsidRPr="007A3A27">
        <w:t xml:space="preserve"> 0.001)</w:t>
      </w:r>
      <w:r w:rsidR="007A3A27">
        <w:t xml:space="preserve">; </w:t>
      </w:r>
      <w:r w:rsidR="00090050">
        <w:t xml:space="preserve">total </w:t>
      </w:r>
      <w:r w:rsidR="0047085C">
        <w:t xml:space="preserve">hip: </w:t>
      </w:r>
      <w:bookmarkStart w:id="7" w:name="_Hlk199007956"/>
      <w:r w:rsidR="0047085C" w:rsidRPr="0047085C">
        <w:t>–</w:t>
      </w:r>
      <w:bookmarkEnd w:id="7"/>
      <w:r w:rsidR="0047085C" w:rsidRPr="0047085C">
        <w:t>3.9% vs –9.9%</w:t>
      </w:r>
      <w:r w:rsidR="0047085C">
        <w:t xml:space="preserve"> (</w:t>
      </w:r>
      <w:r w:rsidR="0047085C" w:rsidRPr="0047085C">
        <w:t>p &lt; 0.001)</w:t>
      </w:r>
      <w:r w:rsidR="0047085C">
        <w:t xml:space="preserve">; </w:t>
      </w:r>
      <w:r w:rsidR="00090050">
        <w:t xml:space="preserve">total body: </w:t>
      </w:r>
      <w:r w:rsidR="00090050" w:rsidRPr="00090050">
        <w:t>–2.0% vs –4.1%</w:t>
      </w:r>
      <w:r w:rsidR="00090050">
        <w:t xml:space="preserve"> (</w:t>
      </w:r>
      <w:r w:rsidR="00090050" w:rsidRPr="00090050">
        <w:t>p &lt; 0.001)</w:t>
      </w:r>
      <w:r w:rsidR="00AB354E">
        <w:t>)</w:t>
      </w:r>
      <w:r w:rsidR="009222CD">
        <w:t xml:space="preserve"> and </w:t>
      </w:r>
      <w:r w:rsidR="009222CD" w:rsidRPr="009222CD">
        <w:t xml:space="preserve">lean body mass </w:t>
      </w:r>
      <w:r w:rsidR="000703F6">
        <w:t>(</w:t>
      </w:r>
      <w:r w:rsidR="009222CD" w:rsidRPr="009222CD">
        <w:t>–3.5% vs –12.4%</w:t>
      </w:r>
      <w:r w:rsidR="00570CB5">
        <w:t xml:space="preserve"> (</w:t>
      </w:r>
      <w:r w:rsidR="009222CD" w:rsidRPr="009222CD">
        <w:t>p &lt; 0.001)</w:t>
      </w:r>
      <w:r w:rsidR="00570CB5">
        <w:t xml:space="preserve">) than in the control group. There were also lower </w:t>
      </w:r>
      <w:r w:rsidR="000828A4">
        <w:t>blood concentrations of bone tur</w:t>
      </w:r>
      <w:r w:rsidR="00090050">
        <w:t>n</w:t>
      </w:r>
      <w:r w:rsidR="000828A4">
        <w:t>over markers</w:t>
      </w:r>
      <w:r w:rsidR="00F17068" w:rsidRPr="0056710E">
        <w:t xml:space="preserve"> and an overall improvement in quality of life judged by social, emotional, physical and mental factors</w:t>
      </w:r>
      <w:r w:rsidR="007B5AF5">
        <w:t xml:space="preserve"> in the vitamin D group</w:t>
      </w:r>
      <w:r w:rsidR="00A44E32">
        <w:t xml:space="preserve"> (31)</w:t>
      </w:r>
      <w:r w:rsidR="00F17068" w:rsidRPr="0056710E">
        <w:t>.</w:t>
      </w:r>
      <w:r w:rsidR="00EA4D43">
        <w:t xml:space="preserve"> </w:t>
      </w:r>
      <w:proofErr w:type="spellStart"/>
      <w:r w:rsidRPr="0056710E">
        <w:t>Volonakis</w:t>
      </w:r>
      <w:proofErr w:type="spellEnd"/>
      <w:r w:rsidRPr="0056710E">
        <w:t xml:space="preserve"> et al</w:t>
      </w:r>
      <w:r w:rsidR="00917D2F">
        <w:t>.</w:t>
      </w:r>
      <w:r w:rsidRPr="0056710E">
        <w:t xml:space="preserve"> </w:t>
      </w:r>
      <w:r w:rsidR="00A7445C">
        <w:fldChar w:fldCharType="begin">
          <w:fldData xml:space="preserve">PEVuZE5vdGU+PENpdGU+PEF1dGhvcj5Wb2xvbmFraXM8L0F1dGhvcj48WWVhcj4yMDIxPC9ZZWFy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</w:fldData>
        </w:fldChar>
      </w:r>
      <w:r w:rsidR="00A7445C">
        <w:instrText xml:space="preserve"> ADDIN EN.CITE </w:instrText>
      </w:r>
      <w:r w:rsidR="00A7445C">
        <w:fldChar w:fldCharType="begin">
          <w:fldData xml:space="preserve">PEVuZE5vdGU+PENpdGU+PEF1dGhvcj5Wb2xvbmFraXM8L0F1dGhvcj48WWVhcj4yMDIxPC9ZZWFy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</w:fldData>
        </w:fldChar>
      </w:r>
      <w:r w:rsidR="00A7445C">
        <w:instrText xml:space="preserve"> ADDIN EN.CITE.DATA </w:instrText>
      </w:r>
      <w:r w:rsidR="00A7445C">
        <w:fldChar w:fldCharType="separate"/>
      </w:r>
      <w:r w:rsidR="00A7445C">
        <w:fldChar w:fldCharType="end"/>
      </w:r>
      <w:r w:rsidR="00A7445C">
        <w:fldChar w:fldCharType="separate"/>
      </w:r>
      <w:r w:rsidR="00A7445C">
        <w:rPr>
          <w:noProof/>
        </w:rPr>
        <w:t>(</w:t>
      </w:r>
      <w:r w:rsidR="003C7E1B">
        <w:rPr>
          <w:noProof/>
        </w:rPr>
        <w:t>53</w:t>
      </w:r>
      <w:r w:rsidR="00A7445C">
        <w:rPr>
          <w:noProof/>
        </w:rPr>
        <w:t>)</w:t>
      </w:r>
      <w:r w:rsidR="00A7445C">
        <w:fldChar w:fldCharType="end"/>
      </w:r>
      <w:r w:rsidR="00A7445C">
        <w:t xml:space="preserve"> </w:t>
      </w:r>
      <w:r w:rsidRPr="0056710E">
        <w:t xml:space="preserve">found no change in loss of BMD with the </w:t>
      </w:r>
      <w:r w:rsidR="003003C6">
        <w:t xml:space="preserve">post-discharge </w:t>
      </w:r>
      <w:r w:rsidRPr="0056710E">
        <w:t xml:space="preserve">use of vitamin D in </w:t>
      </w:r>
      <w:r w:rsidRPr="0056710E">
        <w:rPr>
          <w:bCs/>
        </w:rPr>
        <w:t>long limb-biliopancreatic diversion patients</w:t>
      </w:r>
      <w:r w:rsidRPr="0056710E">
        <w:t xml:space="preserve">. </w:t>
      </w:r>
      <w:r w:rsidR="00952EFD">
        <w:t>I</w:t>
      </w:r>
      <w:r w:rsidR="003003C6">
        <w:t>n contrast</w:t>
      </w:r>
      <w:r w:rsidRPr="0056710E">
        <w:t>, Luger et al</w:t>
      </w:r>
      <w:r w:rsidR="00917D2F">
        <w:t>.</w:t>
      </w:r>
      <w:r w:rsidR="00A7445C">
        <w:t xml:space="preserve"> </w:t>
      </w:r>
      <w:r w:rsidR="00A7445C">
        <w:fldChar w:fldCharType="begin">
          <w:fldData xml:space="preserve">PEVuZE5vdGU+PENpdGU+PEF1dGhvcj5MdWdlcjwvQXV0aG9yPjxZZWFyPjIwMTg8L1llYXI+PFJl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</w:fldData>
        </w:fldChar>
      </w:r>
      <w:r w:rsidR="00A7445C">
        <w:instrText xml:space="preserve"> ADDIN EN.CITE </w:instrText>
      </w:r>
      <w:r w:rsidR="00A7445C">
        <w:fldChar w:fldCharType="begin">
          <w:fldData xml:space="preserve">PEVuZE5vdGU+PENpdGU+PEF1dGhvcj5MdWdlcjwvQXV0aG9yPjxZZWFyPjIwMTg8L1llYXI+PFJl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</w:fldData>
        </w:fldChar>
      </w:r>
      <w:r w:rsidR="00A7445C">
        <w:instrText xml:space="preserve"> ADDIN EN.CITE.DATA </w:instrText>
      </w:r>
      <w:r w:rsidR="00A7445C">
        <w:fldChar w:fldCharType="separate"/>
      </w:r>
      <w:r w:rsidR="00A7445C">
        <w:fldChar w:fldCharType="end"/>
      </w:r>
      <w:r w:rsidR="00A7445C">
        <w:fldChar w:fldCharType="separate"/>
      </w:r>
      <w:r w:rsidR="00A7445C">
        <w:rPr>
          <w:noProof/>
        </w:rPr>
        <w:t>(</w:t>
      </w:r>
      <w:r w:rsidR="003C7E1B">
        <w:rPr>
          <w:noProof/>
        </w:rPr>
        <w:t>49</w:t>
      </w:r>
      <w:r w:rsidR="00A7445C">
        <w:rPr>
          <w:noProof/>
        </w:rPr>
        <w:t>)</w:t>
      </w:r>
      <w:r w:rsidR="00A7445C">
        <w:fldChar w:fldCharType="end"/>
      </w:r>
      <w:r w:rsidRPr="0056710E">
        <w:t xml:space="preserve"> found that post</w:t>
      </w:r>
      <w:r w:rsidR="003003C6">
        <w:t xml:space="preserve">-discharge </w:t>
      </w:r>
      <w:r w:rsidRPr="0056710E">
        <w:t>vitamin D result in a smaller decrease in BMD</w:t>
      </w:r>
      <w:r w:rsidR="00920CB0">
        <w:t xml:space="preserve"> in patients who had undergone bariatric surgery</w:t>
      </w:r>
      <w:r w:rsidR="00DE6811">
        <w:t xml:space="preserve"> than see</w:t>
      </w:r>
      <w:r w:rsidR="00A44E32">
        <w:t>n</w:t>
      </w:r>
      <w:r w:rsidR="00DE6811">
        <w:t xml:space="preserve"> in the control group</w:t>
      </w:r>
      <w:r w:rsidR="004B1CAB">
        <w:t>, especially after 12 months</w:t>
      </w:r>
      <w:r w:rsidR="00DE6811">
        <w:t xml:space="preserve"> (</w:t>
      </w:r>
      <w:r w:rsidR="0022559B">
        <w:t>values for vitamin D group are presented before values for the control group</w:t>
      </w:r>
      <w:r w:rsidR="00C04A31">
        <w:t>:</w:t>
      </w:r>
      <w:r w:rsidR="0022559B">
        <w:t xml:space="preserve"> </w:t>
      </w:r>
      <w:r w:rsidR="004333AC" w:rsidRPr="004333AC">
        <w:t xml:space="preserve">lumbar spine: </w:t>
      </w:r>
      <w:r w:rsidR="00770AC3" w:rsidRPr="0047085C">
        <w:t>–</w:t>
      </w:r>
      <w:r w:rsidR="004333AC" w:rsidRPr="004333AC">
        <w:t xml:space="preserve">5.7 vs </w:t>
      </w:r>
      <w:r w:rsidR="00770AC3" w:rsidRPr="0047085C">
        <w:t>–</w:t>
      </w:r>
      <w:r w:rsidR="004333AC" w:rsidRPr="004333AC">
        <w:t xml:space="preserve">10.0%; left hip: </w:t>
      </w:r>
      <w:r w:rsidR="00EE024E" w:rsidRPr="0047085C">
        <w:t>–</w:t>
      </w:r>
      <w:r w:rsidR="004333AC" w:rsidRPr="004333AC">
        <w:t xml:space="preserve">10.0 vs </w:t>
      </w:r>
      <w:r w:rsidR="00EE024E" w:rsidRPr="0047085C">
        <w:t>–</w:t>
      </w:r>
      <w:r w:rsidR="004333AC" w:rsidRPr="004333AC">
        <w:t xml:space="preserve">17.4%; forearm: </w:t>
      </w:r>
      <w:r w:rsidR="00EE024E" w:rsidRPr="0047085C">
        <w:t>–</w:t>
      </w:r>
      <w:r w:rsidR="004333AC" w:rsidRPr="004333AC">
        <w:t xml:space="preserve">0.5 vs </w:t>
      </w:r>
      <w:r w:rsidR="00EE024E" w:rsidRPr="0047085C">
        <w:t>–</w:t>
      </w:r>
      <w:r w:rsidR="004333AC" w:rsidRPr="004333AC">
        <w:t xml:space="preserve">1.5%; total body: </w:t>
      </w:r>
      <w:r w:rsidR="00EE024E" w:rsidRPr="0047085C">
        <w:t>–</w:t>
      </w:r>
      <w:r w:rsidR="004333AC" w:rsidRPr="004333AC">
        <w:t xml:space="preserve">0.6 vs </w:t>
      </w:r>
      <w:r w:rsidR="00EE024E" w:rsidRPr="0047085C">
        <w:t>–</w:t>
      </w:r>
      <w:r w:rsidR="004333AC" w:rsidRPr="004333AC">
        <w:t>2.3%).</w:t>
      </w:r>
      <w:r w:rsidRPr="0056710E">
        <w:t xml:space="preserve"> </w:t>
      </w:r>
      <w:r w:rsidR="004279FE">
        <w:t xml:space="preserve">Looking beyond bone health, </w:t>
      </w:r>
      <w:r w:rsidRPr="0056710E">
        <w:t>Calderwood et al</w:t>
      </w:r>
      <w:r w:rsidR="009A6C67">
        <w:t>.</w:t>
      </w:r>
      <w:r w:rsidR="00FD6362">
        <w:t xml:space="preserve"> </w:t>
      </w:r>
      <w:r w:rsidR="00FD6362">
        <w:fldChar w:fldCharType="begin">
          <w:fldData xml:space="preserve">PEVuZE5vdGU+PENpdGU+PEF1dGhvcj5DYWxkZXJ3b29kPC9BdXRob3I+PFllYXI+MjAxOTwvWWVh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</w:fldData>
        </w:fldChar>
      </w:r>
      <w:r w:rsidR="00FD6362">
        <w:instrText xml:space="preserve"> ADDIN EN.CITE </w:instrText>
      </w:r>
      <w:r w:rsidR="00FD6362">
        <w:fldChar w:fldCharType="begin">
          <w:fldData xml:space="preserve">PEVuZE5vdGU+PENpdGU+PEF1dGhvcj5DYWxkZXJ3b29kPC9BdXRob3I+PFllYXI+MjAxOTwvWWVh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</w:fldData>
        </w:fldChar>
      </w:r>
      <w:r w:rsidR="00FD6362">
        <w:instrText xml:space="preserve"> ADDIN EN.CITE.DATA </w:instrText>
      </w:r>
      <w:r w:rsidR="00FD6362">
        <w:fldChar w:fldCharType="separate"/>
      </w:r>
      <w:r w:rsidR="00FD6362">
        <w:fldChar w:fldCharType="end"/>
      </w:r>
      <w:r w:rsidR="00FD6362">
        <w:fldChar w:fldCharType="separate"/>
      </w:r>
      <w:r w:rsidR="00FD6362">
        <w:rPr>
          <w:noProof/>
        </w:rPr>
        <w:t>(</w:t>
      </w:r>
      <w:r w:rsidR="003C7E1B">
        <w:rPr>
          <w:noProof/>
        </w:rPr>
        <w:t>46</w:t>
      </w:r>
      <w:r w:rsidR="00FD6362">
        <w:rPr>
          <w:noProof/>
        </w:rPr>
        <w:t>)</w:t>
      </w:r>
      <w:r w:rsidR="00FD6362">
        <w:fldChar w:fldCharType="end"/>
      </w:r>
      <w:r w:rsidRPr="0056710E">
        <w:t xml:space="preserve"> found that </w:t>
      </w:r>
      <w:r w:rsidR="00403FCB">
        <w:t xml:space="preserve">post-discharge </w:t>
      </w:r>
      <w:r w:rsidRPr="0056710E">
        <w:t xml:space="preserve">vitamin D supplementation, along with calcium, did not affect colorectal adenoma recurrence after </w:t>
      </w:r>
      <w:r w:rsidR="001549F7">
        <w:t xml:space="preserve">endoscopic </w:t>
      </w:r>
      <w:r w:rsidRPr="0056710E">
        <w:t>surgical removal. De Bruyn et al</w:t>
      </w:r>
      <w:r w:rsidR="009A6C67">
        <w:t>.</w:t>
      </w:r>
      <w:r w:rsidR="00BC555F">
        <w:t xml:space="preserve"> </w:t>
      </w:r>
      <w:r w:rsidR="00AE7672">
        <w:fldChar w:fldCharType="begin">
          <w:fldData xml:space="preserve">PEVuZE5vdGU+PENpdGU+PEF1dGhvcj5kZSBCcnV5bjwvQXV0aG9yPjxZZWFyPjIwMjE8L1llYXI+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=
</w:fldData>
        </w:fldChar>
      </w:r>
      <w:r w:rsidR="00AE7672">
        <w:instrText xml:space="preserve"> ADDIN EN.CITE </w:instrText>
      </w:r>
      <w:r w:rsidR="00AE7672">
        <w:fldChar w:fldCharType="begin">
          <w:fldData xml:space="preserve">PEVuZE5vdGU+PENpdGU+PEF1dGhvcj5kZSBCcnV5bjwvQXV0aG9yPjxZZWFyPjIwMjE8L1llYXI+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=
</w:fldData>
        </w:fldChar>
      </w:r>
      <w:r w:rsidR="00AE7672">
        <w:instrText xml:space="preserve"> ADDIN EN.CITE.DATA </w:instrText>
      </w:r>
      <w:r w:rsidR="00AE7672">
        <w:fldChar w:fldCharType="separate"/>
      </w:r>
      <w:r w:rsidR="00AE7672">
        <w:fldChar w:fldCharType="end"/>
      </w:r>
      <w:r w:rsidR="00AE7672">
        <w:fldChar w:fldCharType="separate"/>
      </w:r>
      <w:r w:rsidR="00AE7672">
        <w:rPr>
          <w:noProof/>
        </w:rPr>
        <w:t>(</w:t>
      </w:r>
      <w:r w:rsidR="003C7E1B">
        <w:rPr>
          <w:noProof/>
        </w:rPr>
        <w:t>47</w:t>
      </w:r>
      <w:r w:rsidR="00AE7672">
        <w:rPr>
          <w:noProof/>
        </w:rPr>
        <w:t>)</w:t>
      </w:r>
      <w:r w:rsidR="00AE7672">
        <w:fldChar w:fldCharType="end"/>
      </w:r>
      <w:r w:rsidRPr="0056710E">
        <w:t xml:space="preserve"> found no association between </w:t>
      </w:r>
      <w:r w:rsidR="00403FCB">
        <w:t xml:space="preserve">post-discharge </w:t>
      </w:r>
      <w:r w:rsidRPr="0056710E">
        <w:t>vitamin D supplementation and Crohn’s recurrence after ileocolonic resection. Urashima</w:t>
      </w:r>
      <w:r w:rsidR="00EE6222">
        <w:t xml:space="preserve"> et al</w:t>
      </w:r>
      <w:r w:rsidR="009A6C67">
        <w:t xml:space="preserve">. </w:t>
      </w:r>
      <w:r w:rsidR="00EE6222">
        <w:fldChar w:fldCharType="begin">
          <w:fldData xml:space="preserve">PEVuZE5vdGU+PENpdGU+PEF1dGhvcj5VcmFzaGltYTwvQXV0aG9yPjxZZWFyPjIwMTk8L1llYXI+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==
</w:fldData>
        </w:fldChar>
      </w:r>
      <w:r w:rsidR="00EE6222">
        <w:instrText xml:space="preserve"> ADDIN EN.CITE </w:instrText>
      </w:r>
      <w:r w:rsidR="00EE6222">
        <w:fldChar w:fldCharType="begin">
          <w:fldData xml:space="preserve">PEVuZE5vdGU+PENpdGU+PEF1dGhvcj5VcmFzaGltYTwvQXV0aG9yPjxZZWFyPjIwMTk8L1llYXI+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==
</w:fldData>
        </w:fldChar>
      </w:r>
      <w:r w:rsidR="00EE6222">
        <w:instrText xml:space="preserve"> ADDIN EN.CITE.DATA </w:instrText>
      </w:r>
      <w:r w:rsidR="00EE6222">
        <w:fldChar w:fldCharType="separate"/>
      </w:r>
      <w:r w:rsidR="00EE6222">
        <w:fldChar w:fldCharType="end"/>
      </w:r>
      <w:r w:rsidR="00EE6222">
        <w:fldChar w:fldCharType="separate"/>
      </w:r>
      <w:r w:rsidR="00EE6222">
        <w:rPr>
          <w:noProof/>
        </w:rPr>
        <w:t>(</w:t>
      </w:r>
      <w:r w:rsidR="003C7E1B">
        <w:rPr>
          <w:noProof/>
        </w:rPr>
        <w:t>54</w:t>
      </w:r>
      <w:r w:rsidR="00EE6222">
        <w:rPr>
          <w:noProof/>
        </w:rPr>
        <w:t>)</w:t>
      </w:r>
      <w:r w:rsidR="00EE6222">
        <w:fldChar w:fldCharType="end"/>
      </w:r>
      <w:r w:rsidRPr="0056710E">
        <w:t xml:space="preserve"> found that </w:t>
      </w:r>
      <w:r w:rsidR="00DE2B91">
        <w:t xml:space="preserve">post-discharge </w:t>
      </w:r>
      <w:r w:rsidRPr="0056710E">
        <w:t xml:space="preserve">vitamin D had no effect on survival time or relapse-free survival time in digestive tract cancer patients. However, when these patients were grouped by histopathological characteristics </w:t>
      </w:r>
      <w:r w:rsidR="00EE6222">
        <w:t xml:space="preserve">in a post-hoc analysis </w:t>
      </w:r>
      <w:r w:rsidR="00EE6222">
        <w:fldChar w:fldCharType="begin">
          <w:fldData xml:space="preserve">PEVuZE5vdGU+PENpdGU+PEF1dGhvcj5Zb25hZ2E8L0F1dGhvcj48WWVhcj4yMDE5PC9ZZWFyPjxS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</w:fldData>
        </w:fldChar>
      </w:r>
      <w:r w:rsidR="00EE6222">
        <w:instrText xml:space="preserve"> ADDIN EN.CITE </w:instrText>
      </w:r>
      <w:r w:rsidR="00EE6222">
        <w:fldChar w:fldCharType="begin">
          <w:fldData xml:space="preserve">PEVuZE5vdGU+PENpdGU+PEF1dGhvcj5Zb25hZ2E8L0F1dGhvcj48WWVhcj4yMDE5PC9ZZWFyPjxS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</w:fldData>
        </w:fldChar>
      </w:r>
      <w:r w:rsidR="00EE6222">
        <w:instrText xml:space="preserve"> ADDIN EN.CITE.DATA </w:instrText>
      </w:r>
      <w:r w:rsidR="00EE6222">
        <w:fldChar w:fldCharType="separate"/>
      </w:r>
      <w:r w:rsidR="00EE6222">
        <w:fldChar w:fldCharType="end"/>
      </w:r>
      <w:r w:rsidR="00EE6222">
        <w:fldChar w:fldCharType="separate"/>
      </w:r>
      <w:r w:rsidR="00EE6222">
        <w:rPr>
          <w:noProof/>
        </w:rPr>
        <w:t>(</w:t>
      </w:r>
      <w:r w:rsidR="003C7E1B">
        <w:rPr>
          <w:noProof/>
        </w:rPr>
        <w:t>55</w:t>
      </w:r>
      <w:r w:rsidR="00EE6222">
        <w:rPr>
          <w:noProof/>
        </w:rPr>
        <w:t>)</w:t>
      </w:r>
      <w:r w:rsidR="00EE6222">
        <w:fldChar w:fldCharType="end"/>
      </w:r>
      <w:r w:rsidRPr="0056710E">
        <w:t xml:space="preserve"> these </w:t>
      </w:r>
      <w:r w:rsidR="00C16EF4">
        <w:t>outcomes</w:t>
      </w:r>
      <w:r w:rsidRPr="0056710E">
        <w:t xml:space="preserve"> were improved exclusively in patients with poorly differentiated adenocarcinomas. </w:t>
      </w:r>
      <w:proofErr w:type="spellStart"/>
      <w:r w:rsidRPr="0056710E">
        <w:t>Srichomchey</w:t>
      </w:r>
      <w:proofErr w:type="spellEnd"/>
      <w:r w:rsidRPr="0056710E">
        <w:t xml:space="preserve"> et al</w:t>
      </w:r>
      <w:r w:rsidR="009A6C67">
        <w:t>.</w:t>
      </w:r>
      <w:r w:rsidRPr="0056710E">
        <w:t xml:space="preserve"> </w:t>
      </w:r>
      <w:r w:rsidR="00EE6222">
        <w:fldChar w:fldCharType="begin">
          <w:fldData xml:space="preserve">PEVuZE5vdGU+PENpdGU+PEF1dGhvcj5TcmljaG9tY2hleTwvQXV0aG9yPjxZZWFyPjIwMjM8L1ll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</w:fldData>
        </w:fldChar>
      </w:r>
      <w:r w:rsidR="00EE6222">
        <w:instrText xml:space="preserve"> ADDIN EN.CITE </w:instrText>
      </w:r>
      <w:r w:rsidR="00EE6222">
        <w:fldChar w:fldCharType="begin">
          <w:fldData xml:space="preserve">PEVuZE5vdGU+PENpdGU+PEF1dGhvcj5TcmljaG9tY2hleTwvQXV0aG9yPjxZZWFyPjIwMjM8L1ll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</w:fldData>
        </w:fldChar>
      </w:r>
      <w:r w:rsidR="00EE6222">
        <w:instrText xml:space="preserve"> ADDIN EN.CITE.DATA </w:instrText>
      </w:r>
      <w:r w:rsidR="00EE6222">
        <w:fldChar w:fldCharType="separate"/>
      </w:r>
      <w:r w:rsidR="00EE6222">
        <w:fldChar w:fldCharType="end"/>
      </w:r>
      <w:r w:rsidR="00EE6222">
        <w:fldChar w:fldCharType="separate"/>
      </w:r>
      <w:r w:rsidR="00EE6222">
        <w:rPr>
          <w:noProof/>
        </w:rPr>
        <w:t>(</w:t>
      </w:r>
      <w:r w:rsidR="00FA2F38">
        <w:rPr>
          <w:noProof/>
        </w:rPr>
        <w:t>52</w:t>
      </w:r>
      <w:r w:rsidR="00EE6222">
        <w:rPr>
          <w:noProof/>
        </w:rPr>
        <w:t>)</w:t>
      </w:r>
      <w:r w:rsidR="00EE6222">
        <w:fldChar w:fldCharType="end"/>
      </w:r>
      <w:r w:rsidR="00EE6222">
        <w:t xml:space="preserve"> </w:t>
      </w:r>
      <w:r w:rsidRPr="0056710E">
        <w:t>found post</w:t>
      </w:r>
      <w:r w:rsidR="00B7282E">
        <w:t>-discharge</w:t>
      </w:r>
      <w:r w:rsidRPr="0056710E">
        <w:t xml:space="preserve"> vitamin D supplements may help </w:t>
      </w:r>
      <w:r w:rsidR="00F56B58">
        <w:t>support the</w:t>
      </w:r>
      <w:r w:rsidRPr="0056710E">
        <w:t xml:space="preserve"> immune response as they found </w:t>
      </w:r>
      <w:r w:rsidR="00B7282E">
        <w:t>more</w:t>
      </w:r>
      <w:r w:rsidRPr="0056710E">
        <w:t xml:space="preserve"> Treg cells and </w:t>
      </w:r>
      <w:r w:rsidR="00B7282E">
        <w:t xml:space="preserve">higher blood </w:t>
      </w:r>
      <w:r w:rsidRPr="0056710E">
        <w:t xml:space="preserve">IL-10 (Treg associated cytokine) </w:t>
      </w:r>
      <w:r w:rsidR="00B7282E">
        <w:t xml:space="preserve">than </w:t>
      </w:r>
      <w:r w:rsidRPr="0056710E">
        <w:t xml:space="preserve">in patients </w:t>
      </w:r>
      <w:r w:rsidR="00B7282E">
        <w:t>in the control group.</w:t>
      </w:r>
    </w:p>
    <w:p w14:paraId="7CDBA616" w14:textId="77777777" w:rsidR="00101AFC" w:rsidRDefault="00101AFC" w:rsidP="00DB2DCE">
      <w:pPr>
        <w:spacing w:before="0" w:beforeAutospacing="0" w:after="0" w:afterAutospacing="0" w:line="360" w:lineRule="auto"/>
      </w:pPr>
    </w:p>
    <w:p w14:paraId="117FA42A" w14:textId="1E0F89F4" w:rsidR="00582CFE" w:rsidRPr="0056710E" w:rsidRDefault="00EA056C" w:rsidP="00DB2DCE">
      <w:pPr>
        <w:spacing w:before="0" w:beforeAutospacing="0" w:after="0" w:afterAutospacing="0" w:line="360" w:lineRule="auto"/>
      </w:pPr>
      <w:r>
        <w:t xml:space="preserve">It is important to note that the trial of </w:t>
      </w:r>
      <w:r w:rsidRPr="0056710E">
        <w:t>Ben-Porat et al</w:t>
      </w:r>
      <w:r w:rsidR="00031541">
        <w:t>.</w:t>
      </w:r>
      <w:r w:rsidR="00214E15">
        <w:t xml:space="preserve"> </w:t>
      </w:r>
      <w:r w:rsidR="00214E15">
        <w:fldChar w:fldCharType="begin">
          <w:fldData xml:space="preserve">PEVuZE5vdGU+PENpdGU+PEF1dGhvcj5CZW4tUG9yYXQ8L0F1dGhvcj48WWVhcj4yMDIxPC9ZZWFy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</w:fldData>
        </w:fldChar>
      </w:r>
      <w:r w:rsidR="00214E15">
        <w:instrText xml:space="preserve"> ADDIN EN.CITE </w:instrText>
      </w:r>
      <w:r w:rsidR="00214E15">
        <w:fldChar w:fldCharType="begin">
          <w:fldData xml:space="preserve">PEVuZE5vdGU+PENpdGU+PEF1dGhvcj5CZW4tUG9yYXQ8L0F1dGhvcj48WWVhcj4yMDIxPC9ZZWFy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</w:fldData>
        </w:fldChar>
      </w:r>
      <w:r w:rsidR="00214E15">
        <w:instrText xml:space="preserve"> ADDIN EN.CITE.DATA </w:instrText>
      </w:r>
      <w:r w:rsidR="00214E15">
        <w:fldChar w:fldCharType="separate"/>
      </w:r>
      <w:r w:rsidR="00214E15">
        <w:fldChar w:fldCharType="end"/>
      </w:r>
      <w:r w:rsidR="00214E15">
        <w:fldChar w:fldCharType="separate"/>
      </w:r>
      <w:r w:rsidR="00214E15">
        <w:rPr>
          <w:noProof/>
        </w:rPr>
        <w:t>(</w:t>
      </w:r>
      <w:r w:rsidR="00FA2F38">
        <w:rPr>
          <w:noProof/>
        </w:rPr>
        <w:t>45</w:t>
      </w:r>
      <w:r w:rsidR="00214E15">
        <w:rPr>
          <w:noProof/>
        </w:rPr>
        <w:t>)</w:t>
      </w:r>
      <w:r w:rsidR="00214E15">
        <w:fldChar w:fldCharType="end"/>
      </w:r>
      <w:r w:rsidR="008F7305">
        <w:t xml:space="preserve"> described above used preoperative supplementation with vitamin D and a multivitamin.</w:t>
      </w:r>
      <w:r w:rsidRPr="0056710E">
        <w:t xml:space="preserve"> Li et al</w:t>
      </w:r>
      <w:r w:rsidR="00031541">
        <w:t>.</w:t>
      </w:r>
      <w:r w:rsidRPr="0056710E">
        <w:t xml:space="preserve"> </w:t>
      </w:r>
      <w:r w:rsidR="007438FA">
        <w:fldChar w:fldCharType="begin">
          <w:fldData xml:space="preserve">PEVuZE5vdGU+PENpdGU+PEF1dGhvcj5MaTwvQXV0aG9yPjxZZWFyPjIwMTg8L1llYXI+PFJlY051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</w:fldData>
        </w:fldChar>
      </w:r>
      <w:r w:rsidR="007438FA">
        <w:instrText xml:space="preserve"> ADDIN EN.CITE </w:instrText>
      </w:r>
      <w:r w:rsidR="007438FA">
        <w:fldChar w:fldCharType="begin">
          <w:fldData xml:space="preserve">PEVuZE5vdGU+PENpdGU+PEF1dGhvcj5MaTwvQXV0aG9yPjxZZWFyPjIwMTg8L1llYXI+PFJlY051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</w:fldData>
        </w:fldChar>
      </w:r>
      <w:r w:rsidR="007438FA">
        <w:instrText xml:space="preserve"> ADDIN EN.CITE.DATA </w:instrText>
      </w:r>
      <w:r w:rsidR="007438FA">
        <w:fldChar w:fldCharType="separate"/>
      </w:r>
      <w:r w:rsidR="007438FA">
        <w:fldChar w:fldCharType="end"/>
      </w:r>
      <w:r w:rsidR="007438FA">
        <w:fldChar w:fldCharType="separate"/>
      </w:r>
      <w:r w:rsidR="007438FA">
        <w:rPr>
          <w:noProof/>
        </w:rPr>
        <w:t>(</w:t>
      </w:r>
      <w:r w:rsidR="00FA2F38">
        <w:rPr>
          <w:noProof/>
        </w:rPr>
        <w:t>48</w:t>
      </w:r>
      <w:r w:rsidR="007438FA">
        <w:rPr>
          <w:noProof/>
        </w:rPr>
        <w:t>)</w:t>
      </w:r>
      <w:r w:rsidR="007438FA">
        <w:fldChar w:fldCharType="end"/>
      </w:r>
      <w:r w:rsidR="007438FA">
        <w:t xml:space="preserve"> </w:t>
      </w:r>
      <w:r w:rsidRPr="0056710E">
        <w:t>found that</w:t>
      </w:r>
      <w:r w:rsidR="00C22996">
        <w:t xml:space="preserve"> </w:t>
      </w:r>
      <w:r w:rsidR="00081A9C">
        <w:lastRenderedPageBreak/>
        <w:t xml:space="preserve">providing </w:t>
      </w:r>
      <w:r w:rsidR="002C7CE7">
        <w:t xml:space="preserve">additional </w:t>
      </w:r>
      <w:r w:rsidR="00081A9C">
        <w:t xml:space="preserve">vitamin A, </w:t>
      </w:r>
      <w:r w:rsidR="00A7792F">
        <w:t xml:space="preserve">B1, B2, B3, B5, B6, B12, C, </w:t>
      </w:r>
      <w:r w:rsidR="00081A9C">
        <w:t xml:space="preserve">D, </w:t>
      </w:r>
      <w:r w:rsidR="00A7792F">
        <w:t xml:space="preserve">and </w:t>
      </w:r>
      <w:r w:rsidR="00081A9C">
        <w:t>E</w:t>
      </w:r>
      <w:r w:rsidR="00A7792F">
        <w:t xml:space="preserve"> </w:t>
      </w:r>
      <w:r w:rsidRPr="0056710E">
        <w:t>a</w:t>
      </w:r>
      <w:r w:rsidR="00A7792F">
        <w:t>nd fol</w:t>
      </w:r>
      <w:r w:rsidR="003A072C">
        <w:t>ic acid</w:t>
      </w:r>
      <w:r w:rsidR="00A7792F">
        <w:t xml:space="preserve"> and biotin </w:t>
      </w:r>
      <w:r w:rsidR="00C22996">
        <w:t xml:space="preserve">as part of parenteral nutrition in the immediate post-operative period </w:t>
      </w:r>
      <w:r w:rsidR="00E34D50">
        <w:t>resulted in shorter hospital stay (</w:t>
      </w:r>
      <w:r w:rsidR="007403BF">
        <w:t xml:space="preserve">7.1 </w:t>
      </w:r>
      <w:r w:rsidR="007403BF" w:rsidRPr="007403BF">
        <w:rPr>
          <w:u w:val="single"/>
        </w:rPr>
        <w:t>+</w:t>
      </w:r>
      <w:r w:rsidR="007403BF">
        <w:t xml:space="preserve"> 2.7 vs 9.3 </w:t>
      </w:r>
      <w:r w:rsidR="007403BF" w:rsidRPr="007403BF">
        <w:rPr>
          <w:u w:val="single"/>
        </w:rPr>
        <w:t>+</w:t>
      </w:r>
      <w:r w:rsidR="007403BF">
        <w:t xml:space="preserve"> 7.3 days (p &lt; 0.05)</w:t>
      </w:r>
      <w:r w:rsidR="00E34D50">
        <w:t>) and l</w:t>
      </w:r>
      <w:r w:rsidR="00162144">
        <w:t>ower blood concentrations</w:t>
      </w:r>
      <w:r w:rsidR="00E34D50">
        <w:t xml:space="preserve"> </w:t>
      </w:r>
      <w:r w:rsidR="00162144">
        <w:t xml:space="preserve">of </w:t>
      </w:r>
      <w:r w:rsidR="00E34D50">
        <w:t xml:space="preserve">oxidative stress </w:t>
      </w:r>
      <w:r w:rsidR="00162144">
        <w:t>markers following r</w:t>
      </w:r>
      <w:r w:rsidR="00162144" w:rsidRPr="00162144">
        <w:t>adical gastric resection</w:t>
      </w:r>
      <w:r w:rsidR="00162144">
        <w:t xml:space="preserve"> </w:t>
      </w:r>
      <w:r w:rsidR="00E34D50">
        <w:t>than see</w:t>
      </w:r>
      <w:r w:rsidR="007D1C8B">
        <w:t>n</w:t>
      </w:r>
      <w:r w:rsidR="00E34D50">
        <w:t xml:space="preserve"> in the control group</w:t>
      </w:r>
      <w:r w:rsidR="00162144">
        <w:t>.</w:t>
      </w:r>
      <w:r w:rsidR="007D1C8B">
        <w:t xml:space="preserve"> </w:t>
      </w:r>
      <w:r w:rsidR="0059217E" w:rsidRPr="003E6A7F">
        <w:t>Marin et al</w:t>
      </w:r>
      <w:r w:rsidR="00031541" w:rsidRPr="003E6A7F">
        <w:t>.</w:t>
      </w:r>
      <w:r w:rsidR="00F30895" w:rsidRPr="003E6A7F">
        <w:t xml:space="preserve"> </w:t>
      </w:r>
      <w:r w:rsidR="00F30895" w:rsidRPr="003E6A7F">
        <w:fldChar w:fldCharType="begin">
          <w:fldData xml:space="preserve">PEVuZE5vdGU+PENpdGU+PEF1dGhvcj5NYXJpbjwvQXV0aG9yPjxZZWFyPjIwMTc8L1llYXI+PFJl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</w:fldData>
        </w:fldChar>
      </w:r>
      <w:r w:rsidR="00F30895" w:rsidRPr="003E6A7F">
        <w:instrText xml:space="preserve"> ADDIN EN.CITE </w:instrText>
      </w:r>
      <w:r w:rsidR="00F30895" w:rsidRPr="003E6A7F">
        <w:fldChar w:fldCharType="begin">
          <w:fldData xml:space="preserve">PEVuZE5vdGU+PENpdGU+PEF1dGhvcj5NYXJpbjwvQXV0aG9yPjxZZWFyPjIwMTc8L1llYXI+PFJl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</w:fldData>
        </w:fldChar>
      </w:r>
      <w:r w:rsidR="00F30895" w:rsidRPr="003E6A7F">
        <w:instrText xml:space="preserve"> ADDIN EN.CITE.DATA </w:instrText>
      </w:r>
      <w:r w:rsidR="00F30895" w:rsidRPr="003E6A7F">
        <w:fldChar w:fldCharType="separate"/>
      </w:r>
      <w:r w:rsidR="00F30895" w:rsidRPr="003E6A7F">
        <w:fldChar w:fldCharType="end"/>
      </w:r>
      <w:r w:rsidR="00F30895" w:rsidRPr="003E6A7F">
        <w:fldChar w:fldCharType="separate"/>
      </w:r>
      <w:r w:rsidR="00F30895" w:rsidRPr="003E6A7F">
        <w:rPr>
          <w:noProof/>
        </w:rPr>
        <w:t>(</w:t>
      </w:r>
      <w:r w:rsidR="00FA2F38">
        <w:rPr>
          <w:noProof/>
        </w:rPr>
        <w:t>56</w:t>
      </w:r>
      <w:r w:rsidR="00F30895" w:rsidRPr="003E6A7F">
        <w:rPr>
          <w:noProof/>
        </w:rPr>
        <w:t>)</w:t>
      </w:r>
      <w:r w:rsidR="00F30895" w:rsidRPr="003E6A7F">
        <w:fldChar w:fldCharType="end"/>
      </w:r>
      <w:r w:rsidR="0059217E" w:rsidRPr="003E6A7F">
        <w:t>, on the other hand found that p</w:t>
      </w:r>
      <w:r w:rsidR="007D1C8B" w:rsidRPr="003E6A7F">
        <w:t>eri</w:t>
      </w:r>
      <w:r w:rsidR="0059217E" w:rsidRPr="003E6A7F">
        <w:t xml:space="preserve">operative </w:t>
      </w:r>
      <w:r w:rsidR="00264BAC" w:rsidRPr="003E6A7F">
        <w:t xml:space="preserve">oral </w:t>
      </w:r>
      <w:r w:rsidR="0059217E" w:rsidRPr="003E6A7F">
        <w:t xml:space="preserve">supplementation </w:t>
      </w:r>
      <w:r w:rsidR="00264BAC" w:rsidRPr="003E6A7F">
        <w:t>with micronutrients (</w:t>
      </w:r>
      <w:r w:rsidR="00B35707">
        <w:t xml:space="preserve">vitamins A, </w:t>
      </w:r>
      <w:r w:rsidR="00C6766F">
        <w:t xml:space="preserve">B1, </w:t>
      </w:r>
      <w:r w:rsidR="006720B7">
        <w:t>B2,</w:t>
      </w:r>
      <w:r w:rsidR="004C0436">
        <w:t xml:space="preserve"> B6,</w:t>
      </w:r>
      <w:r w:rsidR="006720B7">
        <w:t xml:space="preserve"> </w:t>
      </w:r>
      <w:r w:rsidR="00981C79">
        <w:t xml:space="preserve">B12, </w:t>
      </w:r>
      <w:r w:rsidR="00B35707">
        <w:t>C, D, E</w:t>
      </w:r>
      <w:r w:rsidR="00981C79">
        <w:t xml:space="preserve"> and </w:t>
      </w:r>
      <w:r w:rsidR="00B35707">
        <w:t>K</w:t>
      </w:r>
      <w:r w:rsidR="00981C79">
        <w:t xml:space="preserve">, </w:t>
      </w:r>
      <w:r w:rsidR="00281F70">
        <w:t>nicotinamide</w:t>
      </w:r>
      <w:r w:rsidR="003A072C">
        <w:t xml:space="preserve">, </w:t>
      </w:r>
      <w:r w:rsidR="00281F70">
        <w:t>pantothenic acid</w:t>
      </w:r>
      <w:r w:rsidR="003A072C">
        <w:t xml:space="preserve">, </w:t>
      </w:r>
      <w:r w:rsidR="00281F70">
        <w:t>folic acid</w:t>
      </w:r>
      <w:r w:rsidR="000F3137">
        <w:t xml:space="preserve">, </w:t>
      </w:r>
      <w:r w:rsidR="00281F70">
        <w:t>biotin</w:t>
      </w:r>
      <w:r w:rsidR="000F3137">
        <w:t xml:space="preserve">, </w:t>
      </w:r>
      <w:r w:rsidR="00281F70">
        <w:t>magnesium</w:t>
      </w:r>
      <w:r w:rsidR="004714D1">
        <w:t>,</w:t>
      </w:r>
      <w:r w:rsidR="00281F70">
        <w:t xml:space="preserve"> calcium</w:t>
      </w:r>
      <w:r w:rsidR="004714D1">
        <w:t>,</w:t>
      </w:r>
      <w:r w:rsidR="00281F70">
        <w:t xml:space="preserve"> zinc</w:t>
      </w:r>
      <w:r w:rsidR="004714D1">
        <w:t xml:space="preserve">, </w:t>
      </w:r>
      <w:r w:rsidR="00281F70">
        <w:t>copper</w:t>
      </w:r>
      <w:r w:rsidR="004714D1">
        <w:t>, c</w:t>
      </w:r>
      <w:r w:rsidR="00281F70">
        <w:t>hromium</w:t>
      </w:r>
      <w:r w:rsidR="004714D1">
        <w:t xml:space="preserve">, </w:t>
      </w:r>
      <w:r w:rsidR="00281F70">
        <w:t>iron</w:t>
      </w:r>
      <w:r w:rsidR="004714D1">
        <w:t xml:space="preserve">, </w:t>
      </w:r>
      <w:r w:rsidR="00281F70">
        <w:t>selenium</w:t>
      </w:r>
      <w:r w:rsidR="004714D1">
        <w:t xml:space="preserve">, </w:t>
      </w:r>
      <w:r w:rsidR="00281F70">
        <w:t>manganese</w:t>
      </w:r>
      <w:r w:rsidR="004714D1">
        <w:t xml:space="preserve">, </w:t>
      </w:r>
      <w:r w:rsidR="00B35707" w:rsidRPr="00B35707">
        <w:t>iodine</w:t>
      </w:r>
      <w:r w:rsidR="004714D1">
        <w:t xml:space="preserve">, </w:t>
      </w:r>
      <w:r w:rsidR="00B35707" w:rsidRPr="00B35707">
        <w:t>silicon and vanadium</w:t>
      </w:r>
      <w:r w:rsidR="00264BAC" w:rsidRPr="003E6A7F">
        <w:t>)</w:t>
      </w:r>
      <w:r w:rsidR="003E6A7F" w:rsidRPr="003E6A7F">
        <w:t xml:space="preserve"> </w:t>
      </w:r>
      <w:r w:rsidR="0059217E" w:rsidRPr="003E6A7F">
        <w:t xml:space="preserve">did not reduce </w:t>
      </w:r>
      <w:r w:rsidR="00D020EB">
        <w:t xml:space="preserve">markers of </w:t>
      </w:r>
      <w:r w:rsidR="0059217E" w:rsidRPr="003E6A7F">
        <w:t xml:space="preserve">systemic inflammation </w:t>
      </w:r>
      <w:r w:rsidR="00D020EB">
        <w:t xml:space="preserve">in women </w:t>
      </w:r>
      <w:r w:rsidR="00F663CA">
        <w:t>undergoing</w:t>
      </w:r>
      <w:r w:rsidR="0059217E" w:rsidRPr="003E6A7F">
        <w:t xml:space="preserve"> </w:t>
      </w:r>
      <w:r w:rsidR="0059217E" w:rsidRPr="003E6A7F">
        <w:rPr>
          <w:bCs/>
        </w:rPr>
        <w:t>Roux-en-Y gastric bypass surgery but</w:t>
      </w:r>
      <w:r w:rsidR="003E6A7F" w:rsidRPr="003E6A7F">
        <w:rPr>
          <w:bCs/>
        </w:rPr>
        <w:t xml:space="preserve"> did</w:t>
      </w:r>
      <w:r w:rsidR="0059217E" w:rsidRPr="003E6A7F">
        <w:rPr>
          <w:bCs/>
        </w:rPr>
        <w:t xml:space="preserve"> improve iron metabolism.</w:t>
      </w:r>
      <w:r w:rsidR="0059217E" w:rsidRPr="001D57F6">
        <w:rPr>
          <w:bCs/>
        </w:rPr>
        <w:t xml:space="preserve"> </w:t>
      </w:r>
    </w:p>
    <w:p w14:paraId="68C990A2" w14:textId="77777777" w:rsidR="00582CFE" w:rsidRPr="0056710E" w:rsidRDefault="00582CFE" w:rsidP="00DB2DCE">
      <w:pPr>
        <w:spacing w:before="0" w:beforeAutospacing="0" w:after="0" w:afterAutospacing="0" w:line="360" w:lineRule="auto"/>
      </w:pPr>
    </w:p>
    <w:p w14:paraId="17BE8B98" w14:textId="552C18DA" w:rsidR="00582CFE" w:rsidRPr="0056710E" w:rsidRDefault="00EA056C" w:rsidP="00DB2DCE">
      <w:pPr>
        <w:spacing w:before="0" w:beforeAutospacing="0" w:after="0" w:afterAutospacing="0" w:line="360" w:lineRule="auto"/>
      </w:pPr>
      <w:r>
        <w:t xml:space="preserve">Including </w:t>
      </w:r>
      <w:r w:rsidRPr="0056710E">
        <w:t xml:space="preserve">vitamin E and silicone in wound dressings </w:t>
      </w:r>
      <w:r>
        <w:t>used during</w:t>
      </w:r>
      <w:r w:rsidRPr="0056710E">
        <w:t xml:space="preserve"> elective colorectal laparoscopic surgery reduced postoperative pain </w:t>
      </w:r>
      <w:r w:rsidR="00EC0177">
        <w:t>(</w:t>
      </w:r>
      <w:r w:rsidR="00B034B9">
        <w:t>values for vitamin E + silicone group are presented before values for the control group</w:t>
      </w:r>
      <w:r w:rsidR="00B93030">
        <w:t xml:space="preserve">: </w:t>
      </w:r>
      <w:r w:rsidR="003E372B">
        <w:t xml:space="preserve">27.1 </w:t>
      </w:r>
      <w:r w:rsidR="003E372B" w:rsidRPr="003E372B">
        <w:rPr>
          <w:u w:val="single"/>
        </w:rPr>
        <w:t>+</w:t>
      </w:r>
      <w:r w:rsidR="003E372B">
        <w:t xml:space="preserve"> 10.7 vs 41.6 </w:t>
      </w:r>
      <w:r w:rsidR="003E372B" w:rsidRPr="003E372B">
        <w:rPr>
          <w:u w:val="single"/>
        </w:rPr>
        <w:t>+</w:t>
      </w:r>
      <w:r w:rsidR="003E372B">
        <w:t xml:space="preserve"> 16.9 mm on a visual analog</w:t>
      </w:r>
      <w:r w:rsidR="0037524F">
        <w:t>ue</w:t>
      </w:r>
      <w:r w:rsidR="003E372B">
        <w:t xml:space="preserve"> scale; </w:t>
      </w:r>
      <w:r w:rsidR="0037524F">
        <w:t xml:space="preserve">mean difference </w:t>
      </w:r>
      <w:r w:rsidR="00E96BD7">
        <w:t>between control a</w:t>
      </w:r>
      <w:r w:rsidR="00494745">
        <w:t>n</w:t>
      </w:r>
      <w:r w:rsidR="00E96BD7">
        <w:t xml:space="preserve">d vitamin E + silicone </w:t>
      </w:r>
      <w:r w:rsidR="00494745" w:rsidRPr="00494745">
        <w:t xml:space="preserve">group </w:t>
      </w:r>
      <w:r w:rsidR="009F2838" w:rsidRPr="00494745">
        <w:t xml:space="preserve">20.5 </w:t>
      </w:r>
      <w:r w:rsidR="00B7390C" w:rsidRPr="00494745">
        <w:t xml:space="preserve">mm </w:t>
      </w:r>
      <w:r w:rsidR="009F2838" w:rsidRPr="00494745">
        <w:t>(95% confidence interval 8.4 – 42.1</w:t>
      </w:r>
      <w:r w:rsidR="00B7390C" w:rsidRPr="00494745">
        <w:t>) p &lt; 0.001)</w:t>
      </w:r>
      <w:r w:rsidR="00EC0177" w:rsidRPr="00494745">
        <w:t>, surgical site infection (</w:t>
      </w:r>
      <w:r w:rsidR="00B47646" w:rsidRPr="00494745">
        <w:t>3.4% vs</w:t>
      </w:r>
      <w:r w:rsidR="00B47646">
        <w:t xml:space="preserve"> </w:t>
      </w:r>
      <w:r w:rsidR="00AE1F43">
        <w:t>17.2% of patients</w:t>
      </w:r>
      <w:r w:rsidR="00885E40">
        <w:t xml:space="preserve">; </w:t>
      </w:r>
      <w:r w:rsidR="00885E40" w:rsidRPr="0004534E">
        <w:t xml:space="preserve">odds ratio </w:t>
      </w:r>
      <w:r w:rsidR="00E57133" w:rsidRPr="007E7233">
        <w:t xml:space="preserve">of infection in the </w:t>
      </w:r>
      <w:r w:rsidR="0004534E" w:rsidRPr="007E7233">
        <w:t xml:space="preserve">control vs vitamin E + silicone group </w:t>
      </w:r>
      <w:r w:rsidR="003D1DE6" w:rsidRPr="0004534E">
        <w:t>6.1 (95% confidence interval 1.27 – 21.3</w:t>
      </w:r>
      <w:r w:rsidR="002E0F7F" w:rsidRPr="0004534E">
        <w:t>)</w:t>
      </w:r>
      <w:r w:rsidR="003D1DE6" w:rsidRPr="0004534E">
        <w:t xml:space="preserve"> </w:t>
      </w:r>
      <w:r w:rsidR="00AE1F43" w:rsidRPr="0004534E">
        <w:t xml:space="preserve">p </w:t>
      </w:r>
      <w:r w:rsidR="003D1DE6" w:rsidRPr="0004534E">
        <w:t>= 0.013</w:t>
      </w:r>
      <w:r w:rsidR="00EC0177" w:rsidRPr="0004534E">
        <w:t>)</w:t>
      </w:r>
      <w:r w:rsidR="00AE1F43" w:rsidRPr="0004534E">
        <w:t>,</w:t>
      </w:r>
      <w:r w:rsidR="00EC0177" w:rsidRPr="0004534E">
        <w:t xml:space="preserve"> </w:t>
      </w:r>
      <w:r w:rsidR="008F3522" w:rsidRPr="0004534E">
        <w:t>hospital</w:t>
      </w:r>
      <w:r w:rsidR="008F3522">
        <w:t xml:space="preserve"> stay (</w:t>
      </w:r>
      <w:r w:rsidR="00431336">
        <w:t>med</w:t>
      </w:r>
      <w:r w:rsidR="00B47646">
        <w:t xml:space="preserve">ian 5 </w:t>
      </w:r>
      <w:r w:rsidR="000563D2">
        <w:t xml:space="preserve">(range </w:t>
      </w:r>
      <w:r w:rsidR="00F96EE0">
        <w:t>4 to 26</w:t>
      </w:r>
      <w:r w:rsidR="000563D2">
        <w:t xml:space="preserve">) </w:t>
      </w:r>
      <w:r w:rsidR="00B47646">
        <w:t xml:space="preserve">vs 7 </w:t>
      </w:r>
      <w:r w:rsidR="000563D2">
        <w:t xml:space="preserve">(range </w:t>
      </w:r>
      <w:r w:rsidR="00F96EE0">
        <w:t>5 to 35</w:t>
      </w:r>
      <w:r w:rsidR="000563D2">
        <w:t xml:space="preserve">) </w:t>
      </w:r>
      <w:r w:rsidR="00B47646">
        <w:t>days (p &lt; 0.001)</w:t>
      </w:r>
      <w:r w:rsidR="008F3522">
        <w:t xml:space="preserve">) and blood markers of inflammation </w:t>
      </w:r>
      <w:r w:rsidR="00590048" w:rsidRPr="00590048">
        <w:t xml:space="preserve">48 hours post-surgery </w:t>
      </w:r>
      <w:r w:rsidR="008F3522">
        <w:t>(</w:t>
      </w:r>
      <w:r w:rsidR="00E11252">
        <w:t xml:space="preserve">white cell counts </w:t>
      </w:r>
      <w:r w:rsidR="00590048">
        <w:t>p = 0.001; C-reactive protein p = 0.016</w:t>
      </w:r>
      <w:r w:rsidR="008F3522">
        <w:t xml:space="preserve">) </w:t>
      </w:r>
      <w:r w:rsidR="00F30895">
        <w:fldChar w:fldCharType="begin">
          <w:fldData xml:space="preserve">PEVuZE5vdGU+PENpdGU+PEF1dGhvcj5SdWl6LVRvdmFyPC9BdXRob3I+PFllYXI+MjAxOTwvWWVh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</w:fldData>
        </w:fldChar>
      </w:r>
      <w:r w:rsidR="00F30895">
        <w:instrText xml:space="preserve"> ADDIN EN.CITE </w:instrText>
      </w:r>
      <w:r w:rsidR="00F30895">
        <w:fldChar w:fldCharType="begin">
          <w:fldData xml:space="preserve">PEVuZE5vdGU+PENpdGU+PEF1dGhvcj5SdWl6LVRvdmFyPC9BdXRob3I+PFllYXI+MjAxOTwvWWVh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</w:fldData>
        </w:fldChar>
      </w:r>
      <w:r w:rsidR="00F30895">
        <w:instrText xml:space="preserve"> ADDIN EN.CITE.DATA </w:instrText>
      </w:r>
      <w:r w:rsidR="00F30895">
        <w:fldChar w:fldCharType="separate"/>
      </w:r>
      <w:r w:rsidR="00F30895">
        <w:fldChar w:fldCharType="end"/>
      </w:r>
      <w:r w:rsidR="00F30895">
        <w:fldChar w:fldCharType="separate"/>
      </w:r>
      <w:r w:rsidR="00F30895">
        <w:rPr>
          <w:noProof/>
        </w:rPr>
        <w:t>(</w:t>
      </w:r>
      <w:r w:rsidR="00FA2F38">
        <w:rPr>
          <w:noProof/>
        </w:rPr>
        <w:t>51</w:t>
      </w:r>
      <w:r w:rsidR="00F30895">
        <w:rPr>
          <w:noProof/>
        </w:rPr>
        <w:t>)</w:t>
      </w:r>
      <w:r w:rsidR="00F30895">
        <w:fldChar w:fldCharType="end"/>
      </w:r>
      <w:r w:rsidR="00C77B9D">
        <w:t>.</w:t>
      </w:r>
      <w:r w:rsidRPr="0056710E">
        <w:t xml:space="preserve"> Additionally, only </w:t>
      </w:r>
      <w:r w:rsidRPr="0056710E">
        <w:rPr>
          <w:i/>
          <w:iCs/>
        </w:rPr>
        <w:t xml:space="preserve">Bacteroides </w:t>
      </w:r>
      <w:proofErr w:type="spellStart"/>
      <w:r w:rsidRPr="0056710E">
        <w:rPr>
          <w:i/>
          <w:iCs/>
        </w:rPr>
        <w:t>fragillis</w:t>
      </w:r>
      <w:proofErr w:type="spellEnd"/>
      <w:r w:rsidRPr="0056710E">
        <w:t xml:space="preserve"> grew on surgical sites where </w:t>
      </w:r>
      <w:r w:rsidR="00C77B9D">
        <w:t>vitamin E and silic</w:t>
      </w:r>
      <w:r w:rsidR="008B48EE">
        <w:t>o</w:t>
      </w:r>
      <w:r w:rsidR="00C77B9D">
        <w:t>ne</w:t>
      </w:r>
      <w:r w:rsidRPr="0056710E">
        <w:t xml:space="preserve"> was used whereas when conventional wound dressings were used wounds w</w:t>
      </w:r>
      <w:r w:rsidR="008B48EE">
        <w:t>ere</w:t>
      </w:r>
      <w:r w:rsidRPr="0056710E">
        <w:t xml:space="preserve"> polymicrobial</w:t>
      </w:r>
      <w:r w:rsidR="008B48EE">
        <w:t xml:space="preserve">. </w:t>
      </w:r>
    </w:p>
    <w:p w14:paraId="03FDF98C" w14:textId="77777777" w:rsidR="00582CFE" w:rsidRPr="0056710E" w:rsidRDefault="00582CFE" w:rsidP="00393179"/>
    <w:p w14:paraId="415B3398" w14:textId="77777777" w:rsidR="00582CFE" w:rsidRPr="0056710E" w:rsidRDefault="00582CFE" w:rsidP="00393179"/>
    <w:p w14:paraId="62D72FD9" w14:textId="77777777" w:rsidR="00582CFE" w:rsidRPr="0056710E" w:rsidRDefault="00582CFE" w:rsidP="00393179">
      <w:pPr>
        <w:sectPr w:rsidR="00582CFE" w:rsidRPr="0056710E" w:rsidSect="00524A38">
          <w:pgSz w:w="11900" w:h="16840"/>
          <w:pgMar w:top="1440" w:right="1440" w:bottom="1440" w:left="1440" w:header="708" w:footer="708" w:gutter="0"/>
          <w:cols w:space="708"/>
          <w:docGrid w:linePitch="360"/>
        </w:sectPr>
      </w:pPr>
    </w:p>
    <w:p w14:paraId="74538BAB" w14:textId="17C23A6A" w:rsidR="00582CFE" w:rsidRPr="0056710E" w:rsidRDefault="00EA056C" w:rsidP="00393179">
      <w:r w:rsidRPr="0056710E">
        <w:lastRenderedPageBreak/>
        <w:t xml:space="preserve">Table </w:t>
      </w:r>
      <w:r w:rsidR="004E135F">
        <w:t>2</w:t>
      </w:r>
      <w:r w:rsidRPr="0056710E">
        <w:t xml:space="preserve">. Summary of </w:t>
      </w:r>
      <w:r w:rsidR="00B61E9C">
        <w:t>trial</w:t>
      </w:r>
      <w:r w:rsidR="00B61E9C" w:rsidRPr="0056710E">
        <w:t xml:space="preserve"> </w:t>
      </w:r>
      <w:r w:rsidRPr="0056710E">
        <w:t>findings</w:t>
      </w:r>
    </w:p>
    <w:tbl>
      <w:tblPr>
        <w:tblStyle w:val="TableGrid"/>
        <w:tblW w:w="14170" w:type="dxa"/>
        <w:tblLook w:val="04A0" w:firstRow="1" w:lastRow="0" w:firstColumn="1" w:lastColumn="0" w:noHBand="0" w:noVBand="1"/>
      </w:tblPr>
      <w:tblGrid>
        <w:gridCol w:w="2044"/>
        <w:gridCol w:w="4042"/>
        <w:gridCol w:w="4042"/>
        <w:gridCol w:w="4042"/>
      </w:tblGrid>
      <w:tr w:rsidR="007448BE" w14:paraId="4E722F02" w14:textId="77777777" w:rsidTr="00524A38">
        <w:trPr>
          <w:trHeight w:val="575"/>
        </w:trPr>
        <w:tc>
          <w:tcPr>
            <w:tcW w:w="2044" w:type="dxa"/>
          </w:tcPr>
          <w:p w14:paraId="44221848" w14:textId="77777777" w:rsidR="00582CFE" w:rsidRPr="006315DD" w:rsidRDefault="00EA056C" w:rsidP="002C09F1">
            <w:pPr>
              <w:spacing w:line="240" w:lineRule="auto"/>
              <w:rPr>
                <w:sz w:val="20"/>
                <w:szCs w:val="20"/>
              </w:rPr>
            </w:pPr>
            <w:r w:rsidRPr="006315DD">
              <w:rPr>
                <w:sz w:val="20"/>
                <w:szCs w:val="20"/>
              </w:rPr>
              <w:t>Reference</w:t>
            </w:r>
          </w:p>
        </w:tc>
        <w:tc>
          <w:tcPr>
            <w:tcW w:w="4042" w:type="dxa"/>
          </w:tcPr>
          <w:p w14:paraId="6B0A510E" w14:textId="077CA3C5" w:rsidR="00582CFE" w:rsidRPr="006315DD" w:rsidRDefault="00B61E9C" w:rsidP="002C09F1">
            <w:pPr>
              <w:spacing w:line="240" w:lineRule="auto"/>
              <w:rPr>
                <w:sz w:val="20"/>
                <w:szCs w:val="20"/>
              </w:rPr>
            </w:pPr>
            <w:r w:rsidRPr="009707EE">
              <w:rPr>
                <w:sz w:val="20"/>
                <w:szCs w:val="20"/>
              </w:rPr>
              <w:t xml:space="preserve">Outcomes </w:t>
            </w:r>
            <w:r>
              <w:rPr>
                <w:sz w:val="20"/>
                <w:szCs w:val="20"/>
              </w:rPr>
              <w:t xml:space="preserve">of relevance reported and when </w:t>
            </w:r>
            <w:r w:rsidRPr="009707EE">
              <w:rPr>
                <w:sz w:val="20"/>
                <w:szCs w:val="20"/>
              </w:rPr>
              <w:t>assessed</w:t>
            </w:r>
          </w:p>
        </w:tc>
        <w:tc>
          <w:tcPr>
            <w:tcW w:w="4042" w:type="dxa"/>
          </w:tcPr>
          <w:p w14:paraId="05D46A32" w14:textId="77777777" w:rsidR="00582CFE" w:rsidRPr="006315DD" w:rsidRDefault="00EA056C" w:rsidP="002C09F1">
            <w:pPr>
              <w:spacing w:line="240" w:lineRule="auto"/>
              <w:rPr>
                <w:sz w:val="20"/>
                <w:szCs w:val="20"/>
              </w:rPr>
            </w:pPr>
            <w:r w:rsidRPr="006315DD">
              <w:rPr>
                <w:sz w:val="20"/>
                <w:szCs w:val="20"/>
              </w:rPr>
              <w:t xml:space="preserve">Effect of micronutrient </w:t>
            </w:r>
          </w:p>
        </w:tc>
        <w:tc>
          <w:tcPr>
            <w:tcW w:w="4042" w:type="dxa"/>
          </w:tcPr>
          <w:p w14:paraId="40FAA70D" w14:textId="77777777" w:rsidR="00582CFE" w:rsidRPr="006315DD" w:rsidRDefault="00EA056C" w:rsidP="002C09F1">
            <w:pPr>
              <w:spacing w:line="240" w:lineRule="auto"/>
              <w:rPr>
                <w:sz w:val="20"/>
                <w:szCs w:val="20"/>
              </w:rPr>
            </w:pPr>
            <w:r w:rsidRPr="006315DD">
              <w:rPr>
                <w:sz w:val="20"/>
                <w:szCs w:val="20"/>
              </w:rPr>
              <w:t>Conclusion/interpretation</w:t>
            </w:r>
          </w:p>
          <w:p w14:paraId="6AE781F9" w14:textId="77777777" w:rsidR="00582CFE" w:rsidRPr="006315DD" w:rsidRDefault="00582CFE" w:rsidP="002C09F1">
            <w:pPr>
              <w:spacing w:line="240" w:lineRule="auto"/>
              <w:rPr>
                <w:sz w:val="20"/>
                <w:szCs w:val="20"/>
              </w:rPr>
            </w:pPr>
          </w:p>
        </w:tc>
      </w:tr>
      <w:tr w:rsidR="007448BE" w14:paraId="6EBB9382" w14:textId="77777777" w:rsidTr="006314BF">
        <w:trPr>
          <w:trHeight w:val="1004"/>
        </w:trPr>
        <w:tc>
          <w:tcPr>
            <w:tcW w:w="2044" w:type="dxa"/>
          </w:tcPr>
          <w:p w14:paraId="0D823BD1" w14:textId="53A37DAE" w:rsidR="00582CFE" w:rsidRPr="006315DD" w:rsidRDefault="00EA056C" w:rsidP="002C09F1">
            <w:pPr>
              <w:spacing w:line="240" w:lineRule="auto"/>
              <w:rPr>
                <w:sz w:val="20"/>
                <w:szCs w:val="20"/>
              </w:rPr>
            </w:pPr>
            <w:r w:rsidRPr="006315DD">
              <w:rPr>
                <w:sz w:val="20"/>
                <w:szCs w:val="20"/>
                <w:lang w:val="en-US"/>
              </w:rPr>
              <w:t>Ben-Porat et al</w:t>
            </w:r>
            <w:r w:rsidR="00DB2DCE" w:rsidRPr="006315DD">
              <w:rPr>
                <w:sz w:val="20"/>
                <w:szCs w:val="20"/>
                <w:lang w:val="en-US"/>
              </w:rPr>
              <w:t>.</w:t>
            </w:r>
            <w:r w:rsidR="00F363ED">
              <w:rPr>
                <w:sz w:val="20"/>
                <w:szCs w:val="20"/>
                <w:lang w:val="en-US"/>
              </w:rPr>
              <w:t xml:space="preserve"> </w:t>
            </w:r>
            <w:r w:rsidR="00F112D0">
              <w:rPr>
                <w:sz w:val="20"/>
                <w:szCs w:val="20"/>
                <w:lang w:val="en-US"/>
              </w:rPr>
              <w:t>2021</w:t>
            </w:r>
            <w:r w:rsidR="00214E15" w:rsidRPr="006315DD">
              <w:rPr>
                <w:sz w:val="20"/>
                <w:szCs w:val="20"/>
                <w:lang w:val="en-US"/>
              </w:rPr>
              <w:t xml:space="preserve"> </w:t>
            </w:r>
            <w:r w:rsidR="00214E15" w:rsidRPr="006315DD">
              <w:rPr>
                <w:sz w:val="20"/>
                <w:szCs w:val="20"/>
                <w:lang w:val="en-US"/>
              </w:rPr>
              <w:fldChar w:fldCharType="begin">
                <w:fldData xml:space="preserve">PEVuZE5vdGU+PENpdGU+PEF1dGhvcj5CZW4tUG9yYXQ8L0F1dGhvcj48WWVhcj4yMDIxPC9ZZWFy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</w:fldData>
              </w:fldChar>
            </w:r>
            <w:r w:rsidR="00214E15" w:rsidRPr="006315DD">
              <w:rPr>
                <w:sz w:val="20"/>
                <w:szCs w:val="20"/>
                <w:lang w:val="en-US"/>
              </w:rPr>
              <w:instrText xml:space="preserve"> ADDIN EN.CITE </w:instrText>
            </w:r>
            <w:r w:rsidR="00214E15" w:rsidRPr="006315DD">
              <w:rPr>
                <w:sz w:val="20"/>
                <w:szCs w:val="20"/>
                <w:lang w:val="en-US"/>
              </w:rPr>
              <w:fldChar w:fldCharType="begin">
                <w:fldData xml:space="preserve">PEVuZE5vdGU+PENpdGU+PEF1dGhvcj5CZW4tUG9yYXQ8L0F1dGhvcj48WWVhcj4yMDIxPC9ZZWFy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</w:fldData>
              </w:fldChar>
            </w:r>
            <w:r w:rsidR="00214E15" w:rsidRPr="006315DD">
              <w:rPr>
                <w:sz w:val="20"/>
                <w:szCs w:val="20"/>
                <w:lang w:val="en-US"/>
              </w:rPr>
              <w:instrText xml:space="preserve"> ADDIN EN.CITE.DATA </w:instrText>
            </w:r>
            <w:r w:rsidR="00214E15" w:rsidRPr="006315DD">
              <w:rPr>
                <w:sz w:val="20"/>
                <w:szCs w:val="20"/>
                <w:lang w:val="en-US"/>
              </w:rPr>
            </w:r>
            <w:r w:rsidR="00214E15" w:rsidRPr="006315DD">
              <w:rPr>
                <w:sz w:val="20"/>
                <w:szCs w:val="20"/>
                <w:lang w:val="en-US"/>
              </w:rPr>
              <w:fldChar w:fldCharType="separate"/>
            </w:r>
            <w:r w:rsidR="00214E15" w:rsidRPr="006315DD">
              <w:rPr>
                <w:sz w:val="20"/>
                <w:szCs w:val="20"/>
                <w:lang w:val="en-US"/>
              </w:rPr>
              <w:fldChar w:fldCharType="end"/>
            </w:r>
            <w:r w:rsidR="00214E15" w:rsidRPr="006315DD">
              <w:rPr>
                <w:sz w:val="20"/>
                <w:szCs w:val="20"/>
                <w:lang w:val="en-US"/>
              </w:rPr>
            </w:r>
            <w:r w:rsidR="00214E15" w:rsidRPr="006315DD">
              <w:rPr>
                <w:sz w:val="20"/>
                <w:szCs w:val="20"/>
                <w:lang w:val="en-US"/>
              </w:rPr>
              <w:fldChar w:fldCharType="separate"/>
            </w:r>
            <w:r w:rsidR="00214E15" w:rsidRPr="006315DD">
              <w:rPr>
                <w:noProof/>
                <w:sz w:val="20"/>
                <w:szCs w:val="20"/>
                <w:lang w:val="en-US"/>
              </w:rPr>
              <w:t>(</w:t>
            </w:r>
            <w:r w:rsidR="00100957">
              <w:rPr>
                <w:noProof/>
                <w:sz w:val="20"/>
                <w:szCs w:val="20"/>
                <w:lang w:val="en-US"/>
              </w:rPr>
              <w:t>45</w:t>
            </w:r>
            <w:r w:rsidR="00214E15" w:rsidRPr="006315DD">
              <w:rPr>
                <w:noProof/>
                <w:sz w:val="20"/>
                <w:szCs w:val="20"/>
                <w:lang w:val="en-US"/>
              </w:rPr>
              <w:t>)</w:t>
            </w:r>
            <w:r w:rsidR="00214E15" w:rsidRPr="006315DD">
              <w:rPr>
                <w:sz w:val="20"/>
                <w:szCs w:val="20"/>
                <w:lang w:val="en-US"/>
              </w:rPr>
              <w:fldChar w:fldCharType="end"/>
            </w:r>
          </w:p>
        </w:tc>
        <w:tc>
          <w:tcPr>
            <w:tcW w:w="4042" w:type="dxa"/>
          </w:tcPr>
          <w:p w14:paraId="583D7D77" w14:textId="6023EC9C" w:rsidR="00582CFE" w:rsidRDefault="00EA056C" w:rsidP="002C09F1">
            <w:pPr>
              <w:spacing w:line="240" w:lineRule="auto"/>
              <w:rPr>
                <w:sz w:val="20"/>
                <w:szCs w:val="20"/>
              </w:rPr>
            </w:pPr>
            <w:r w:rsidRPr="006315DD">
              <w:rPr>
                <w:sz w:val="20"/>
                <w:szCs w:val="20"/>
              </w:rPr>
              <w:t xml:space="preserve">BMD at hip, left forearm, lumbar spine and femoral </w:t>
            </w:r>
            <w:proofErr w:type="gramStart"/>
            <w:r w:rsidRPr="006315DD">
              <w:rPr>
                <w:sz w:val="20"/>
                <w:szCs w:val="20"/>
              </w:rPr>
              <w:t>neck;</w:t>
            </w:r>
            <w:proofErr w:type="gramEnd"/>
            <w:r w:rsidRPr="006315DD">
              <w:rPr>
                <w:sz w:val="20"/>
                <w:szCs w:val="20"/>
              </w:rPr>
              <w:t xml:space="preserve"> </w:t>
            </w:r>
            <w:r w:rsidR="00FA671B">
              <w:rPr>
                <w:sz w:val="20"/>
                <w:szCs w:val="20"/>
              </w:rPr>
              <w:t>Body w</w:t>
            </w:r>
            <w:r w:rsidRPr="006315DD">
              <w:rPr>
                <w:sz w:val="20"/>
                <w:szCs w:val="20"/>
              </w:rPr>
              <w:t xml:space="preserve">eight </w:t>
            </w:r>
          </w:p>
          <w:p w14:paraId="4A033571" w14:textId="77777777" w:rsidR="007E45EB" w:rsidRPr="006315DD" w:rsidRDefault="00EA056C" w:rsidP="002C09F1">
            <w:pPr>
              <w:spacing w:line="240" w:lineRule="auto"/>
              <w:rPr>
                <w:sz w:val="20"/>
                <w:szCs w:val="20"/>
              </w:rPr>
            </w:pPr>
            <w:r>
              <w:rPr>
                <w:sz w:val="20"/>
                <w:szCs w:val="20"/>
              </w:rPr>
              <w:t>To 12 months post-surgery</w:t>
            </w:r>
          </w:p>
        </w:tc>
        <w:tc>
          <w:tcPr>
            <w:tcW w:w="4042" w:type="dxa"/>
          </w:tcPr>
          <w:p w14:paraId="78260983" w14:textId="5D3908B8" w:rsidR="00582CFE" w:rsidRPr="006315DD" w:rsidRDefault="00EA056C" w:rsidP="002C09F1">
            <w:pPr>
              <w:spacing w:line="240" w:lineRule="auto"/>
              <w:rPr>
                <w:sz w:val="20"/>
                <w:szCs w:val="20"/>
              </w:rPr>
            </w:pPr>
            <w:r w:rsidRPr="006315DD">
              <w:rPr>
                <w:sz w:val="20"/>
                <w:szCs w:val="20"/>
              </w:rPr>
              <w:t>Multi</w:t>
            </w:r>
            <w:r w:rsidR="00D9793A">
              <w:rPr>
                <w:sz w:val="20"/>
                <w:szCs w:val="20"/>
              </w:rPr>
              <w:t xml:space="preserve">vitamins and </w:t>
            </w:r>
            <w:r w:rsidR="00DB2DCE" w:rsidRPr="006315DD">
              <w:rPr>
                <w:sz w:val="20"/>
                <w:szCs w:val="20"/>
              </w:rPr>
              <w:t>v</w:t>
            </w:r>
            <w:r w:rsidRPr="006315DD">
              <w:rPr>
                <w:sz w:val="20"/>
                <w:szCs w:val="20"/>
              </w:rPr>
              <w:t xml:space="preserve">itamin D had no effect on the decrease in BMD </w:t>
            </w:r>
            <w:r w:rsidR="00CC6ED1">
              <w:rPr>
                <w:sz w:val="20"/>
                <w:szCs w:val="20"/>
              </w:rPr>
              <w:t>and</w:t>
            </w:r>
            <w:r w:rsidRPr="006315DD">
              <w:rPr>
                <w:sz w:val="20"/>
                <w:szCs w:val="20"/>
              </w:rPr>
              <w:t xml:space="preserve"> </w:t>
            </w:r>
            <w:r w:rsidR="00CC6ED1">
              <w:rPr>
                <w:sz w:val="20"/>
                <w:szCs w:val="20"/>
              </w:rPr>
              <w:t xml:space="preserve">body </w:t>
            </w:r>
            <w:r w:rsidRPr="006315DD">
              <w:rPr>
                <w:sz w:val="20"/>
                <w:szCs w:val="20"/>
              </w:rPr>
              <w:t>weight</w:t>
            </w:r>
          </w:p>
        </w:tc>
        <w:tc>
          <w:tcPr>
            <w:tcW w:w="4042" w:type="dxa"/>
          </w:tcPr>
          <w:p w14:paraId="6647E225" w14:textId="1C49856F" w:rsidR="00582CFE" w:rsidRPr="006315DD" w:rsidRDefault="00EA056C" w:rsidP="006314BF">
            <w:pPr>
              <w:spacing w:line="240" w:lineRule="auto"/>
              <w:rPr>
                <w:sz w:val="20"/>
                <w:szCs w:val="20"/>
              </w:rPr>
            </w:pPr>
            <w:r>
              <w:rPr>
                <w:sz w:val="20"/>
                <w:szCs w:val="20"/>
              </w:rPr>
              <w:t>Preoperative</w:t>
            </w:r>
            <w:r w:rsidRPr="006315DD">
              <w:rPr>
                <w:sz w:val="20"/>
                <w:szCs w:val="20"/>
              </w:rPr>
              <w:t xml:space="preserve"> </w:t>
            </w:r>
            <w:r w:rsidR="005718DF">
              <w:rPr>
                <w:sz w:val="20"/>
                <w:szCs w:val="20"/>
              </w:rPr>
              <w:t xml:space="preserve">multivitamin and </w:t>
            </w:r>
            <w:r w:rsidRPr="006315DD">
              <w:rPr>
                <w:sz w:val="20"/>
                <w:szCs w:val="20"/>
              </w:rPr>
              <w:t xml:space="preserve">vitamin D </w:t>
            </w:r>
            <w:r>
              <w:rPr>
                <w:sz w:val="20"/>
                <w:szCs w:val="20"/>
              </w:rPr>
              <w:t xml:space="preserve">supplementation </w:t>
            </w:r>
            <w:r w:rsidR="00734F8D">
              <w:rPr>
                <w:sz w:val="20"/>
                <w:szCs w:val="20"/>
              </w:rPr>
              <w:t>does</w:t>
            </w:r>
            <w:r w:rsidRPr="006315DD">
              <w:rPr>
                <w:sz w:val="20"/>
                <w:szCs w:val="20"/>
              </w:rPr>
              <w:t xml:space="preserve"> no</w:t>
            </w:r>
            <w:r w:rsidR="00734F8D">
              <w:rPr>
                <w:sz w:val="20"/>
                <w:szCs w:val="20"/>
              </w:rPr>
              <w:t>t</w:t>
            </w:r>
            <w:r w:rsidRPr="006315DD">
              <w:rPr>
                <w:sz w:val="20"/>
                <w:szCs w:val="20"/>
              </w:rPr>
              <w:t xml:space="preserve"> </w:t>
            </w:r>
            <w:r w:rsidR="00734F8D">
              <w:rPr>
                <w:sz w:val="20"/>
                <w:szCs w:val="20"/>
              </w:rPr>
              <w:t>a</w:t>
            </w:r>
            <w:r w:rsidRPr="006315DD">
              <w:rPr>
                <w:sz w:val="20"/>
                <w:szCs w:val="20"/>
              </w:rPr>
              <w:t xml:space="preserve">ffect BMD or </w:t>
            </w:r>
            <w:r w:rsidR="0098426F">
              <w:rPr>
                <w:sz w:val="20"/>
                <w:szCs w:val="20"/>
              </w:rPr>
              <w:t xml:space="preserve">body </w:t>
            </w:r>
            <w:r w:rsidRPr="006315DD">
              <w:rPr>
                <w:sz w:val="20"/>
                <w:szCs w:val="20"/>
              </w:rPr>
              <w:t xml:space="preserve">weight </w:t>
            </w:r>
            <w:r w:rsidR="003F7E01">
              <w:rPr>
                <w:sz w:val="20"/>
                <w:szCs w:val="20"/>
              </w:rPr>
              <w:t>following bariatric surgery</w:t>
            </w:r>
          </w:p>
        </w:tc>
      </w:tr>
      <w:tr w:rsidR="007448BE" w14:paraId="23D79FFB" w14:textId="77777777" w:rsidTr="00537E12">
        <w:trPr>
          <w:trHeight w:val="847"/>
        </w:trPr>
        <w:tc>
          <w:tcPr>
            <w:tcW w:w="2044" w:type="dxa"/>
          </w:tcPr>
          <w:p w14:paraId="2D16DBE9" w14:textId="4B90B350" w:rsidR="00582CFE" w:rsidRPr="006315DD" w:rsidRDefault="00EA056C" w:rsidP="002C09F1">
            <w:pPr>
              <w:spacing w:line="240" w:lineRule="auto"/>
              <w:rPr>
                <w:sz w:val="20"/>
                <w:szCs w:val="20"/>
              </w:rPr>
            </w:pPr>
            <w:r w:rsidRPr="006315DD">
              <w:rPr>
                <w:sz w:val="20"/>
                <w:szCs w:val="20"/>
              </w:rPr>
              <w:t>Calderwood et al</w:t>
            </w:r>
            <w:r w:rsidR="006F4B66" w:rsidRPr="006315DD">
              <w:rPr>
                <w:sz w:val="20"/>
                <w:szCs w:val="20"/>
              </w:rPr>
              <w:t>.</w:t>
            </w:r>
            <w:r w:rsidR="00FD6362" w:rsidRPr="006315DD">
              <w:rPr>
                <w:sz w:val="20"/>
                <w:szCs w:val="20"/>
              </w:rPr>
              <w:t xml:space="preserve"> </w:t>
            </w:r>
            <w:r w:rsidR="00F112D0">
              <w:rPr>
                <w:sz w:val="20"/>
                <w:szCs w:val="20"/>
              </w:rPr>
              <w:t xml:space="preserve">2019 </w:t>
            </w:r>
            <w:r w:rsidR="00BC555F" w:rsidRPr="006315DD">
              <w:rPr>
                <w:sz w:val="20"/>
                <w:szCs w:val="20"/>
              </w:rPr>
              <w:fldChar w:fldCharType="begin">
                <w:fldData xml:space="preserve">PEVuZE5vdGU+PENpdGU+PEF1dGhvcj5DYWxkZXJ3b29kPC9BdXRob3I+PFllYXI+MjAxOTwvWWVh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</w:fldData>
              </w:fldChar>
            </w:r>
            <w:r w:rsidR="00BC555F" w:rsidRPr="006315DD">
              <w:rPr>
                <w:sz w:val="20"/>
                <w:szCs w:val="20"/>
              </w:rPr>
              <w:instrText xml:space="preserve"> ADDIN EN.CITE </w:instrText>
            </w:r>
            <w:r w:rsidR="00BC555F" w:rsidRPr="006315DD">
              <w:rPr>
                <w:sz w:val="20"/>
                <w:szCs w:val="20"/>
              </w:rPr>
              <w:fldChar w:fldCharType="begin">
                <w:fldData xml:space="preserve">PEVuZE5vdGU+PENpdGU+PEF1dGhvcj5DYWxkZXJ3b29kPC9BdXRob3I+PFllYXI+MjAxOTwvWWVh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</w:fldData>
              </w:fldChar>
            </w:r>
            <w:r w:rsidR="00BC555F" w:rsidRPr="006315DD">
              <w:rPr>
                <w:sz w:val="20"/>
                <w:szCs w:val="20"/>
              </w:rPr>
              <w:instrText xml:space="preserve"> ADDIN EN.CITE.DATA </w:instrText>
            </w:r>
            <w:r w:rsidR="00BC555F" w:rsidRPr="006315DD">
              <w:rPr>
                <w:sz w:val="20"/>
                <w:szCs w:val="20"/>
              </w:rPr>
            </w:r>
            <w:r w:rsidR="00BC555F" w:rsidRPr="006315DD">
              <w:rPr>
                <w:sz w:val="20"/>
                <w:szCs w:val="20"/>
              </w:rPr>
              <w:fldChar w:fldCharType="separate"/>
            </w:r>
            <w:r w:rsidR="00BC555F" w:rsidRPr="006315DD">
              <w:rPr>
                <w:sz w:val="20"/>
                <w:szCs w:val="20"/>
              </w:rPr>
              <w:fldChar w:fldCharType="end"/>
            </w:r>
            <w:r w:rsidR="00BC555F" w:rsidRPr="006315DD">
              <w:rPr>
                <w:sz w:val="20"/>
                <w:szCs w:val="20"/>
              </w:rPr>
            </w:r>
            <w:r w:rsidR="00BC555F" w:rsidRPr="006315DD">
              <w:rPr>
                <w:sz w:val="20"/>
                <w:szCs w:val="20"/>
              </w:rPr>
              <w:fldChar w:fldCharType="separate"/>
            </w:r>
            <w:r w:rsidR="00A247D3">
              <w:rPr>
                <w:sz w:val="20"/>
                <w:szCs w:val="20"/>
              </w:rPr>
              <w:t>(</w:t>
            </w:r>
            <w:r w:rsidR="00100957">
              <w:rPr>
                <w:sz w:val="20"/>
                <w:szCs w:val="20"/>
              </w:rPr>
              <w:t>46</w:t>
            </w:r>
            <w:r w:rsidR="00BC555F" w:rsidRPr="006315DD">
              <w:rPr>
                <w:noProof/>
                <w:sz w:val="20"/>
                <w:szCs w:val="20"/>
              </w:rPr>
              <w:t>)</w:t>
            </w:r>
            <w:r w:rsidR="00BC555F" w:rsidRPr="006315DD">
              <w:rPr>
                <w:sz w:val="20"/>
                <w:szCs w:val="20"/>
              </w:rPr>
              <w:fldChar w:fldCharType="end"/>
            </w:r>
          </w:p>
        </w:tc>
        <w:tc>
          <w:tcPr>
            <w:tcW w:w="4042" w:type="dxa"/>
          </w:tcPr>
          <w:p w14:paraId="60FF52E2" w14:textId="77777777" w:rsidR="00582CFE" w:rsidRDefault="00EA056C" w:rsidP="002C09F1">
            <w:pPr>
              <w:spacing w:line="240" w:lineRule="auto"/>
              <w:rPr>
                <w:sz w:val="20"/>
                <w:szCs w:val="20"/>
              </w:rPr>
            </w:pPr>
            <w:r w:rsidRPr="006315DD">
              <w:rPr>
                <w:sz w:val="20"/>
                <w:szCs w:val="20"/>
              </w:rPr>
              <w:t>Colorectal adenoma recurrence</w:t>
            </w:r>
          </w:p>
          <w:p w14:paraId="3E1B8EC1" w14:textId="77777777" w:rsidR="007E45EB" w:rsidRPr="006315DD" w:rsidRDefault="00EA056C" w:rsidP="002C09F1">
            <w:pPr>
              <w:spacing w:line="240" w:lineRule="auto"/>
              <w:rPr>
                <w:sz w:val="20"/>
                <w:szCs w:val="20"/>
              </w:rPr>
            </w:pPr>
            <w:r>
              <w:rPr>
                <w:sz w:val="20"/>
                <w:szCs w:val="20"/>
              </w:rPr>
              <w:t>To 5 years post-surgery</w:t>
            </w:r>
          </w:p>
        </w:tc>
        <w:tc>
          <w:tcPr>
            <w:tcW w:w="4042" w:type="dxa"/>
          </w:tcPr>
          <w:p w14:paraId="4240561C" w14:textId="77777777" w:rsidR="00582CFE" w:rsidRPr="006315DD" w:rsidRDefault="00EA056C" w:rsidP="002C09F1">
            <w:pPr>
              <w:spacing w:line="240" w:lineRule="auto"/>
              <w:rPr>
                <w:sz w:val="20"/>
                <w:szCs w:val="20"/>
              </w:rPr>
            </w:pPr>
            <w:r w:rsidRPr="006315DD">
              <w:rPr>
                <w:sz w:val="20"/>
                <w:szCs w:val="20"/>
              </w:rPr>
              <w:t>Vitamin D and calcium had no effect on adenoma recurrence</w:t>
            </w:r>
            <w:r w:rsidR="00CE59DC">
              <w:rPr>
                <w:sz w:val="20"/>
                <w:szCs w:val="20"/>
              </w:rPr>
              <w:t xml:space="preserve"> </w:t>
            </w:r>
          </w:p>
        </w:tc>
        <w:tc>
          <w:tcPr>
            <w:tcW w:w="4042" w:type="dxa"/>
          </w:tcPr>
          <w:p w14:paraId="39343B67" w14:textId="3C86C199" w:rsidR="00582CFE" w:rsidRPr="006315DD" w:rsidRDefault="00EA056C" w:rsidP="002C09F1">
            <w:pPr>
              <w:spacing w:line="240" w:lineRule="auto"/>
              <w:rPr>
                <w:sz w:val="20"/>
                <w:szCs w:val="20"/>
              </w:rPr>
            </w:pPr>
            <w:r>
              <w:rPr>
                <w:sz w:val="20"/>
                <w:szCs w:val="20"/>
              </w:rPr>
              <w:t>Post</w:t>
            </w:r>
            <w:r w:rsidR="009A444B">
              <w:rPr>
                <w:sz w:val="20"/>
                <w:szCs w:val="20"/>
              </w:rPr>
              <w:t>-discharge</w:t>
            </w:r>
            <w:r>
              <w:rPr>
                <w:sz w:val="20"/>
                <w:szCs w:val="20"/>
              </w:rPr>
              <w:t xml:space="preserve"> v</w:t>
            </w:r>
            <w:r w:rsidRPr="006315DD">
              <w:rPr>
                <w:sz w:val="20"/>
                <w:szCs w:val="20"/>
              </w:rPr>
              <w:t>itamin D and calcium supplementation do</w:t>
            </w:r>
            <w:r w:rsidR="00B10512">
              <w:rPr>
                <w:sz w:val="20"/>
                <w:szCs w:val="20"/>
              </w:rPr>
              <w:t>es</w:t>
            </w:r>
            <w:r w:rsidRPr="006315DD">
              <w:rPr>
                <w:sz w:val="20"/>
                <w:szCs w:val="20"/>
              </w:rPr>
              <w:t xml:space="preserve"> not affect colorectal adenoma recurrence post-surgery</w:t>
            </w:r>
          </w:p>
        </w:tc>
      </w:tr>
      <w:tr w:rsidR="007448BE" w14:paraId="7DA074A5" w14:textId="77777777" w:rsidTr="00537E12">
        <w:trPr>
          <w:trHeight w:val="1116"/>
        </w:trPr>
        <w:tc>
          <w:tcPr>
            <w:tcW w:w="2044" w:type="dxa"/>
          </w:tcPr>
          <w:p w14:paraId="2221378D" w14:textId="093BE28D" w:rsidR="00582CFE" w:rsidRPr="006315DD" w:rsidRDefault="00EA056C" w:rsidP="002C09F1">
            <w:pPr>
              <w:spacing w:line="240" w:lineRule="auto"/>
              <w:rPr>
                <w:sz w:val="20"/>
                <w:szCs w:val="20"/>
              </w:rPr>
            </w:pPr>
            <w:r w:rsidRPr="006315DD">
              <w:rPr>
                <w:sz w:val="20"/>
                <w:szCs w:val="20"/>
              </w:rPr>
              <w:t>De Bruyn et al</w:t>
            </w:r>
            <w:r w:rsidR="006F4B66" w:rsidRPr="006315DD">
              <w:rPr>
                <w:sz w:val="20"/>
                <w:szCs w:val="20"/>
              </w:rPr>
              <w:t>.</w:t>
            </w:r>
            <w:r w:rsidR="00F112D0">
              <w:rPr>
                <w:sz w:val="20"/>
                <w:szCs w:val="20"/>
              </w:rPr>
              <w:t xml:space="preserve"> 2021</w:t>
            </w:r>
            <w:r w:rsidR="00AE7672" w:rsidRPr="006315DD">
              <w:rPr>
                <w:sz w:val="20"/>
                <w:szCs w:val="20"/>
              </w:rPr>
              <w:t xml:space="preserve"> </w:t>
            </w:r>
            <w:r w:rsidR="00AE7672" w:rsidRPr="006315DD">
              <w:rPr>
                <w:sz w:val="20"/>
                <w:szCs w:val="20"/>
              </w:rPr>
              <w:fldChar w:fldCharType="begin">
                <w:fldData xml:space="preserve">PEVuZE5vdGU+PENpdGU+PEF1dGhvcj5kZSBCcnV5bjwvQXV0aG9yPjxZZWFyPjIwMjE8L1llYXI+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=
</w:fldData>
              </w:fldChar>
            </w:r>
            <w:r w:rsidR="00AE7672" w:rsidRPr="006315DD">
              <w:rPr>
                <w:sz w:val="20"/>
                <w:szCs w:val="20"/>
              </w:rPr>
              <w:instrText xml:space="preserve"> ADDIN EN.CITE </w:instrText>
            </w:r>
            <w:r w:rsidR="00AE7672" w:rsidRPr="006315DD">
              <w:rPr>
                <w:sz w:val="20"/>
                <w:szCs w:val="20"/>
              </w:rPr>
              <w:fldChar w:fldCharType="begin">
                <w:fldData xml:space="preserve">PEVuZE5vdGU+PENpdGU+PEF1dGhvcj5kZSBCcnV5bjwvQXV0aG9yPjxZZWFyPjIwMjE8L1llYXI+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=
</w:fldData>
              </w:fldChar>
            </w:r>
            <w:r w:rsidR="00AE7672" w:rsidRPr="006315DD">
              <w:rPr>
                <w:sz w:val="20"/>
                <w:szCs w:val="20"/>
              </w:rPr>
              <w:instrText xml:space="preserve"> ADDIN EN.CITE.DATA </w:instrText>
            </w:r>
            <w:r w:rsidR="00AE7672" w:rsidRPr="006315DD">
              <w:rPr>
                <w:sz w:val="20"/>
                <w:szCs w:val="20"/>
              </w:rPr>
            </w:r>
            <w:r w:rsidR="00AE7672" w:rsidRPr="006315DD">
              <w:rPr>
                <w:sz w:val="20"/>
                <w:szCs w:val="20"/>
              </w:rPr>
              <w:fldChar w:fldCharType="separate"/>
            </w:r>
            <w:r w:rsidR="00AE7672" w:rsidRPr="006315DD">
              <w:rPr>
                <w:sz w:val="20"/>
                <w:szCs w:val="20"/>
              </w:rPr>
              <w:fldChar w:fldCharType="end"/>
            </w:r>
            <w:r w:rsidR="00AE7672" w:rsidRPr="006315DD">
              <w:rPr>
                <w:sz w:val="20"/>
                <w:szCs w:val="20"/>
              </w:rPr>
            </w:r>
            <w:r w:rsidR="00AE7672" w:rsidRPr="006315DD">
              <w:rPr>
                <w:sz w:val="20"/>
                <w:szCs w:val="20"/>
              </w:rPr>
              <w:fldChar w:fldCharType="separate"/>
            </w:r>
            <w:r w:rsidR="00AE7672" w:rsidRPr="006315DD">
              <w:rPr>
                <w:noProof/>
                <w:sz w:val="20"/>
                <w:szCs w:val="20"/>
              </w:rPr>
              <w:t>(</w:t>
            </w:r>
            <w:r w:rsidR="00100957">
              <w:rPr>
                <w:noProof/>
                <w:sz w:val="20"/>
                <w:szCs w:val="20"/>
              </w:rPr>
              <w:t>47</w:t>
            </w:r>
            <w:r w:rsidR="00AE7672" w:rsidRPr="006315DD">
              <w:rPr>
                <w:noProof/>
                <w:sz w:val="20"/>
                <w:szCs w:val="20"/>
              </w:rPr>
              <w:t>)</w:t>
            </w:r>
            <w:r w:rsidR="00AE7672" w:rsidRPr="006315DD">
              <w:rPr>
                <w:sz w:val="20"/>
                <w:szCs w:val="20"/>
              </w:rPr>
              <w:fldChar w:fldCharType="end"/>
            </w:r>
          </w:p>
        </w:tc>
        <w:tc>
          <w:tcPr>
            <w:tcW w:w="4042" w:type="dxa"/>
          </w:tcPr>
          <w:p w14:paraId="6F5CEE1E" w14:textId="77777777" w:rsidR="00582CFE" w:rsidRDefault="00EA056C" w:rsidP="002C09F1">
            <w:pPr>
              <w:spacing w:line="240" w:lineRule="auto"/>
              <w:rPr>
                <w:sz w:val="20"/>
                <w:szCs w:val="20"/>
              </w:rPr>
            </w:pPr>
            <w:r w:rsidRPr="006315DD">
              <w:rPr>
                <w:sz w:val="20"/>
                <w:szCs w:val="20"/>
              </w:rPr>
              <w:t xml:space="preserve">Crohn’s recurrence; C-reactive protein and faecal calprotectin; </w:t>
            </w:r>
            <w:r w:rsidR="00666A05">
              <w:rPr>
                <w:sz w:val="20"/>
                <w:szCs w:val="20"/>
              </w:rPr>
              <w:t>E</w:t>
            </w:r>
            <w:r w:rsidRPr="006315DD">
              <w:rPr>
                <w:sz w:val="20"/>
                <w:szCs w:val="20"/>
              </w:rPr>
              <w:t>ndoscopy</w:t>
            </w:r>
          </w:p>
          <w:p w14:paraId="5B27E331" w14:textId="77777777" w:rsidR="00582CFE" w:rsidRPr="006315DD" w:rsidRDefault="00EA056C" w:rsidP="00537E12">
            <w:pPr>
              <w:spacing w:line="240" w:lineRule="auto"/>
              <w:rPr>
                <w:sz w:val="20"/>
                <w:szCs w:val="20"/>
              </w:rPr>
            </w:pPr>
            <w:r>
              <w:rPr>
                <w:sz w:val="20"/>
                <w:szCs w:val="20"/>
              </w:rPr>
              <w:t xml:space="preserve">To </w:t>
            </w:r>
            <w:r w:rsidR="004329B2">
              <w:rPr>
                <w:sz w:val="20"/>
                <w:szCs w:val="20"/>
              </w:rPr>
              <w:t>~</w:t>
            </w:r>
            <w:r>
              <w:rPr>
                <w:sz w:val="20"/>
                <w:szCs w:val="20"/>
              </w:rPr>
              <w:t>26 weeks post</w:t>
            </w:r>
            <w:r w:rsidR="004329B2">
              <w:rPr>
                <w:sz w:val="20"/>
                <w:szCs w:val="20"/>
              </w:rPr>
              <w:t>-surgery</w:t>
            </w:r>
          </w:p>
        </w:tc>
        <w:tc>
          <w:tcPr>
            <w:tcW w:w="4042" w:type="dxa"/>
          </w:tcPr>
          <w:p w14:paraId="2443B707" w14:textId="100FF778" w:rsidR="00582CFE" w:rsidRPr="006315DD" w:rsidRDefault="00EA056C" w:rsidP="002C09F1">
            <w:pPr>
              <w:spacing w:line="240" w:lineRule="auto"/>
              <w:rPr>
                <w:sz w:val="20"/>
                <w:szCs w:val="20"/>
              </w:rPr>
            </w:pPr>
            <w:r w:rsidRPr="006315DD">
              <w:rPr>
                <w:sz w:val="20"/>
                <w:szCs w:val="20"/>
              </w:rPr>
              <w:t xml:space="preserve">Vitamin D </w:t>
            </w:r>
            <w:r w:rsidR="00B00EB2">
              <w:rPr>
                <w:sz w:val="20"/>
                <w:szCs w:val="20"/>
              </w:rPr>
              <w:t xml:space="preserve">had no effect on </w:t>
            </w:r>
            <w:r w:rsidRPr="006315DD">
              <w:rPr>
                <w:sz w:val="20"/>
                <w:szCs w:val="20"/>
              </w:rPr>
              <w:t xml:space="preserve">Crohn’s recurrence </w:t>
            </w:r>
            <w:r w:rsidR="00CE59DC">
              <w:rPr>
                <w:sz w:val="20"/>
                <w:szCs w:val="20"/>
              </w:rPr>
              <w:t>or inflammatory markers</w:t>
            </w:r>
          </w:p>
        </w:tc>
        <w:tc>
          <w:tcPr>
            <w:tcW w:w="4042" w:type="dxa"/>
          </w:tcPr>
          <w:p w14:paraId="54D1546B" w14:textId="77777777" w:rsidR="00582CFE" w:rsidRPr="006315DD" w:rsidRDefault="00EA056C" w:rsidP="002C09F1">
            <w:pPr>
              <w:spacing w:line="240" w:lineRule="auto"/>
              <w:rPr>
                <w:sz w:val="20"/>
                <w:szCs w:val="20"/>
              </w:rPr>
            </w:pPr>
            <w:r>
              <w:rPr>
                <w:sz w:val="20"/>
                <w:szCs w:val="20"/>
              </w:rPr>
              <w:t>Post</w:t>
            </w:r>
            <w:r w:rsidR="009A444B">
              <w:rPr>
                <w:sz w:val="20"/>
                <w:szCs w:val="20"/>
              </w:rPr>
              <w:t>-discharge</w:t>
            </w:r>
            <w:r>
              <w:rPr>
                <w:sz w:val="20"/>
                <w:szCs w:val="20"/>
              </w:rPr>
              <w:t xml:space="preserve"> v</w:t>
            </w:r>
            <w:r w:rsidRPr="006315DD">
              <w:rPr>
                <w:sz w:val="20"/>
                <w:szCs w:val="20"/>
              </w:rPr>
              <w:t>itamin D supplementation does not affect Crohn’s recurrence post ileocecal or ileocolonic resection</w:t>
            </w:r>
          </w:p>
        </w:tc>
      </w:tr>
      <w:tr w:rsidR="007448BE" w14:paraId="3959E348" w14:textId="77777777" w:rsidTr="00524A38">
        <w:trPr>
          <w:trHeight w:val="1125"/>
        </w:trPr>
        <w:tc>
          <w:tcPr>
            <w:tcW w:w="2044" w:type="dxa"/>
          </w:tcPr>
          <w:p w14:paraId="0FA7CDBD" w14:textId="4F9575AF" w:rsidR="00582CFE" w:rsidRPr="006315DD" w:rsidRDefault="00EA056C" w:rsidP="002C09F1">
            <w:pPr>
              <w:spacing w:line="240" w:lineRule="auto"/>
              <w:rPr>
                <w:sz w:val="20"/>
                <w:szCs w:val="20"/>
              </w:rPr>
            </w:pPr>
            <w:r w:rsidRPr="006315DD">
              <w:rPr>
                <w:sz w:val="20"/>
                <w:szCs w:val="20"/>
              </w:rPr>
              <w:t>Li et al</w:t>
            </w:r>
            <w:r w:rsidR="00BB332F" w:rsidRPr="006315DD">
              <w:rPr>
                <w:sz w:val="20"/>
                <w:szCs w:val="20"/>
              </w:rPr>
              <w:t>.</w:t>
            </w:r>
            <w:r w:rsidR="00F112D0">
              <w:rPr>
                <w:sz w:val="20"/>
                <w:szCs w:val="20"/>
              </w:rPr>
              <w:t xml:space="preserve"> 2018</w:t>
            </w:r>
            <w:r w:rsidRPr="006315DD">
              <w:rPr>
                <w:sz w:val="20"/>
                <w:szCs w:val="20"/>
              </w:rPr>
              <w:t xml:space="preserve"> </w:t>
            </w:r>
            <w:r w:rsidR="007438FA" w:rsidRPr="006315DD">
              <w:rPr>
                <w:sz w:val="20"/>
                <w:szCs w:val="20"/>
              </w:rPr>
              <w:fldChar w:fldCharType="begin">
                <w:fldData xml:space="preserve">PEVuZE5vdGU+PENpdGU+PEF1dGhvcj5MaTwvQXV0aG9yPjxZZWFyPjIwMTg8L1llYXI+PFJlY051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</w:fldData>
              </w:fldChar>
            </w:r>
            <w:r w:rsidR="007438FA" w:rsidRPr="006315DD">
              <w:rPr>
                <w:sz w:val="20"/>
                <w:szCs w:val="20"/>
              </w:rPr>
              <w:instrText xml:space="preserve"> ADDIN EN.CITE </w:instrText>
            </w:r>
            <w:r w:rsidR="007438FA" w:rsidRPr="006315DD">
              <w:rPr>
                <w:sz w:val="20"/>
                <w:szCs w:val="20"/>
              </w:rPr>
              <w:fldChar w:fldCharType="begin">
                <w:fldData xml:space="preserve">PEVuZE5vdGU+PENpdGU+PEF1dGhvcj5MaTwvQXV0aG9yPjxZZWFyPjIwMTg8L1llYXI+PFJlY051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</w:fldData>
              </w:fldChar>
            </w:r>
            <w:r w:rsidR="007438FA" w:rsidRPr="006315DD">
              <w:rPr>
                <w:sz w:val="20"/>
                <w:szCs w:val="20"/>
              </w:rPr>
              <w:instrText xml:space="preserve"> ADDIN EN.CITE.DATA </w:instrText>
            </w:r>
            <w:r w:rsidR="007438FA" w:rsidRPr="006315DD">
              <w:rPr>
                <w:sz w:val="20"/>
                <w:szCs w:val="20"/>
              </w:rPr>
            </w:r>
            <w:r w:rsidR="007438FA" w:rsidRPr="006315DD">
              <w:rPr>
                <w:sz w:val="20"/>
                <w:szCs w:val="20"/>
              </w:rPr>
              <w:fldChar w:fldCharType="separate"/>
            </w:r>
            <w:r w:rsidR="007438FA" w:rsidRPr="006315DD">
              <w:rPr>
                <w:sz w:val="20"/>
                <w:szCs w:val="20"/>
              </w:rPr>
              <w:fldChar w:fldCharType="end"/>
            </w:r>
            <w:r w:rsidR="007438FA" w:rsidRPr="006315DD">
              <w:rPr>
                <w:sz w:val="20"/>
                <w:szCs w:val="20"/>
              </w:rPr>
            </w:r>
            <w:r w:rsidR="007438FA" w:rsidRPr="006315DD">
              <w:rPr>
                <w:sz w:val="20"/>
                <w:szCs w:val="20"/>
              </w:rPr>
              <w:fldChar w:fldCharType="separate"/>
            </w:r>
            <w:r w:rsidR="007438FA" w:rsidRPr="006315DD">
              <w:rPr>
                <w:noProof/>
                <w:sz w:val="20"/>
                <w:szCs w:val="20"/>
              </w:rPr>
              <w:t>(</w:t>
            </w:r>
            <w:r w:rsidR="00100957">
              <w:rPr>
                <w:noProof/>
                <w:sz w:val="20"/>
                <w:szCs w:val="20"/>
              </w:rPr>
              <w:t>48</w:t>
            </w:r>
            <w:r w:rsidR="007438FA" w:rsidRPr="006315DD">
              <w:rPr>
                <w:noProof/>
                <w:sz w:val="20"/>
                <w:szCs w:val="20"/>
              </w:rPr>
              <w:t>)</w:t>
            </w:r>
            <w:r w:rsidR="007438FA" w:rsidRPr="006315DD">
              <w:rPr>
                <w:sz w:val="20"/>
                <w:szCs w:val="20"/>
              </w:rPr>
              <w:fldChar w:fldCharType="end"/>
            </w:r>
          </w:p>
        </w:tc>
        <w:tc>
          <w:tcPr>
            <w:tcW w:w="4042" w:type="dxa"/>
          </w:tcPr>
          <w:p w14:paraId="338C7F70" w14:textId="77777777" w:rsidR="00221BC4" w:rsidRDefault="00EA056C" w:rsidP="002C09F1">
            <w:pPr>
              <w:spacing w:line="240" w:lineRule="auto"/>
              <w:rPr>
                <w:sz w:val="20"/>
                <w:szCs w:val="20"/>
              </w:rPr>
            </w:pPr>
            <w:r>
              <w:rPr>
                <w:sz w:val="20"/>
                <w:szCs w:val="20"/>
              </w:rPr>
              <w:t>Wound healing, anastomotic fistula, hospital stay, economic costs</w:t>
            </w:r>
          </w:p>
          <w:p w14:paraId="3001B2DF" w14:textId="77777777" w:rsidR="00221BC4" w:rsidRDefault="00EA056C" w:rsidP="002C09F1">
            <w:pPr>
              <w:spacing w:line="240" w:lineRule="auto"/>
              <w:rPr>
                <w:sz w:val="20"/>
                <w:szCs w:val="20"/>
              </w:rPr>
            </w:pPr>
            <w:r>
              <w:rPr>
                <w:sz w:val="20"/>
                <w:szCs w:val="20"/>
              </w:rPr>
              <w:t>During hospital stay</w:t>
            </w:r>
          </w:p>
          <w:p w14:paraId="4C37DDEB" w14:textId="77777777" w:rsidR="00582CFE" w:rsidRDefault="00EA056C" w:rsidP="002C09F1">
            <w:pPr>
              <w:spacing w:line="240" w:lineRule="auto"/>
              <w:rPr>
                <w:sz w:val="20"/>
                <w:szCs w:val="20"/>
              </w:rPr>
            </w:pPr>
            <w:r>
              <w:rPr>
                <w:sz w:val="20"/>
                <w:szCs w:val="20"/>
              </w:rPr>
              <w:t>Blood markers of i</w:t>
            </w:r>
            <w:r w:rsidR="00666B09">
              <w:rPr>
                <w:sz w:val="20"/>
                <w:szCs w:val="20"/>
              </w:rPr>
              <w:t>nflammation and o</w:t>
            </w:r>
            <w:r w:rsidRPr="006315DD">
              <w:rPr>
                <w:sz w:val="20"/>
                <w:szCs w:val="20"/>
              </w:rPr>
              <w:t xml:space="preserve">xidative stress </w:t>
            </w:r>
          </w:p>
          <w:p w14:paraId="16495019" w14:textId="77777777" w:rsidR="00EA7950" w:rsidRPr="006315DD" w:rsidRDefault="00EA056C" w:rsidP="002C09F1">
            <w:pPr>
              <w:spacing w:line="240" w:lineRule="auto"/>
              <w:rPr>
                <w:sz w:val="20"/>
                <w:szCs w:val="20"/>
              </w:rPr>
            </w:pPr>
            <w:r>
              <w:rPr>
                <w:sz w:val="20"/>
                <w:szCs w:val="20"/>
              </w:rPr>
              <w:t>At postoperative day 6</w:t>
            </w:r>
          </w:p>
        </w:tc>
        <w:tc>
          <w:tcPr>
            <w:tcW w:w="4042" w:type="dxa"/>
          </w:tcPr>
          <w:p w14:paraId="15928CC0" w14:textId="77777777" w:rsidR="00582CFE" w:rsidRPr="006315DD" w:rsidRDefault="00EA056C" w:rsidP="002C09F1">
            <w:pPr>
              <w:spacing w:line="240" w:lineRule="auto"/>
              <w:rPr>
                <w:sz w:val="20"/>
                <w:szCs w:val="20"/>
              </w:rPr>
            </w:pPr>
            <w:r w:rsidRPr="006315DD">
              <w:rPr>
                <w:sz w:val="20"/>
                <w:szCs w:val="20"/>
              </w:rPr>
              <w:t>Multivitamin supplementation</w:t>
            </w:r>
            <w:r w:rsidR="00353E10">
              <w:rPr>
                <w:sz w:val="20"/>
                <w:szCs w:val="20"/>
              </w:rPr>
              <w:t xml:space="preserve"> shortened hospital stay</w:t>
            </w:r>
            <w:r w:rsidR="00B017B3">
              <w:rPr>
                <w:sz w:val="20"/>
                <w:szCs w:val="20"/>
              </w:rPr>
              <w:t xml:space="preserve"> and </w:t>
            </w:r>
            <w:r w:rsidRPr="006315DD">
              <w:rPr>
                <w:sz w:val="20"/>
                <w:szCs w:val="20"/>
              </w:rPr>
              <w:t xml:space="preserve">decreased </w:t>
            </w:r>
            <w:r w:rsidR="0012045B">
              <w:rPr>
                <w:sz w:val="20"/>
                <w:szCs w:val="20"/>
              </w:rPr>
              <w:t>blood oxidative stress markers but did not affect blood markers of inflammation</w:t>
            </w:r>
          </w:p>
        </w:tc>
        <w:tc>
          <w:tcPr>
            <w:tcW w:w="4042" w:type="dxa"/>
          </w:tcPr>
          <w:p w14:paraId="322E6809" w14:textId="6300ED61" w:rsidR="00582CFE" w:rsidRPr="006315DD" w:rsidRDefault="008B2E27" w:rsidP="002C09F1">
            <w:pPr>
              <w:spacing w:line="240" w:lineRule="auto"/>
              <w:rPr>
                <w:sz w:val="20"/>
                <w:szCs w:val="20"/>
              </w:rPr>
            </w:pPr>
            <w:r>
              <w:rPr>
                <w:sz w:val="20"/>
                <w:szCs w:val="20"/>
              </w:rPr>
              <w:t>Intravenous m</w:t>
            </w:r>
            <w:r w:rsidR="00EA056C" w:rsidRPr="006315DD">
              <w:rPr>
                <w:sz w:val="20"/>
                <w:szCs w:val="20"/>
              </w:rPr>
              <w:t>ultivitamin</w:t>
            </w:r>
            <w:r>
              <w:rPr>
                <w:sz w:val="20"/>
                <w:szCs w:val="20"/>
              </w:rPr>
              <w:t>s</w:t>
            </w:r>
            <w:r w:rsidR="00B67EB7">
              <w:rPr>
                <w:sz w:val="20"/>
                <w:szCs w:val="20"/>
              </w:rPr>
              <w:t xml:space="preserve"> in the immediate postoperative period</w:t>
            </w:r>
            <w:r w:rsidR="00EA056C" w:rsidRPr="006315DD">
              <w:rPr>
                <w:sz w:val="20"/>
                <w:szCs w:val="20"/>
              </w:rPr>
              <w:t xml:space="preserve"> may decrease </w:t>
            </w:r>
            <w:r w:rsidR="0012045B">
              <w:rPr>
                <w:sz w:val="20"/>
                <w:szCs w:val="20"/>
              </w:rPr>
              <w:t xml:space="preserve">hospital stay and </w:t>
            </w:r>
            <w:r w:rsidR="00EA056C" w:rsidRPr="006315DD">
              <w:rPr>
                <w:sz w:val="20"/>
                <w:szCs w:val="20"/>
              </w:rPr>
              <w:t xml:space="preserve">oxidative stress following </w:t>
            </w:r>
            <w:r w:rsidR="003F7E01">
              <w:rPr>
                <w:sz w:val="20"/>
                <w:szCs w:val="20"/>
              </w:rPr>
              <w:t>bariatric surgery</w:t>
            </w:r>
          </w:p>
        </w:tc>
      </w:tr>
      <w:tr w:rsidR="007448BE" w14:paraId="436B7CCF" w14:textId="77777777" w:rsidTr="00E77134">
        <w:trPr>
          <w:trHeight w:val="1410"/>
        </w:trPr>
        <w:tc>
          <w:tcPr>
            <w:tcW w:w="2044" w:type="dxa"/>
          </w:tcPr>
          <w:p w14:paraId="48711BF8" w14:textId="359F8B97" w:rsidR="00582CFE" w:rsidRPr="006315DD" w:rsidRDefault="00EA056C" w:rsidP="002C09F1">
            <w:pPr>
              <w:spacing w:line="240" w:lineRule="auto"/>
              <w:rPr>
                <w:sz w:val="20"/>
                <w:szCs w:val="20"/>
              </w:rPr>
            </w:pPr>
            <w:r w:rsidRPr="006315DD">
              <w:rPr>
                <w:sz w:val="20"/>
                <w:szCs w:val="20"/>
              </w:rPr>
              <w:t>Luger et al</w:t>
            </w:r>
            <w:r w:rsidR="00BB332F" w:rsidRPr="006315DD">
              <w:rPr>
                <w:sz w:val="20"/>
                <w:szCs w:val="20"/>
              </w:rPr>
              <w:t>.</w:t>
            </w:r>
            <w:r w:rsidR="00A7445C" w:rsidRPr="006315DD">
              <w:rPr>
                <w:sz w:val="20"/>
                <w:szCs w:val="20"/>
              </w:rPr>
              <w:t xml:space="preserve"> </w:t>
            </w:r>
            <w:r w:rsidR="00F112D0">
              <w:rPr>
                <w:sz w:val="20"/>
                <w:szCs w:val="20"/>
              </w:rPr>
              <w:t xml:space="preserve"> 2018 </w:t>
            </w:r>
            <w:r w:rsidR="00A7445C" w:rsidRPr="006315DD">
              <w:rPr>
                <w:sz w:val="20"/>
                <w:szCs w:val="20"/>
              </w:rPr>
              <w:fldChar w:fldCharType="begin">
                <w:fldData xml:space="preserve">PEVuZE5vdGU+PENpdGU+PEF1dGhvcj5MdWdlcjwvQXV0aG9yPjxZZWFyPjIwMTg8L1llYXI+PFJl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</w:fldData>
              </w:fldChar>
            </w:r>
            <w:r w:rsidR="00A7445C" w:rsidRPr="006315DD">
              <w:rPr>
                <w:sz w:val="20"/>
                <w:szCs w:val="20"/>
              </w:rPr>
              <w:instrText xml:space="preserve"> ADDIN EN.CITE </w:instrText>
            </w:r>
            <w:r w:rsidR="00A7445C" w:rsidRPr="006315DD">
              <w:rPr>
                <w:sz w:val="20"/>
                <w:szCs w:val="20"/>
              </w:rPr>
              <w:fldChar w:fldCharType="begin">
                <w:fldData xml:space="preserve">PEVuZE5vdGU+PENpdGU+PEF1dGhvcj5MdWdlcjwvQXV0aG9yPjxZZWFyPjIwMTg8L1llYXI+PFJl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</w:fldData>
              </w:fldChar>
            </w:r>
            <w:r w:rsidR="00A7445C" w:rsidRPr="006315DD">
              <w:rPr>
                <w:sz w:val="20"/>
                <w:szCs w:val="20"/>
              </w:rPr>
              <w:instrText xml:space="preserve"> ADDIN EN.CITE.DATA </w:instrText>
            </w:r>
            <w:r w:rsidR="00A7445C" w:rsidRPr="006315DD">
              <w:rPr>
                <w:sz w:val="20"/>
                <w:szCs w:val="20"/>
              </w:rPr>
            </w:r>
            <w:r w:rsidR="00A7445C" w:rsidRPr="006315DD">
              <w:rPr>
                <w:sz w:val="20"/>
                <w:szCs w:val="20"/>
              </w:rPr>
              <w:fldChar w:fldCharType="separate"/>
            </w:r>
            <w:r w:rsidR="00A7445C" w:rsidRPr="006315DD">
              <w:rPr>
                <w:sz w:val="20"/>
                <w:szCs w:val="20"/>
              </w:rPr>
              <w:fldChar w:fldCharType="end"/>
            </w:r>
            <w:r w:rsidR="00A7445C" w:rsidRPr="006315DD">
              <w:rPr>
                <w:sz w:val="20"/>
                <w:szCs w:val="20"/>
              </w:rPr>
            </w:r>
            <w:r w:rsidR="00A7445C" w:rsidRPr="006315DD">
              <w:rPr>
                <w:sz w:val="20"/>
                <w:szCs w:val="20"/>
              </w:rPr>
              <w:fldChar w:fldCharType="separate"/>
            </w:r>
            <w:r w:rsidR="00A7445C" w:rsidRPr="006315DD">
              <w:rPr>
                <w:noProof/>
                <w:sz w:val="20"/>
                <w:szCs w:val="20"/>
              </w:rPr>
              <w:t>(</w:t>
            </w:r>
            <w:r w:rsidR="00100957">
              <w:rPr>
                <w:noProof/>
                <w:sz w:val="20"/>
                <w:szCs w:val="20"/>
              </w:rPr>
              <w:t>49</w:t>
            </w:r>
            <w:r w:rsidR="00A7445C" w:rsidRPr="006315DD">
              <w:rPr>
                <w:noProof/>
                <w:sz w:val="20"/>
                <w:szCs w:val="20"/>
              </w:rPr>
              <w:t>)</w:t>
            </w:r>
            <w:r w:rsidR="00A7445C" w:rsidRPr="006315DD">
              <w:rPr>
                <w:sz w:val="20"/>
                <w:szCs w:val="20"/>
              </w:rPr>
              <w:fldChar w:fldCharType="end"/>
            </w:r>
          </w:p>
        </w:tc>
        <w:tc>
          <w:tcPr>
            <w:tcW w:w="4042" w:type="dxa"/>
          </w:tcPr>
          <w:p w14:paraId="364AD8A1" w14:textId="77777777" w:rsidR="00582CFE" w:rsidRDefault="00EA056C" w:rsidP="002C09F1">
            <w:pPr>
              <w:spacing w:line="240" w:lineRule="auto"/>
              <w:rPr>
                <w:sz w:val="20"/>
                <w:szCs w:val="20"/>
              </w:rPr>
            </w:pPr>
            <w:r>
              <w:rPr>
                <w:sz w:val="20"/>
                <w:szCs w:val="20"/>
              </w:rPr>
              <w:t>BMD at</w:t>
            </w:r>
            <w:r w:rsidRPr="006315DD">
              <w:rPr>
                <w:sz w:val="20"/>
                <w:szCs w:val="20"/>
              </w:rPr>
              <w:t xml:space="preserve"> lumbar spine, left hip</w:t>
            </w:r>
            <w:r>
              <w:rPr>
                <w:sz w:val="20"/>
                <w:szCs w:val="20"/>
              </w:rPr>
              <w:t>,</w:t>
            </w:r>
            <w:r w:rsidRPr="006315DD">
              <w:rPr>
                <w:sz w:val="20"/>
                <w:szCs w:val="20"/>
              </w:rPr>
              <w:t xml:space="preserve"> total body</w:t>
            </w:r>
            <w:r>
              <w:rPr>
                <w:sz w:val="20"/>
                <w:szCs w:val="20"/>
              </w:rPr>
              <w:t xml:space="preserve"> and </w:t>
            </w:r>
            <w:proofErr w:type="gramStart"/>
            <w:r>
              <w:rPr>
                <w:sz w:val="20"/>
                <w:szCs w:val="20"/>
              </w:rPr>
              <w:t>forearm</w:t>
            </w:r>
            <w:r w:rsidR="00666A05">
              <w:rPr>
                <w:sz w:val="20"/>
                <w:szCs w:val="20"/>
              </w:rPr>
              <w:t>;</w:t>
            </w:r>
            <w:proofErr w:type="gramEnd"/>
            <w:r w:rsidRPr="006315DD">
              <w:rPr>
                <w:sz w:val="20"/>
                <w:szCs w:val="20"/>
              </w:rPr>
              <w:t xml:space="preserve"> Weight, </w:t>
            </w:r>
            <w:r w:rsidR="00666A05">
              <w:rPr>
                <w:sz w:val="20"/>
                <w:szCs w:val="20"/>
              </w:rPr>
              <w:t>b</w:t>
            </w:r>
            <w:r w:rsidRPr="006315DD">
              <w:rPr>
                <w:sz w:val="20"/>
                <w:szCs w:val="20"/>
              </w:rPr>
              <w:t>ody fat and lean body mass</w:t>
            </w:r>
          </w:p>
          <w:p w14:paraId="706562AA" w14:textId="77777777" w:rsidR="00582CFE" w:rsidRPr="006315DD" w:rsidRDefault="00EA056C" w:rsidP="00C7101E">
            <w:pPr>
              <w:spacing w:line="240" w:lineRule="auto"/>
              <w:rPr>
                <w:sz w:val="20"/>
                <w:szCs w:val="20"/>
              </w:rPr>
            </w:pPr>
            <w:r>
              <w:rPr>
                <w:sz w:val="20"/>
                <w:szCs w:val="20"/>
              </w:rPr>
              <w:t>To 12 months post-surgery</w:t>
            </w:r>
          </w:p>
        </w:tc>
        <w:tc>
          <w:tcPr>
            <w:tcW w:w="4042" w:type="dxa"/>
          </w:tcPr>
          <w:p w14:paraId="7C870D37" w14:textId="77777777" w:rsidR="00582CFE" w:rsidRPr="006315DD" w:rsidRDefault="00EA056C" w:rsidP="002C09F1">
            <w:pPr>
              <w:spacing w:line="240" w:lineRule="auto"/>
              <w:rPr>
                <w:sz w:val="20"/>
                <w:szCs w:val="20"/>
              </w:rPr>
            </w:pPr>
            <w:r w:rsidRPr="006315DD">
              <w:rPr>
                <w:sz w:val="20"/>
                <w:szCs w:val="20"/>
              </w:rPr>
              <w:t>Vitamin D resulted in a smaller loss of BMD</w:t>
            </w:r>
          </w:p>
        </w:tc>
        <w:tc>
          <w:tcPr>
            <w:tcW w:w="4042" w:type="dxa"/>
          </w:tcPr>
          <w:p w14:paraId="6412E1C0" w14:textId="77777777" w:rsidR="00582CFE" w:rsidRPr="006315DD" w:rsidRDefault="00EA056C" w:rsidP="002C09F1">
            <w:pPr>
              <w:spacing w:line="240" w:lineRule="auto"/>
              <w:rPr>
                <w:sz w:val="20"/>
                <w:szCs w:val="20"/>
              </w:rPr>
            </w:pPr>
            <w:r>
              <w:rPr>
                <w:sz w:val="20"/>
                <w:szCs w:val="20"/>
              </w:rPr>
              <w:t>Post</w:t>
            </w:r>
            <w:r w:rsidR="009869B1">
              <w:rPr>
                <w:sz w:val="20"/>
                <w:szCs w:val="20"/>
              </w:rPr>
              <w:t>-discharge</w:t>
            </w:r>
            <w:r>
              <w:rPr>
                <w:sz w:val="20"/>
                <w:szCs w:val="20"/>
              </w:rPr>
              <w:t xml:space="preserve"> v</w:t>
            </w:r>
            <w:r w:rsidRPr="006315DD">
              <w:rPr>
                <w:sz w:val="20"/>
                <w:szCs w:val="20"/>
              </w:rPr>
              <w:t xml:space="preserve">itamin D supplementation may </w:t>
            </w:r>
            <w:r>
              <w:rPr>
                <w:sz w:val="20"/>
                <w:szCs w:val="20"/>
              </w:rPr>
              <w:t>reduce</w:t>
            </w:r>
            <w:r w:rsidRPr="006315DD">
              <w:rPr>
                <w:sz w:val="20"/>
                <w:szCs w:val="20"/>
              </w:rPr>
              <w:t xml:space="preserve"> bone loss in patients following </w:t>
            </w:r>
            <w:r w:rsidR="005B3758">
              <w:rPr>
                <w:sz w:val="20"/>
                <w:szCs w:val="20"/>
              </w:rPr>
              <w:t>bariatric surgery</w:t>
            </w:r>
          </w:p>
        </w:tc>
      </w:tr>
      <w:tr w:rsidR="007448BE" w14:paraId="006C3D9F" w14:textId="77777777" w:rsidTr="00666A05">
        <w:trPr>
          <w:trHeight w:val="1541"/>
        </w:trPr>
        <w:tc>
          <w:tcPr>
            <w:tcW w:w="2044" w:type="dxa"/>
          </w:tcPr>
          <w:p w14:paraId="0D9FE6EC" w14:textId="44BAE22B" w:rsidR="00582CFE" w:rsidRPr="006315DD" w:rsidRDefault="00EA056C" w:rsidP="002C09F1">
            <w:pPr>
              <w:spacing w:line="240" w:lineRule="auto"/>
              <w:rPr>
                <w:sz w:val="20"/>
                <w:szCs w:val="20"/>
              </w:rPr>
            </w:pPr>
            <w:proofErr w:type="spellStart"/>
            <w:r w:rsidRPr="006315DD">
              <w:rPr>
                <w:sz w:val="20"/>
                <w:szCs w:val="20"/>
                <w:lang w:val="en-US"/>
              </w:rPr>
              <w:lastRenderedPageBreak/>
              <w:t>Muschitz</w:t>
            </w:r>
            <w:proofErr w:type="spellEnd"/>
            <w:r w:rsidRPr="006315DD">
              <w:rPr>
                <w:sz w:val="20"/>
                <w:szCs w:val="20"/>
                <w:lang w:val="en-US"/>
              </w:rPr>
              <w:t xml:space="preserve"> et al</w:t>
            </w:r>
            <w:r w:rsidR="00ED3F1E" w:rsidRPr="006315DD">
              <w:rPr>
                <w:sz w:val="20"/>
                <w:szCs w:val="20"/>
                <w:lang w:val="en-US"/>
              </w:rPr>
              <w:t>.</w:t>
            </w:r>
            <w:r w:rsidR="00F112D0">
              <w:rPr>
                <w:sz w:val="20"/>
                <w:szCs w:val="20"/>
                <w:lang w:val="en-US"/>
              </w:rPr>
              <w:t xml:space="preserve"> 2016</w:t>
            </w:r>
            <w:r w:rsidR="00FD6362" w:rsidRPr="006315DD">
              <w:rPr>
                <w:sz w:val="20"/>
                <w:szCs w:val="20"/>
                <w:lang w:val="en-US"/>
              </w:rPr>
              <w:t xml:space="preserve"> </w:t>
            </w:r>
            <w:r w:rsidR="00FD6362" w:rsidRPr="006315DD">
              <w:rPr>
                <w:sz w:val="20"/>
                <w:szCs w:val="20"/>
                <w:lang w:val="en-US"/>
              </w:rPr>
              <w:fldChar w:fldCharType="begin">
                <w:fldData xml:space="preserve">PEVuZE5vdGU+PENpdGU+PEF1dGhvcj5NdXNjaGl0ejwvQXV0aG9yPjxZZWFyPjIwMTY8L1llYXI+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</w:fldData>
              </w:fldChar>
            </w:r>
            <w:r w:rsidR="00FD6362" w:rsidRPr="006315DD">
              <w:rPr>
                <w:sz w:val="20"/>
                <w:szCs w:val="20"/>
                <w:lang w:val="en-US"/>
              </w:rPr>
              <w:instrText xml:space="preserve"> ADDIN EN.CITE </w:instrText>
            </w:r>
            <w:r w:rsidR="00FD6362" w:rsidRPr="006315DD">
              <w:rPr>
                <w:sz w:val="20"/>
                <w:szCs w:val="20"/>
                <w:lang w:val="en-US"/>
              </w:rPr>
              <w:fldChar w:fldCharType="begin">
                <w:fldData xml:space="preserve">PEVuZE5vdGU+PENpdGU+PEF1dGhvcj5NdXNjaGl0ejwvQXV0aG9yPjxZZWFyPjIwMTY8L1llYXI+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</w:fldData>
              </w:fldChar>
            </w:r>
            <w:r w:rsidR="00FD6362" w:rsidRPr="006315DD">
              <w:rPr>
                <w:sz w:val="20"/>
                <w:szCs w:val="20"/>
                <w:lang w:val="en-US"/>
              </w:rPr>
              <w:instrText xml:space="preserve"> ADDIN EN.CITE.DATA </w:instrText>
            </w:r>
            <w:r w:rsidR="00FD6362" w:rsidRPr="006315DD">
              <w:rPr>
                <w:sz w:val="20"/>
                <w:szCs w:val="20"/>
                <w:lang w:val="en-US"/>
              </w:rPr>
            </w:r>
            <w:r w:rsidR="00FD6362" w:rsidRPr="006315DD">
              <w:rPr>
                <w:sz w:val="20"/>
                <w:szCs w:val="20"/>
                <w:lang w:val="en-US"/>
              </w:rPr>
              <w:fldChar w:fldCharType="separate"/>
            </w:r>
            <w:r w:rsidR="00FD6362" w:rsidRPr="006315DD">
              <w:rPr>
                <w:sz w:val="20"/>
                <w:szCs w:val="20"/>
                <w:lang w:val="en-US"/>
              </w:rPr>
              <w:fldChar w:fldCharType="end"/>
            </w:r>
            <w:r w:rsidR="00FD6362" w:rsidRPr="006315DD">
              <w:rPr>
                <w:sz w:val="20"/>
                <w:szCs w:val="20"/>
                <w:lang w:val="en-US"/>
              </w:rPr>
            </w:r>
            <w:r w:rsidR="00FD6362" w:rsidRPr="006315DD">
              <w:rPr>
                <w:sz w:val="20"/>
                <w:szCs w:val="20"/>
                <w:lang w:val="en-US"/>
              </w:rPr>
              <w:fldChar w:fldCharType="separate"/>
            </w:r>
            <w:r w:rsidR="00FD6362" w:rsidRPr="006315DD">
              <w:rPr>
                <w:noProof/>
                <w:sz w:val="20"/>
                <w:szCs w:val="20"/>
                <w:lang w:val="en-US"/>
              </w:rPr>
              <w:t>(</w:t>
            </w:r>
            <w:r w:rsidR="00100957">
              <w:rPr>
                <w:noProof/>
                <w:sz w:val="20"/>
                <w:szCs w:val="20"/>
                <w:lang w:val="en-US"/>
              </w:rPr>
              <w:t>50</w:t>
            </w:r>
            <w:r w:rsidR="00FD6362" w:rsidRPr="006315DD">
              <w:rPr>
                <w:noProof/>
                <w:sz w:val="20"/>
                <w:szCs w:val="20"/>
                <w:lang w:val="en-US"/>
              </w:rPr>
              <w:t>)</w:t>
            </w:r>
            <w:r w:rsidR="00FD6362" w:rsidRPr="006315DD">
              <w:rPr>
                <w:sz w:val="20"/>
                <w:szCs w:val="20"/>
                <w:lang w:val="en-US"/>
              </w:rPr>
              <w:fldChar w:fldCharType="end"/>
            </w:r>
          </w:p>
        </w:tc>
        <w:tc>
          <w:tcPr>
            <w:tcW w:w="4042" w:type="dxa"/>
          </w:tcPr>
          <w:p w14:paraId="4A6A976B" w14:textId="50835BF2" w:rsidR="00582CFE" w:rsidRDefault="00EA056C" w:rsidP="002C09F1">
            <w:pPr>
              <w:spacing w:line="240" w:lineRule="auto"/>
              <w:rPr>
                <w:sz w:val="20"/>
                <w:szCs w:val="20"/>
              </w:rPr>
            </w:pPr>
            <w:r>
              <w:rPr>
                <w:sz w:val="20"/>
                <w:szCs w:val="20"/>
              </w:rPr>
              <w:t>BMD at</w:t>
            </w:r>
            <w:r w:rsidRPr="006315DD">
              <w:rPr>
                <w:sz w:val="20"/>
                <w:szCs w:val="20"/>
              </w:rPr>
              <w:t xml:space="preserve"> lumbar spine, total hip and total body; Bone turnover marker (BTM) via blood test;</w:t>
            </w:r>
            <w:r>
              <w:rPr>
                <w:sz w:val="20"/>
                <w:szCs w:val="20"/>
              </w:rPr>
              <w:t xml:space="preserve"> </w:t>
            </w:r>
            <w:r w:rsidR="008B2E27">
              <w:rPr>
                <w:sz w:val="20"/>
                <w:szCs w:val="20"/>
              </w:rPr>
              <w:t>Body weight,</w:t>
            </w:r>
            <w:r w:rsidRPr="006315DD">
              <w:rPr>
                <w:sz w:val="20"/>
                <w:szCs w:val="20"/>
              </w:rPr>
              <w:t xml:space="preserve"> BMI and lean body mass; Quality of life </w:t>
            </w:r>
          </w:p>
          <w:p w14:paraId="763FB9BC" w14:textId="77777777" w:rsidR="00582CFE" w:rsidRPr="006315DD" w:rsidRDefault="00EA056C" w:rsidP="00485B76">
            <w:pPr>
              <w:spacing w:line="240" w:lineRule="auto"/>
              <w:rPr>
                <w:sz w:val="20"/>
                <w:szCs w:val="20"/>
              </w:rPr>
            </w:pPr>
            <w:r>
              <w:rPr>
                <w:sz w:val="20"/>
                <w:szCs w:val="20"/>
              </w:rPr>
              <w:t>To 24 months post-surgery</w:t>
            </w:r>
          </w:p>
        </w:tc>
        <w:tc>
          <w:tcPr>
            <w:tcW w:w="4042" w:type="dxa"/>
          </w:tcPr>
          <w:p w14:paraId="05C567A6" w14:textId="77777777" w:rsidR="00582CFE" w:rsidRPr="006315DD" w:rsidRDefault="00EA056C" w:rsidP="002C09F1">
            <w:pPr>
              <w:spacing w:line="240" w:lineRule="auto"/>
              <w:rPr>
                <w:sz w:val="20"/>
                <w:szCs w:val="20"/>
              </w:rPr>
            </w:pPr>
            <w:r w:rsidRPr="006315DD">
              <w:rPr>
                <w:sz w:val="20"/>
                <w:szCs w:val="20"/>
              </w:rPr>
              <w:t xml:space="preserve">Vitamin D and calcium resulted in smaller loss of BMD and decreased </w:t>
            </w:r>
            <w:r w:rsidR="00666A05">
              <w:rPr>
                <w:sz w:val="20"/>
                <w:szCs w:val="20"/>
              </w:rPr>
              <w:t xml:space="preserve">concentration of </w:t>
            </w:r>
            <w:r w:rsidRPr="006315DD">
              <w:rPr>
                <w:sz w:val="20"/>
                <w:szCs w:val="20"/>
              </w:rPr>
              <w:t>BTM.</w:t>
            </w:r>
          </w:p>
          <w:p w14:paraId="0125F2A5" w14:textId="77777777" w:rsidR="00582CFE" w:rsidRPr="006315DD" w:rsidRDefault="00EA056C" w:rsidP="002C09F1">
            <w:pPr>
              <w:spacing w:line="240" w:lineRule="auto"/>
              <w:rPr>
                <w:sz w:val="20"/>
                <w:szCs w:val="20"/>
              </w:rPr>
            </w:pPr>
            <w:r w:rsidRPr="006315DD">
              <w:rPr>
                <w:sz w:val="20"/>
                <w:szCs w:val="20"/>
              </w:rPr>
              <w:t>Vitamin D and calcium improved social, emotional, physical and mental factors.</w:t>
            </w:r>
          </w:p>
        </w:tc>
        <w:tc>
          <w:tcPr>
            <w:tcW w:w="4042" w:type="dxa"/>
          </w:tcPr>
          <w:p w14:paraId="27DA6548" w14:textId="5A6B21F6" w:rsidR="00582CFE" w:rsidRPr="006315DD" w:rsidRDefault="00EA056C" w:rsidP="002C09F1">
            <w:pPr>
              <w:spacing w:line="240" w:lineRule="auto"/>
              <w:rPr>
                <w:sz w:val="20"/>
                <w:szCs w:val="20"/>
              </w:rPr>
            </w:pPr>
            <w:r>
              <w:rPr>
                <w:sz w:val="20"/>
                <w:szCs w:val="20"/>
              </w:rPr>
              <w:t>Perioperative v</w:t>
            </w:r>
            <w:r w:rsidRPr="006315DD">
              <w:rPr>
                <w:sz w:val="20"/>
                <w:szCs w:val="20"/>
              </w:rPr>
              <w:t xml:space="preserve">itamin D and calcium </w:t>
            </w:r>
            <w:r w:rsidR="007549D6">
              <w:rPr>
                <w:sz w:val="20"/>
                <w:szCs w:val="20"/>
              </w:rPr>
              <w:t>may reduce</w:t>
            </w:r>
            <w:r w:rsidRPr="006315DD">
              <w:rPr>
                <w:sz w:val="20"/>
                <w:szCs w:val="20"/>
              </w:rPr>
              <w:t xml:space="preserve"> bone loss and improve quality of life </w:t>
            </w:r>
            <w:r w:rsidR="00666A05">
              <w:rPr>
                <w:sz w:val="20"/>
                <w:szCs w:val="20"/>
              </w:rPr>
              <w:t xml:space="preserve">following </w:t>
            </w:r>
            <w:r w:rsidRPr="006315DD">
              <w:rPr>
                <w:sz w:val="20"/>
                <w:szCs w:val="20"/>
              </w:rPr>
              <w:t>bariatric surgery</w:t>
            </w:r>
          </w:p>
        </w:tc>
      </w:tr>
      <w:tr w:rsidR="007448BE" w14:paraId="17740AB0" w14:textId="77777777" w:rsidTr="00524A38">
        <w:trPr>
          <w:trHeight w:val="2036"/>
        </w:trPr>
        <w:tc>
          <w:tcPr>
            <w:tcW w:w="2044" w:type="dxa"/>
          </w:tcPr>
          <w:p w14:paraId="5384C029" w14:textId="5B02CC68" w:rsidR="00582CFE" w:rsidRPr="006315DD" w:rsidRDefault="00EA056C" w:rsidP="002C09F1">
            <w:pPr>
              <w:spacing w:line="240" w:lineRule="auto"/>
              <w:rPr>
                <w:sz w:val="20"/>
                <w:szCs w:val="20"/>
              </w:rPr>
            </w:pPr>
            <w:r w:rsidRPr="006315DD">
              <w:rPr>
                <w:sz w:val="20"/>
                <w:szCs w:val="20"/>
              </w:rPr>
              <w:t>Ruiz-Tovar et al</w:t>
            </w:r>
            <w:r w:rsidR="00ED3F1E" w:rsidRPr="006315DD">
              <w:rPr>
                <w:sz w:val="20"/>
                <w:szCs w:val="20"/>
              </w:rPr>
              <w:t>.</w:t>
            </w:r>
            <w:r w:rsidR="00F30895" w:rsidRPr="006315DD">
              <w:rPr>
                <w:sz w:val="20"/>
                <w:szCs w:val="20"/>
              </w:rPr>
              <w:t xml:space="preserve"> </w:t>
            </w:r>
            <w:r w:rsidR="003E0576">
              <w:rPr>
                <w:sz w:val="20"/>
                <w:szCs w:val="20"/>
              </w:rPr>
              <w:t xml:space="preserve">2019 </w:t>
            </w:r>
            <w:r w:rsidR="00FE4478" w:rsidRPr="006315DD">
              <w:rPr>
                <w:sz w:val="20"/>
                <w:szCs w:val="20"/>
              </w:rPr>
              <w:fldChar w:fldCharType="begin">
                <w:fldData xml:space="preserve">PEVuZE5vdGU+PENpdGU+PEF1dGhvcj5SdWl6LVRvdmFyPC9BdXRob3I+PFllYXI+MjAxOTwvWWVh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</w:fldData>
              </w:fldChar>
            </w:r>
            <w:r w:rsidR="00FE4478" w:rsidRPr="006315DD">
              <w:rPr>
                <w:sz w:val="20"/>
                <w:szCs w:val="20"/>
              </w:rPr>
              <w:instrText xml:space="preserve"> ADDIN EN.CITE </w:instrText>
            </w:r>
            <w:r w:rsidR="00FE4478" w:rsidRPr="006315DD">
              <w:rPr>
                <w:sz w:val="20"/>
                <w:szCs w:val="20"/>
              </w:rPr>
              <w:fldChar w:fldCharType="begin">
                <w:fldData xml:space="preserve">PEVuZE5vdGU+PENpdGU+PEF1dGhvcj5SdWl6LVRvdmFyPC9BdXRob3I+PFllYXI+MjAxOTwvWWVh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</w:fldData>
              </w:fldChar>
            </w:r>
            <w:r w:rsidR="00FE4478" w:rsidRPr="006315DD">
              <w:rPr>
                <w:sz w:val="20"/>
                <w:szCs w:val="20"/>
              </w:rPr>
              <w:instrText xml:space="preserve"> ADDIN EN.CITE.DATA </w:instrText>
            </w:r>
            <w:r w:rsidR="00FE4478" w:rsidRPr="006315DD">
              <w:rPr>
                <w:sz w:val="20"/>
                <w:szCs w:val="20"/>
              </w:rPr>
            </w:r>
            <w:r w:rsidR="00FE4478" w:rsidRPr="006315DD">
              <w:rPr>
                <w:sz w:val="20"/>
                <w:szCs w:val="20"/>
              </w:rPr>
              <w:fldChar w:fldCharType="separate"/>
            </w:r>
            <w:r w:rsidR="00FE4478" w:rsidRPr="006315DD">
              <w:rPr>
                <w:sz w:val="20"/>
                <w:szCs w:val="20"/>
              </w:rPr>
              <w:fldChar w:fldCharType="end"/>
            </w:r>
            <w:r w:rsidR="00FE4478" w:rsidRPr="006315DD">
              <w:rPr>
                <w:sz w:val="20"/>
                <w:szCs w:val="20"/>
              </w:rPr>
            </w:r>
            <w:r w:rsidR="00FE4478" w:rsidRPr="006315DD">
              <w:rPr>
                <w:sz w:val="20"/>
                <w:szCs w:val="20"/>
              </w:rPr>
              <w:fldChar w:fldCharType="separate"/>
            </w:r>
            <w:r w:rsidR="00FE4478" w:rsidRPr="006315DD">
              <w:rPr>
                <w:noProof/>
                <w:sz w:val="20"/>
                <w:szCs w:val="20"/>
              </w:rPr>
              <w:t>(</w:t>
            </w:r>
            <w:r w:rsidR="00100957">
              <w:rPr>
                <w:noProof/>
                <w:sz w:val="20"/>
                <w:szCs w:val="20"/>
              </w:rPr>
              <w:t>51</w:t>
            </w:r>
            <w:r w:rsidR="00FE4478" w:rsidRPr="006315DD">
              <w:rPr>
                <w:noProof/>
                <w:sz w:val="20"/>
                <w:szCs w:val="20"/>
              </w:rPr>
              <w:t>)</w:t>
            </w:r>
            <w:r w:rsidR="00FE4478" w:rsidRPr="006315DD">
              <w:rPr>
                <w:sz w:val="20"/>
                <w:szCs w:val="20"/>
              </w:rPr>
              <w:fldChar w:fldCharType="end"/>
            </w:r>
          </w:p>
        </w:tc>
        <w:tc>
          <w:tcPr>
            <w:tcW w:w="4042" w:type="dxa"/>
          </w:tcPr>
          <w:p w14:paraId="26CCBA5A" w14:textId="77777777" w:rsidR="00AD32AD" w:rsidRDefault="00EA056C" w:rsidP="00874EDE">
            <w:pPr>
              <w:spacing w:line="240" w:lineRule="auto"/>
              <w:rPr>
                <w:sz w:val="20"/>
                <w:szCs w:val="20"/>
              </w:rPr>
            </w:pPr>
            <w:r>
              <w:rPr>
                <w:sz w:val="20"/>
                <w:szCs w:val="20"/>
              </w:rPr>
              <w:t xml:space="preserve">Hospital </w:t>
            </w:r>
            <w:proofErr w:type="gramStart"/>
            <w:r>
              <w:rPr>
                <w:sz w:val="20"/>
                <w:szCs w:val="20"/>
              </w:rPr>
              <w:t>stay</w:t>
            </w:r>
            <w:proofErr w:type="gramEnd"/>
          </w:p>
          <w:p w14:paraId="1715E70A" w14:textId="77777777" w:rsidR="00582CFE" w:rsidRDefault="00EA056C" w:rsidP="00874EDE">
            <w:pPr>
              <w:spacing w:line="240" w:lineRule="auto"/>
              <w:rPr>
                <w:sz w:val="20"/>
                <w:szCs w:val="20"/>
              </w:rPr>
            </w:pPr>
            <w:r w:rsidRPr="006315DD">
              <w:rPr>
                <w:sz w:val="20"/>
                <w:szCs w:val="20"/>
              </w:rPr>
              <w:t>Postoperative pain;</w:t>
            </w:r>
            <w:r w:rsidR="00925D05">
              <w:rPr>
                <w:sz w:val="20"/>
                <w:szCs w:val="20"/>
              </w:rPr>
              <w:t xml:space="preserve"> Surgical site i</w:t>
            </w:r>
            <w:r w:rsidRPr="006315DD">
              <w:rPr>
                <w:sz w:val="20"/>
                <w:szCs w:val="20"/>
              </w:rPr>
              <w:t>nfection;</w:t>
            </w:r>
            <w:r w:rsidR="00874EDE">
              <w:rPr>
                <w:sz w:val="20"/>
                <w:szCs w:val="20"/>
              </w:rPr>
              <w:t xml:space="preserve"> Blood markers of i</w:t>
            </w:r>
            <w:r w:rsidRPr="006315DD">
              <w:rPr>
                <w:sz w:val="20"/>
                <w:szCs w:val="20"/>
              </w:rPr>
              <w:t>nflammation</w:t>
            </w:r>
          </w:p>
          <w:p w14:paraId="3E4D2407" w14:textId="77777777" w:rsidR="007823F3" w:rsidRPr="006315DD" w:rsidRDefault="00EA056C" w:rsidP="00874EDE">
            <w:pPr>
              <w:spacing w:line="240" w:lineRule="auto"/>
              <w:rPr>
                <w:sz w:val="20"/>
                <w:szCs w:val="20"/>
              </w:rPr>
            </w:pPr>
            <w:r>
              <w:rPr>
                <w:sz w:val="20"/>
                <w:szCs w:val="20"/>
              </w:rPr>
              <w:t>At 48 hours post-surgery</w:t>
            </w:r>
          </w:p>
        </w:tc>
        <w:tc>
          <w:tcPr>
            <w:tcW w:w="4042" w:type="dxa"/>
          </w:tcPr>
          <w:p w14:paraId="306BFFA1" w14:textId="6961C62B" w:rsidR="003C576F" w:rsidRDefault="00EA056C" w:rsidP="002C09F1">
            <w:pPr>
              <w:spacing w:line="240" w:lineRule="auto"/>
              <w:rPr>
                <w:sz w:val="20"/>
                <w:szCs w:val="20"/>
              </w:rPr>
            </w:pPr>
            <w:r>
              <w:rPr>
                <w:sz w:val="20"/>
                <w:szCs w:val="20"/>
              </w:rPr>
              <w:t xml:space="preserve">Vitamin E and silicone in wound dressings decreased </w:t>
            </w:r>
            <w:r w:rsidR="005443C2">
              <w:rPr>
                <w:sz w:val="20"/>
                <w:szCs w:val="20"/>
              </w:rPr>
              <w:t xml:space="preserve">postoperative pain, </w:t>
            </w:r>
            <w:r w:rsidR="00AD32AD">
              <w:rPr>
                <w:sz w:val="20"/>
                <w:szCs w:val="20"/>
              </w:rPr>
              <w:t>hospital stay</w:t>
            </w:r>
            <w:r w:rsidR="005443C2">
              <w:rPr>
                <w:sz w:val="20"/>
                <w:szCs w:val="20"/>
              </w:rPr>
              <w:t xml:space="preserve"> </w:t>
            </w:r>
            <w:r>
              <w:rPr>
                <w:sz w:val="20"/>
                <w:szCs w:val="20"/>
              </w:rPr>
              <w:t>and surgical site infections</w:t>
            </w:r>
          </w:p>
          <w:p w14:paraId="3A3A8A39" w14:textId="77777777" w:rsidR="00582CFE" w:rsidRPr="006315DD" w:rsidRDefault="00EA056C" w:rsidP="002C09F1">
            <w:pPr>
              <w:spacing w:line="240" w:lineRule="auto"/>
              <w:rPr>
                <w:sz w:val="20"/>
                <w:szCs w:val="20"/>
              </w:rPr>
            </w:pPr>
            <w:r w:rsidRPr="006315DD">
              <w:rPr>
                <w:sz w:val="20"/>
                <w:szCs w:val="20"/>
              </w:rPr>
              <w:t xml:space="preserve">When </w:t>
            </w:r>
            <w:r w:rsidR="00542572">
              <w:rPr>
                <w:sz w:val="20"/>
                <w:szCs w:val="20"/>
              </w:rPr>
              <w:t xml:space="preserve">vitamin E and silicone were </w:t>
            </w:r>
            <w:r w:rsidRPr="006315DD">
              <w:rPr>
                <w:sz w:val="20"/>
                <w:szCs w:val="20"/>
              </w:rPr>
              <w:t xml:space="preserve">used only </w:t>
            </w:r>
            <w:r w:rsidRPr="006315DD">
              <w:rPr>
                <w:i/>
                <w:iCs/>
                <w:sz w:val="20"/>
                <w:szCs w:val="20"/>
              </w:rPr>
              <w:t>Bacteroides fragilis</w:t>
            </w:r>
            <w:r w:rsidRPr="006315DD">
              <w:rPr>
                <w:sz w:val="20"/>
                <w:szCs w:val="20"/>
              </w:rPr>
              <w:t xml:space="preserve"> grew on surgical site while wounds in control group where polymicrobial.</w:t>
            </w:r>
          </w:p>
          <w:p w14:paraId="72D5722A" w14:textId="77777777" w:rsidR="00582CFE" w:rsidRPr="006315DD" w:rsidRDefault="00EA056C" w:rsidP="002C09F1">
            <w:pPr>
              <w:spacing w:line="240" w:lineRule="auto"/>
              <w:rPr>
                <w:sz w:val="20"/>
                <w:szCs w:val="20"/>
              </w:rPr>
            </w:pPr>
            <w:r>
              <w:rPr>
                <w:sz w:val="20"/>
                <w:szCs w:val="20"/>
              </w:rPr>
              <w:t>Vitamin E and silicone decreased w</w:t>
            </w:r>
            <w:r w:rsidRPr="006315DD">
              <w:rPr>
                <w:sz w:val="20"/>
                <w:szCs w:val="20"/>
              </w:rPr>
              <w:t xml:space="preserve">hite blood cells and CRP </w:t>
            </w:r>
            <w:r>
              <w:rPr>
                <w:sz w:val="20"/>
                <w:szCs w:val="20"/>
              </w:rPr>
              <w:t xml:space="preserve">48 hours post-surgery </w:t>
            </w:r>
          </w:p>
        </w:tc>
        <w:tc>
          <w:tcPr>
            <w:tcW w:w="4042" w:type="dxa"/>
          </w:tcPr>
          <w:p w14:paraId="01899DB6" w14:textId="77777777" w:rsidR="00582CFE" w:rsidRPr="006315DD" w:rsidRDefault="00EA056C" w:rsidP="002C09F1">
            <w:pPr>
              <w:spacing w:line="240" w:lineRule="auto"/>
              <w:rPr>
                <w:sz w:val="20"/>
                <w:szCs w:val="20"/>
              </w:rPr>
            </w:pPr>
            <w:r w:rsidRPr="006315DD">
              <w:rPr>
                <w:sz w:val="20"/>
                <w:szCs w:val="20"/>
              </w:rPr>
              <w:t>Vitamin E and silicone in wound dressing</w:t>
            </w:r>
            <w:r w:rsidR="00C04CCC">
              <w:rPr>
                <w:sz w:val="20"/>
                <w:szCs w:val="20"/>
              </w:rPr>
              <w:t>s</w:t>
            </w:r>
            <w:r w:rsidRPr="006315DD">
              <w:rPr>
                <w:sz w:val="20"/>
                <w:szCs w:val="20"/>
              </w:rPr>
              <w:t xml:space="preserve"> may reduce </w:t>
            </w:r>
            <w:r w:rsidR="00795910">
              <w:rPr>
                <w:sz w:val="20"/>
                <w:szCs w:val="20"/>
              </w:rPr>
              <w:t xml:space="preserve">postoperative pain, </w:t>
            </w:r>
            <w:r w:rsidR="00B54B6C">
              <w:rPr>
                <w:sz w:val="20"/>
                <w:szCs w:val="20"/>
              </w:rPr>
              <w:t xml:space="preserve">surgical site </w:t>
            </w:r>
            <w:r w:rsidRPr="006315DD">
              <w:rPr>
                <w:sz w:val="20"/>
                <w:szCs w:val="20"/>
              </w:rPr>
              <w:t xml:space="preserve">infection, inflammation and </w:t>
            </w:r>
            <w:r w:rsidR="00B54B6C">
              <w:rPr>
                <w:sz w:val="20"/>
                <w:szCs w:val="20"/>
              </w:rPr>
              <w:t>hospital stay following elective colorectal laparoscopic surgery</w:t>
            </w:r>
          </w:p>
        </w:tc>
      </w:tr>
      <w:tr w:rsidR="007448BE" w14:paraId="59132503" w14:textId="77777777" w:rsidTr="00E77134">
        <w:trPr>
          <w:trHeight w:val="1054"/>
        </w:trPr>
        <w:tc>
          <w:tcPr>
            <w:tcW w:w="2044" w:type="dxa"/>
          </w:tcPr>
          <w:p w14:paraId="59CAC4EC" w14:textId="66FC5A20" w:rsidR="00582CFE" w:rsidRPr="006315DD" w:rsidRDefault="00EA056C" w:rsidP="002C09F1">
            <w:pPr>
              <w:spacing w:line="240" w:lineRule="auto"/>
              <w:rPr>
                <w:sz w:val="20"/>
                <w:szCs w:val="20"/>
              </w:rPr>
            </w:pPr>
            <w:proofErr w:type="spellStart"/>
            <w:r w:rsidRPr="006315DD">
              <w:rPr>
                <w:sz w:val="20"/>
                <w:szCs w:val="20"/>
              </w:rPr>
              <w:t>Srichomchey</w:t>
            </w:r>
            <w:proofErr w:type="spellEnd"/>
            <w:r w:rsidRPr="006315DD">
              <w:rPr>
                <w:sz w:val="20"/>
                <w:szCs w:val="20"/>
              </w:rPr>
              <w:t xml:space="preserve"> et al</w:t>
            </w:r>
            <w:r w:rsidR="00ED3F1E" w:rsidRPr="006315DD">
              <w:rPr>
                <w:sz w:val="20"/>
                <w:szCs w:val="20"/>
              </w:rPr>
              <w:t>.</w:t>
            </w:r>
            <w:r w:rsidR="003E0576">
              <w:rPr>
                <w:sz w:val="20"/>
                <w:szCs w:val="20"/>
              </w:rPr>
              <w:t xml:space="preserve"> 2023</w:t>
            </w:r>
            <w:r w:rsidR="00EE6222" w:rsidRPr="006315DD">
              <w:rPr>
                <w:sz w:val="20"/>
                <w:szCs w:val="20"/>
              </w:rPr>
              <w:t xml:space="preserve"> </w:t>
            </w:r>
            <w:r w:rsidR="00EE6222" w:rsidRPr="006315DD">
              <w:rPr>
                <w:sz w:val="20"/>
                <w:szCs w:val="20"/>
              </w:rPr>
              <w:fldChar w:fldCharType="begin">
                <w:fldData xml:space="preserve">PEVuZE5vdGU+PENpdGU+PEF1dGhvcj5TcmljaG9tY2hleTwvQXV0aG9yPjxZZWFyPjIwMjM8L1ll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</w:fldData>
              </w:fldChar>
            </w:r>
            <w:r w:rsidR="00EE6222" w:rsidRPr="006315DD">
              <w:rPr>
                <w:sz w:val="20"/>
                <w:szCs w:val="20"/>
              </w:rPr>
              <w:instrText xml:space="preserve"> ADDIN EN.CITE </w:instrText>
            </w:r>
            <w:r w:rsidR="00EE6222" w:rsidRPr="006315DD">
              <w:rPr>
                <w:sz w:val="20"/>
                <w:szCs w:val="20"/>
              </w:rPr>
              <w:fldChar w:fldCharType="begin">
                <w:fldData xml:space="preserve">PEVuZE5vdGU+PENpdGU+PEF1dGhvcj5TcmljaG9tY2hleTwvQXV0aG9yPjxZZWFyPjIwMjM8L1ll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</w:fldData>
              </w:fldChar>
            </w:r>
            <w:r w:rsidR="00EE6222" w:rsidRPr="006315DD">
              <w:rPr>
                <w:sz w:val="20"/>
                <w:szCs w:val="20"/>
              </w:rPr>
              <w:instrText xml:space="preserve"> ADDIN EN.CITE.DATA </w:instrText>
            </w:r>
            <w:r w:rsidR="00EE6222" w:rsidRPr="006315DD">
              <w:rPr>
                <w:sz w:val="20"/>
                <w:szCs w:val="20"/>
              </w:rPr>
            </w:r>
            <w:r w:rsidR="00EE6222" w:rsidRPr="006315DD">
              <w:rPr>
                <w:sz w:val="20"/>
                <w:szCs w:val="20"/>
              </w:rPr>
              <w:fldChar w:fldCharType="separate"/>
            </w:r>
            <w:r w:rsidR="00EE6222" w:rsidRPr="006315DD">
              <w:rPr>
                <w:sz w:val="20"/>
                <w:szCs w:val="20"/>
              </w:rPr>
              <w:fldChar w:fldCharType="end"/>
            </w:r>
            <w:r w:rsidR="00EE6222" w:rsidRPr="006315DD">
              <w:rPr>
                <w:sz w:val="20"/>
                <w:szCs w:val="20"/>
              </w:rPr>
            </w:r>
            <w:r w:rsidR="00EE6222" w:rsidRPr="006315DD">
              <w:rPr>
                <w:sz w:val="20"/>
                <w:szCs w:val="20"/>
              </w:rPr>
              <w:fldChar w:fldCharType="separate"/>
            </w:r>
            <w:r w:rsidR="00EE6222" w:rsidRPr="006315DD">
              <w:rPr>
                <w:noProof/>
                <w:sz w:val="20"/>
                <w:szCs w:val="20"/>
              </w:rPr>
              <w:t>(</w:t>
            </w:r>
            <w:r w:rsidR="00100957">
              <w:rPr>
                <w:noProof/>
                <w:sz w:val="20"/>
                <w:szCs w:val="20"/>
              </w:rPr>
              <w:t>52</w:t>
            </w:r>
            <w:r w:rsidR="00EE6222" w:rsidRPr="006315DD">
              <w:rPr>
                <w:noProof/>
                <w:sz w:val="20"/>
                <w:szCs w:val="20"/>
              </w:rPr>
              <w:t>)</w:t>
            </w:r>
            <w:r w:rsidR="00EE6222" w:rsidRPr="006315DD">
              <w:rPr>
                <w:sz w:val="20"/>
                <w:szCs w:val="20"/>
              </w:rPr>
              <w:fldChar w:fldCharType="end"/>
            </w:r>
          </w:p>
        </w:tc>
        <w:tc>
          <w:tcPr>
            <w:tcW w:w="4042" w:type="dxa"/>
          </w:tcPr>
          <w:p w14:paraId="52F185E9" w14:textId="77777777" w:rsidR="00582CFE" w:rsidRDefault="00EA056C" w:rsidP="002C09F1">
            <w:pPr>
              <w:spacing w:line="240" w:lineRule="auto"/>
              <w:rPr>
                <w:sz w:val="20"/>
                <w:szCs w:val="20"/>
              </w:rPr>
            </w:pPr>
            <w:r w:rsidRPr="006315DD">
              <w:rPr>
                <w:sz w:val="20"/>
                <w:szCs w:val="20"/>
              </w:rPr>
              <w:t>Maintenance of immune response –Tregs in blood and levels of Treg associated cytokines</w:t>
            </w:r>
          </w:p>
          <w:p w14:paraId="16AB1AA8" w14:textId="77777777" w:rsidR="00582CFE" w:rsidRPr="006315DD" w:rsidRDefault="00EA056C" w:rsidP="004D27EE">
            <w:pPr>
              <w:spacing w:line="240" w:lineRule="auto"/>
              <w:rPr>
                <w:sz w:val="20"/>
                <w:szCs w:val="20"/>
              </w:rPr>
            </w:pPr>
            <w:r>
              <w:rPr>
                <w:sz w:val="20"/>
                <w:szCs w:val="20"/>
              </w:rPr>
              <w:t>To 3 months post-surgery</w:t>
            </w:r>
          </w:p>
        </w:tc>
        <w:tc>
          <w:tcPr>
            <w:tcW w:w="4042" w:type="dxa"/>
          </w:tcPr>
          <w:p w14:paraId="3D2A5ECC" w14:textId="77777777" w:rsidR="00582CFE" w:rsidRPr="006315DD" w:rsidRDefault="00EA056C" w:rsidP="002C09F1">
            <w:pPr>
              <w:spacing w:line="240" w:lineRule="auto"/>
              <w:rPr>
                <w:sz w:val="20"/>
                <w:szCs w:val="20"/>
              </w:rPr>
            </w:pPr>
            <w:r w:rsidRPr="006315DD">
              <w:rPr>
                <w:sz w:val="20"/>
                <w:szCs w:val="20"/>
              </w:rPr>
              <w:t>Vitamin D increased levels of Treg</w:t>
            </w:r>
            <w:r w:rsidR="004D27EE">
              <w:rPr>
                <w:sz w:val="20"/>
                <w:szCs w:val="20"/>
              </w:rPr>
              <w:t>s</w:t>
            </w:r>
            <w:r w:rsidRPr="006315DD">
              <w:rPr>
                <w:sz w:val="20"/>
                <w:szCs w:val="20"/>
              </w:rPr>
              <w:t xml:space="preserve"> and serum IL-10 </w:t>
            </w:r>
          </w:p>
        </w:tc>
        <w:tc>
          <w:tcPr>
            <w:tcW w:w="4042" w:type="dxa"/>
          </w:tcPr>
          <w:p w14:paraId="1D8381B1" w14:textId="77777777" w:rsidR="00582CFE" w:rsidRPr="006315DD" w:rsidRDefault="00EA056C" w:rsidP="002C09F1">
            <w:pPr>
              <w:spacing w:line="240" w:lineRule="auto"/>
              <w:rPr>
                <w:sz w:val="20"/>
                <w:szCs w:val="20"/>
              </w:rPr>
            </w:pPr>
            <w:r>
              <w:rPr>
                <w:sz w:val="20"/>
                <w:szCs w:val="20"/>
              </w:rPr>
              <w:t>Post</w:t>
            </w:r>
            <w:r w:rsidR="00732B99">
              <w:rPr>
                <w:sz w:val="20"/>
                <w:szCs w:val="20"/>
              </w:rPr>
              <w:t>-discharge</w:t>
            </w:r>
            <w:r>
              <w:rPr>
                <w:sz w:val="20"/>
                <w:szCs w:val="20"/>
              </w:rPr>
              <w:t xml:space="preserve"> v</w:t>
            </w:r>
            <w:r w:rsidRPr="006315DD">
              <w:rPr>
                <w:sz w:val="20"/>
                <w:szCs w:val="20"/>
              </w:rPr>
              <w:t xml:space="preserve">itamin D </w:t>
            </w:r>
            <w:r w:rsidR="000909EC">
              <w:rPr>
                <w:sz w:val="20"/>
                <w:szCs w:val="20"/>
              </w:rPr>
              <w:t xml:space="preserve">supplementation </w:t>
            </w:r>
            <w:r w:rsidRPr="006315DD">
              <w:rPr>
                <w:sz w:val="20"/>
                <w:szCs w:val="20"/>
              </w:rPr>
              <w:t>may support the immune response post-surgery in colorectal cancer patients</w:t>
            </w:r>
          </w:p>
        </w:tc>
      </w:tr>
      <w:tr w:rsidR="007448BE" w14:paraId="23FB8F07" w14:textId="77777777" w:rsidTr="00D8232D">
        <w:trPr>
          <w:trHeight w:val="973"/>
        </w:trPr>
        <w:tc>
          <w:tcPr>
            <w:tcW w:w="2044" w:type="dxa"/>
          </w:tcPr>
          <w:p w14:paraId="4E7FC964" w14:textId="7A1A7D26" w:rsidR="00766F0A" w:rsidRPr="006315DD" w:rsidRDefault="00EA056C" w:rsidP="00766F0A">
            <w:pPr>
              <w:spacing w:line="240" w:lineRule="auto"/>
              <w:rPr>
                <w:sz w:val="20"/>
                <w:szCs w:val="20"/>
              </w:rPr>
            </w:pPr>
            <w:proofErr w:type="spellStart"/>
            <w:r w:rsidRPr="006315DD">
              <w:rPr>
                <w:sz w:val="20"/>
                <w:szCs w:val="20"/>
              </w:rPr>
              <w:t>Volonakis</w:t>
            </w:r>
            <w:proofErr w:type="spellEnd"/>
            <w:r w:rsidRPr="006315DD">
              <w:rPr>
                <w:sz w:val="20"/>
                <w:szCs w:val="20"/>
              </w:rPr>
              <w:t xml:space="preserve"> et al.</w:t>
            </w:r>
            <w:r w:rsidR="003E0576">
              <w:rPr>
                <w:sz w:val="20"/>
                <w:szCs w:val="20"/>
              </w:rPr>
              <w:t xml:space="preserve"> 2021</w:t>
            </w:r>
            <w:r w:rsidRPr="006315DD">
              <w:rPr>
                <w:sz w:val="20"/>
                <w:szCs w:val="20"/>
              </w:rPr>
              <w:t xml:space="preserve"> </w:t>
            </w:r>
            <w:r w:rsidRPr="006315DD">
              <w:rPr>
                <w:sz w:val="20"/>
                <w:szCs w:val="20"/>
              </w:rPr>
              <w:fldChar w:fldCharType="begin">
                <w:fldData xml:space="preserve">PEVuZE5vdGU+PENpdGU+PEF1dGhvcj5Wb2xvbmFraXM8L0F1dGhvcj48WWVhcj4yMDIxPC9ZZWFy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</w:fldData>
              </w:fldChar>
            </w:r>
            <w:r w:rsidRPr="006315DD">
              <w:rPr>
                <w:sz w:val="20"/>
                <w:szCs w:val="20"/>
              </w:rPr>
              <w:instrText xml:space="preserve"> ADDIN EN.CITE </w:instrText>
            </w:r>
            <w:r w:rsidRPr="006315DD">
              <w:rPr>
                <w:sz w:val="20"/>
                <w:szCs w:val="20"/>
              </w:rPr>
              <w:fldChar w:fldCharType="begin">
                <w:fldData xml:space="preserve">PEVuZE5vdGU+PENpdGU+PEF1dGhvcj5Wb2xvbmFraXM8L0F1dGhvcj48WWVhcj4yMDIxPC9ZZWFy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</w:fldData>
              </w:fldChar>
            </w:r>
            <w:r w:rsidRPr="006315DD">
              <w:rPr>
                <w:sz w:val="20"/>
                <w:szCs w:val="20"/>
              </w:rPr>
              <w:instrText xml:space="preserve"> ADDIN EN.CITE.DATA </w:instrText>
            </w:r>
            <w:r w:rsidRPr="006315DD">
              <w:rPr>
                <w:sz w:val="20"/>
                <w:szCs w:val="20"/>
              </w:rPr>
            </w:r>
            <w:r w:rsidRPr="006315DD">
              <w:rPr>
                <w:sz w:val="20"/>
                <w:szCs w:val="20"/>
              </w:rPr>
              <w:fldChar w:fldCharType="separate"/>
            </w:r>
            <w:r w:rsidRPr="006315DD">
              <w:rPr>
                <w:sz w:val="20"/>
                <w:szCs w:val="20"/>
              </w:rPr>
              <w:fldChar w:fldCharType="end"/>
            </w:r>
            <w:r w:rsidRPr="006315DD">
              <w:rPr>
                <w:sz w:val="20"/>
                <w:szCs w:val="20"/>
              </w:rPr>
            </w:r>
            <w:r w:rsidRPr="006315DD">
              <w:rPr>
                <w:sz w:val="20"/>
                <w:szCs w:val="20"/>
              </w:rPr>
              <w:fldChar w:fldCharType="separate"/>
            </w:r>
            <w:r w:rsidRPr="006315DD">
              <w:rPr>
                <w:noProof/>
                <w:sz w:val="20"/>
                <w:szCs w:val="20"/>
              </w:rPr>
              <w:t>(</w:t>
            </w:r>
            <w:r w:rsidR="00100957">
              <w:rPr>
                <w:noProof/>
                <w:sz w:val="20"/>
                <w:szCs w:val="20"/>
              </w:rPr>
              <w:t>53</w:t>
            </w:r>
            <w:r w:rsidRPr="006315DD">
              <w:rPr>
                <w:noProof/>
                <w:sz w:val="20"/>
                <w:szCs w:val="20"/>
              </w:rPr>
              <w:t>)</w:t>
            </w:r>
            <w:r w:rsidRPr="006315DD">
              <w:rPr>
                <w:sz w:val="20"/>
                <w:szCs w:val="20"/>
              </w:rPr>
              <w:fldChar w:fldCharType="end"/>
            </w:r>
          </w:p>
        </w:tc>
        <w:tc>
          <w:tcPr>
            <w:tcW w:w="4042" w:type="dxa"/>
          </w:tcPr>
          <w:p w14:paraId="175DF159" w14:textId="77777777" w:rsidR="00766F0A" w:rsidRDefault="00EA056C" w:rsidP="00766F0A">
            <w:pPr>
              <w:spacing w:line="240" w:lineRule="auto"/>
              <w:rPr>
                <w:sz w:val="20"/>
                <w:szCs w:val="20"/>
              </w:rPr>
            </w:pPr>
            <w:r w:rsidRPr="006315DD">
              <w:rPr>
                <w:sz w:val="20"/>
                <w:szCs w:val="20"/>
              </w:rPr>
              <w:t>BMD of lumbar spine</w:t>
            </w:r>
          </w:p>
          <w:p w14:paraId="0A00AC04" w14:textId="77777777" w:rsidR="00766F0A" w:rsidRPr="006315DD" w:rsidRDefault="00EA056C" w:rsidP="00766F0A">
            <w:pPr>
              <w:spacing w:line="240" w:lineRule="auto"/>
              <w:rPr>
                <w:sz w:val="20"/>
                <w:szCs w:val="20"/>
              </w:rPr>
            </w:pPr>
            <w:r>
              <w:rPr>
                <w:sz w:val="20"/>
                <w:szCs w:val="20"/>
              </w:rPr>
              <w:t xml:space="preserve">To </w:t>
            </w:r>
            <w:proofErr w:type="gramStart"/>
            <w:r>
              <w:rPr>
                <w:sz w:val="20"/>
                <w:szCs w:val="20"/>
              </w:rPr>
              <w:t>one year</w:t>
            </w:r>
            <w:proofErr w:type="gramEnd"/>
            <w:r>
              <w:rPr>
                <w:sz w:val="20"/>
                <w:szCs w:val="20"/>
              </w:rPr>
              <w:t xml:space="preserve"> post-surgery</w:t>
            </w:r>
          </w:p>
        </w:tc>
        <w:tc>
          <w:tcPr>
            <w:tcW w:w="4042" w:type="dxa"/>
          </w:tcPr>
          <w:p w14:paraId="56D3D045" w14:textId="654020D9" w:rsidR="00766F0A" w:rsidRPr="006315DD" w:rsidRDefault="00EA056C" w:rsidP="00766F0A">
            <w:pPr>
              <w:spacing w:line="240" w:lineRule="auto"/>
              <w:rPr>
                <w:sz w:val="20"/>
                <w:szCs w:val="20"/>
              </w:rPr>
            </w:pPr>
            <w:r w:rsidRPr="006315DD">
              <w:rPr>
                <w:sz w:val="20"/>
                <w:szCs w:val="20"/>
              </w:rPr>
              <w:t xml:space="preserve">Vitamin D </w:t>
            </w:r>
            <w:r w:rsidR="00D8232D">
              <w:rPr>
                <w:sz w:val="20"/>
                <w:szCs w:val="20"/>
              </w:rPr>
              <w:t xml:space="preserve">had </w:t>
            </w:r>
            <w:r>
              <w:rPr>
                <w:sz w:val="20"/>
                <w:szCs w:val="20"/>
              </w:rPr>
              <w:t xml:space="preserve">no effect on </w:t>
            </w:r>
            <w:r w:rsidR="00F3000B">
              <w:rPr>
                <w:sz w:val="20"/>
                <w:szCs w:val="20"/>
              </w:rPr>
              <w:t>the decrease</w:t>
            </w:r>
            <w:r w:rsidR="00F3000B" w:rsidRPr="006315DD">
              <w:rPr>
                <w:sz w:val="20"/>
                <w:szCs w:val="20"/>
              </w:rPr>
              <w:t xml:space="preserve"> </w:t>
            </w:r>
            <w:r w:rsidRPr="006315DD">
              <w:rPr>
                <w:sz w:val="20"/>
                <w:szCs w:val="20"/>
              </w:rPr>
              <w:t>of BMD</w:t>
            </w:r>
          </w:p>
        </w:tc>
        <w:tc>
          <w:tcPr>
            <w:tcW w:w="4042" w:type="dxa"/>
          </w:tcPr>
          <w:p w14:paraId="16E9D776" w14:textId="68392362" w:rsidR="00766F0A" w:rsidRDefault="00EA056C" w:rsidP="00766F0A">
            <w:pPr>
              <w:spacing w:line="240" w:lineRule="auto"/>
              <w:rPr>
                <w:sz w:val="20"/>
                <w:szCs w:val="20"/>
              </w:rPr>
            </w:pPr>
            <w:r w:rsidRPr="006315DD">
              <w:rPr>
                <w:sz w:val="20"/>
                <w:szCs w:val="20"/>
              </w:rPr>
              <w:t>Post</w:t>
            </w:r>
            <w:r w:rsidR="00D8232D">
              <w:rPr>
                <w:sz w:val="20"/>
                <w:szCs w:val="20"/>
              </w:rPr>
              <w:t>-discharge</w:t>
            </w:r>
            <w:r w:rsidRPr="006315DD">
              <w:rPr>
                <w:sz w:val="20"/>
                <w:szCs w:val="20"/>
              </w:rPr>
              <w:t xml:space="preserve"> vitamin D </w:t>
            </w:r>
            <w:r w:rsidR="00D8232D">
              <w:rPr>
                <w:sz w:val="20"/>
                <w:szCs w:val="20"/>
              </w:rPr>
              <w:t xml:space="preserve">supplementation </w:t>
            </w:r>
            <w:r w:rsidR="00F3000B">
              <w:rPr>
                <w:sz w:val="20"/>
                <w:szCs w:val="20"/>
              </w:rPr>
              <w:t>does not affect</w:t>
            </w:r>
            <w:r w:rsidRPr="006315DD">
              <w:rPr>
                <w:sz w:val="20"/>
                <w:szCs w:val="20"/>
              </w:rPr>
              <w:t xml:space="preserve"> bone loss in </w:t>
            </w:r>
            <w:r w:rsidRPr="006315DD">
              <w:rPr>
                <w:bCs/>
                <w:sz w:val="20"/>
                <w:szCs w:val="20"/>
              </w:rPr>
              <w:t xml:space="preserve">long limb-biliopancreatic diversion patients </w:t>
            </w:r>
          </w:p>
        </w:tc>
      </w:tr>
      <w:tr w:rsidR="007448BE" w14:paraId="3B15CA2A" w14:textId="77777777" w:rsidTr="000909EC">
        <w:trPr>
          <w:trHeight w:val="1399"/>
        </w:trPr>
        <w:tc>
          <w:tcPr>
            <w:tcW w:w="2044" w:type="dxa"/>
          </w:tcPr>
          <w:p w14:paraId="04AACC20" w14:textId="2FB42C59" w:rsidR="00766F0A" w:rsidRPr="006315DD" w:rsidRDefault="00EA056C" w:rsidP="00766F0A">
            <w:pPr>
              <w:spacing w:line="240" w:lineRule="auto"/>
              <w:rPr>
                <w:sz w:val="20"/>
                <w:szCs w:val="20"/>
              </w:rPr>
            </w:pPr>
            <w:r w:rsidRPr="006315DD">
              <w:rPr>
                <w:sz w:val="20"/>
                <w:szCs w:val="20"/>
              </w:rPr>
              <w:t>Urashima et al.</w:t>
            </w:r>
            <w:r w:rsidR="003E0576">
              <w:rPr>
                <w:sz w:val="20"/>
                <w:szCs w:val="20"/>
              </w:rPr>
              <w:t xml:space="preserve"> 2019</w:t>
            </w:r>
            <w:r w:rsidRPr="006315DD">
              <w:rPr>
                <w:sz w:val="20"/>
                <w:szCs w:val="20"/>
              </w:rPr>
              <w:t xml:space="preserve"> </w:t>
            </w:r>
            <w:r w:rsidRPr="006315DD">
              <w:rPr>
                <w:sz w:val="20"/>
                <w:szCs w:val="20"/>
              </w:rPr>
              <w:fldChar w:fldCharType="begin">
                <w:fldData xml:space="preserve">PEVuZE5vdGU+PENpdGU+PEF1dGhvcj5VcmFzaGltYTwvQXV0aG9yPjxZZWFyPjIwMTk8L1llYXI+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==
</w:fldData>
              </w:fldChar>
            </w:r>
            <w:r w:rsidRPr="006315DD">
              <w:rPr>
                <w:sz w:val="20"/>
                <w:szCs w:val="20"/>
              </w:rPr>
              <w:instrText xml:space="preserve"> ADDIN EN.CITE </w:instrText>
            </w:r>
            <w:r w:rsidRPr="006315DD">
              <w:rPr>
                <w:sz w:val="20"/>
                <w:szCs w:val="20"/>
              </w:rPr>
              <w:fldChar w:fldCharType="begin">
                <w:fldData xml:space="preserve">PEVuZE5vdGU+PENpdGU+PEF1dGhvcj5VcmFzaGltYTwvQXV0aG9yPjxZZWFyPjIwMTk8L1llYXI+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==
</w:fldData>
              </w:fldChar>
            </w:r>
            <w:r w:rsidRPr="006315DD">
              <w:rPr>
                <w:sz w:val="20"/>
                <w:szCs w:val="20"/>
              </w:rPr>
              <w:instrText xml:space="preserve"> ADDIN EN.CITE.DATA </w:instrText>
            </w:r>
            <w:r w:rsidRPr="006315DD">
              <w:rPr>
                <w:sz w:val="20"/>
                <w:szCs w:val="20"/>
              </w:rPr>
            </w:r>
            <w:r w:rsidRPr="006315DD">
              <w:rPr>
                <w:sz w:val="20"/>
                <w:szCs w:val="20"/>
              </w:rPr>
              <w:fldChar w:fldCharType="separate"/>
            </w:r>
            <w:r w:rsidRPr="006315DD">
              <w:rPr>
                <w:sz w:val="20"/>
                <w:szCs w:val="20"/>
              </w:rPr>
              <w:fldChar w:fldCharType="end"/>
            </w:r>
            <w:r w:rsidRPr="006315DD">
              <w:rPr>
                <w:sz w:val="20"/>
                <w:szCs w:val="20"/>
              </w:rPr>
            </w:r>
            <w:r w:rsidRPr="006315DD">
              <w:rPr>
                <w:sz w:val="20"/>
                <w:szCs w:val="20"/>
              </w:rPr>
              <w:fldChar w:fldCharType="separate"/>
            </w:r>
            <w:r w:rsidRPr="006315DD">
              <w:rPr>
                <w:noProof/>
                <w:sz w:val="20"/>
                <w:szCs w:val="20"/>
              </w:rPr>
              <w:t>(</w:t>
            </w:r>
            <w:r w:rsidR="00100957">
              <w:rPr>
                <w:noProof/>
                <w:sz w:val="20"/>
                <w:szCs w:val="20"/>
              </w:rPr>
              <w:t>54</w:t>
            </w:r>
            <w:r w:rsidRPr="006315DD">
              <w:rPr>
                <w:noProof/>
                <w:sz w:val="20"/>
                <w:szCs w:val="20"/>
              </w:rPr>
              <w:t>)</w:t>
            </w:r>
            <w:r w:rsidRPr="006315DD">
              <w:rPr>
                <w:sz w:val="20"/>
                <w:szCs w:val="20"/>
              </w:rPr>
              <w:fldChar w:fldCharType="end"/>
            </w:r>
          </w:p>
        </w:tc>
        <w:tc>
          <w:tcPr>
            <w:tcW w:w="4042" w:type="dxa"/>
          </w:tcPr>
          <w:p w14:paraId="27658D2A" w14:textId="77777777" w:rsidR="00766F0A" w:rsidRDefault="00EA056C" w:rsidP="00766F0A">
            <w:pPr>
              <w:spacing w:line="240" w:lineRule="auto"/>
              <w:rPr>
                <w:sz w:val="20"/>
                <w:szCs w:val="20"/>
              </w:rPr>
            </w:pPr>
            <w:r w:rsidRPr="006315DD">
              <w:rPr>
                <w:sz w:val="20"/>
                <w:szCs w:val="20"/>
              </w:rPr>
              <w:t>Relapse-free survival; Overall Survival time;</w:t>
            </w:r>
            <w:r>
              <w:rPr>
                <w:sz w:val="20"/>
                <w:szCs w:val="20"/>
              </w:rPr>
              <w:t xml:space="preserve"> </w:t>
            </w:r>
            <w:r w:rsidRPr="006315DD">
              <w:rPr>
                <w:sz w:val="20"/>
                <w:szCs w:val="20"/>
              </w:rPr>
              <w:t>Incidence of other serious events requiring admission;</w:t>
            </w:r>
            <w:r>
              <w:rPr>
                <w:sz w:val="20"/>
                <w:szCs w:val="20"/>
              </w:rPr>
              <w:t xml:space="preserve"> </w:t>
            </w:r>
            <w:r w:rsidRPr="006315DD">
              <w:rPr>
                <w:sz w:val="20"/>
                <w:szCs w:val="20"/>
              </w:rPr>
              <w:t>Metastases</w:t>
            </w:r>
          </w:p>
          <w:p w14:paraId="7DE55E2B" w14:textId="77777777" w:rsidR="00766F0A" w:rsidRPr="006315DD" w:rsidRDefault="00EA056C" w:rsidP="00766F0A">
            <w:pPr>
              <w:spacing w:line="240" w:lineRule="auto"/>
              <w:rPr>
                <w:sz w:val="20"/>
                <w:szCs w:val="20"/>
              </w:rPr>
            </w:pPr>
            <w:r>
              <w:rPr>
                <w:sz w:val="20"/>
                <w:szCs w:val="20"/>
              </w:rPr>
              <w:t>To &gt; 5 years post-surgery</w:t>
            </w:r>
          </w:p>
        </w:tc>
        <w:tc>
          <w:tcPr>
            <w:tcW w:w="4042" w:type="dxa"/>
          </w:tcPr>
          <w:p w14:paraId="635A969F" w14:textId="77777777" w:rsidR="00766F0A" w:rsidRPr="006315DD" w:rsidRDefault="00EA056C" w:rsidP="00766F0A">
            <w:pPr>
              <w:spacing w:line="240" w:lineRule="auto"/>
              <w:rPr>
                <w:sz w:val="20"/>
                <w:szCs w:val="20"/>
              </w:rPr>
            </w:pPr>
            <w:r w:rsidRPr="006315DD">
              <w:rPr>
                <w:sz w:val="20"/>
                <w:szCs w:val="20"/>
              </w:rPr>
              <w:t>Vitamin D had no effect on relapse-free survival or survival time</w:t>
            </w:r>
          </w:p>
        </w:tc>
        <w:tc>
          <w:tcPr>
            <w:tcW w:w="4042" w:type="dxa"/>
          </w:tcPr>
          <w:p w14:paraId="25514D78" w14:textId="2E161864" w:rsidR="00766F0A" w:rsidRPr="006315DD" w:rsidRDefault="00EA056C" w:rsidP="00766F0A">
            <w:pPr>
              <w:spacing w:line="240" w:lineRule="auto"/>
              <w:rPr>
                <w:sz w:val="20"/>
                <w:szCs w:val="20"/>
              </w:rPr>
            </w:pPr>
            <w:r>
              <w:rPr>
                <w:sz w:val="20"/>
                <w:szCs w:val="20"/>
              </w:rPr>
              <w:t>Post-discharge v</w:t>
            </w:r>
            <w:r w:rsidRPr="006315DD">
              <w:rPr>
                <w:sz w:val="20"/>
                <w:szCs w:val="20"/>
              </w:rPr>
              <w:t xml:space="preserve">itamin D </w:t>
            </w:r>
            <w:r>
              <w:rPr>
                <w:sz w:val="20"/>
                <w:szCs w:val="20"/>
              </w:rPr>
              <w:t xml:space="preserve">supplementation </w:t>
            </w:r>
            <w:r w:rsidR="00F3000B">
              <w:rPr>
                <w:sz w:val="20"/>
                <w:szCs w:val="20"/>
              </w:rPr>
              <w:t>does not</w:t>
            </w:r>
            <w:r w:rsidRPr="006315DD">
              <w:rPr>
                <w:sz w:val="20"/>
                <w:szCs w:val="20"/>
              </w:rPr>
              <w:t xml:space="preserve"> prevent digestive tract cancer relapse</w:t>
            </w:r>
          </w:p>
        </w:tc>
      </w:tr>
      <w:tr w:rsidR="007448BE" w14:paraId="6301022C" w14:textId="77777777" w:rsidTr="00783E2B">
        <w:trPr>
          <w:trHeight w:val="1408"/>
        </w:trPr>
        <w:tc>
          <w:tcPr>
            <w:tcW w:w="2044" w:type="dxa"/>
          </w:tcPr>
          <w:p w14:paraId="4DF9715E" w14:textId="20B287CD" w:rsidR="00766F0A" w:rsidRPr="006315DD" w:rsidRDefault="00EA056C" w:rsidP="00766F0A">
            <w:pPr>
              <w:spacing w:line="240" w:lineRule="auto"/>
              <w:rPr>
                <w:sz w:val="20"/>
                <w:szCs w:val="20"/>
              </w:rPr>
            </w:pPr>
            <w:r w:rsidRPr="006315DD">
              <w:rPr>
                <w:sz w:val="20"/>
                <w:szCs w:val="20"/>
              </w:rPr>
              <w:lastRenderedPageBreak/>
              <w:t xml:space="preserve">Yonaga et al. </w:t>
            </w:r>
            <w:r w:rsidR="003E0576">
              <w:rPr>
                <w:sz w:val="20"/>
                <w:szCs w:val="20"/>
              </w:rPr>
              <w:t xml:space="preserve">2019 </w:t>
            </w:r>
            <w:r w:rsidRPr="006315DD">
              <w:rPr>
                <w:sz w:val="20"/>
                <w:szCs w:val="20"/>
              </w:rPr>
              <w:fldChar w:fldCharType="begin">
                <w:fldData xml:space="preserve">PEVuZE5vdGU+PENpdGU+PEF1dGhvcj5Zb25hZ2E8L0F1dGhvcj48WWVhcj4yMDE5PC9ZZWFyPjxS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</w:fldData>
              </w:fldChar>
            </w:r>
            <w:r w:rsidRPr="006315DD">
              <w:rPr>
                <w:sz w:val="20"/>
                <w:szCs w:val="20"/>
              </w:rPr>
              <w:instrText xml:space="preserve"> ADDIN EN.CITE </w:instrText>
            </w:r>
            <w:r w:rsidRPr="006315DD">
              <w:rPr>
                <w:sz w:val="20"/>
                <w:szCs w:val="20"/>
              </w:rPr>
              <w:fldChar w:fldCharType="begin">
                <w:fldData xml:space="preserve">PEVuZE5vdGU+PENpdGU+PEF1dGhvcj5Zb25hZ2E8L0F1dGhvcj48WWVhcj4yMDE5PC9ZZWFyPjxS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</w:fldData>
              </w:fldChar>
            </w:r>
            <w:r w:rsidRPr="006315DD">
              <w:rPr>
                <w:sz w:val="20"/>
                <w:szCs w:val="20"/>
              </w:rPr>
              <w:instrText xml:space="preserve"> ADDIN EN.CITE.DATA </w:instrText>
            </w:r>
            <w:r w:rsidRPr="006315DD">
              <w:rPr>
                <w:sz w:val="20"/>
                <w:szCs w:val="20"/>
              </w:rPr>
            </w:r>
            <w:r w:rsidRPr="006315DD">
              <w:rPr>
                <w:sz w:val="20"/>
                <w:szCs w:val="20"/>
              </w:rPr>
              <w:fldChar w:fldCharType="separate"/>
            </w:r>
            <w:r w:rsidRPr="006315DD">
              <w:rPr>
                <w:sz w:val="20"/>
                <w:szCs w:val="20"/>
              </w:rPr>
              <w:fldChar w:fldCharType="end"/>
            </w:r>
            <w:r w:rsidRPr="006315DD">
              <w:rPr>
                <w:sz w:val="20"/>
                <w:szCs w:val="20"/>
              </w:rPr>
            </w:r>
            <w:r w:rsidRPr="006315DD">
              <w:rPr>
                <w:sz w:val="20"/>
                <w:szCs w:val="20"/>
              </w:rPr>
              <w:fldChar w:fldCharType="separate"/>
            </w:r>
            <w:r w:rsidRPr="006315DD">
              <w:rPr>
                <w:noProof/>
                <w:sz w:val="20"/>
                <w:szCs w:val="20"/>
              </w:rPr>
              <w:t>(</w:t>
            </w:r>
            <w:r w:rsidR="00100957">
              <w:rPr>
                <w:noProof/>
                <w:sz w:val="20"/>
                <w:szCs w:val="20"/>
              </w:rPr>
              <w:t>55</w:t>
            </w:r>
            <w:r w:rsidRPr="006315DD">
              <w:rPr>
                <w:noProof/>
                <w:sz w:val="20"/>
                <w:szCs w:val="20"/>
              </w:rPr>
              <w:t>)</w:t>
            </w:r>
            <w:r w:rsidRPr="006315DD">
              <w:rPr>
                <w:sz w:val="20"/>
                <w:szCs w:val="20"/>
              </w:rPr>
              <w:fldChar w:fldCharType="end"/>
            </w:r>
          </w:p>
        </w:tc>
        <w:tc>
          <w:tcPr>
            <w:tcW w:w="4042" w:type="dxa"/>
          </w:tcPr>
          <w:p w14:paraId="757F0141" w14:textId="77777777" w:rsidR="00766F0A" w:rsidRPr="006315DD" w:rsidRDefault="00EA056C" w:rsidP="00766F0A">
            <w:pPr>
              <w:spacing w:line="240" w:lineRule="auto"/>
              <w:rPr>
                <w:sz w:val="20"/>
                <w:szCs w:val="20"/>
              </w:rPr>
            </w:pPr>
            <w:r w:rsidRPr="006315DD">
              <w:rPr>
                <w:sz w:val="20"/>
                <w:szCs w:val="20"/>
              </w:rPr>
              <w:t>Relapse-free survival time;</w:t>
            </w:r>
            <w:r w:rsidR="00B66049">
              <w:rPr>
                <w:sz w:val="20"/>
                <w:szCs w:val="20"/>
              </w:rPr>
              <w:t xml:space="preserve"> </w:t>
            </w:r>
            <w:r w:rsidRPr="006315DD">
              <w:rPr>
                <w:sz w:val="20"/>
                <w:szCs w:val="20"/>
              </w:rPr>
              <w:t>Overall Survival</w:t>
            </w:r>
            <w:r w:rsidR="00B66049">
              <w:rPr>
                <w:sz w:val="20"/>
                <w:szCs w:val="20"/>
              </w:rPr>
              <w:t xml:space="preserve"> – according to h</w:t>
            </w:r>
            <w:r w:rsidRPr="006315DD">
              <w:rPr>
                <w:sz w:val="20"/>
                <w:szCs w:val="20"/>
              </w:rPr>
              <w:t>istopathological characteristics</w:t>
            </w:r>
          </w:p>
          <w:p w14:paraId="24602036" w14:textId="77777777" w:rsidR="00766F0A" w:rsidRPr="006315DD" w:rsidRDefault="00EA056C" w:rsidP="00766F0A">
            <w:pPr>
              <w:spacing w:line="240" w:lineRule="auto"/>
              <w:rPr>
                <w:sz w:val="20"/>
                <w:szCs w:val="20"/>
              </w:rPr>
            </w:pPr>
            <w:r>
              <w:rPr>
                <w:sz w:val="20"/>
                <w:szCs w:val="20"/>
              </w:rPr>
              <w:t>To &gt; 5 years post-surgery</w:t>
            </w:r>
          </w:p>
        </w:tc>
        <w:tc>
          <w:tcPr>
            <w:tcW w:w="4042" w:type="dxa"/>
          </w:tcPr>
          <w:p w14:paraId="16C08C5D" w14:textId="77777777" w:rsidR="00766F0A" w:rsidRPr="006315DD" w:rsidRDefault="00EA056C" w:rsidP="00766F0A">
            <w:pPr>
              <w:spacing w:line="240" w:lineRule="auto"/>
              <w:rPr>
                <w:sz w:val="20"/>
                <w:szCs w:val="20"/>
              </w:rPr>
            </w:pPr>
            <w:r w:rsidRPr="006315DD">
              <w:rPr>
                <w:sz w:val="20"/>
                <w:szCs w:val="20"/>
              </w:rPr>
              <w:t>Vitamin D improved relapse-free survival time and overall survival in a subgroup of patients with poorly differentiated adenocarcinoma but not in any other group</w:t>
            </w:r>
          </w:p>
        </w:tc>
        <w:tc>
          <w:tcPr>
            <w:tcW w:w="4042" w:type="dxa"/>
          </w:tcPr>
          <w:p w14:paraId="73D58FF8" w14:textId="77777777" w:rsidR="00766F0A" w:rsidRPr="006315DD" w:rsidRDefault="00EA056C" w:rsidP="00766F0A">
            <w:pPr>
              <w:spacing w:line="240" w:lineRule="auto"/>
              <w:rPr>
                <w:sz w:val="20"/>
                <w:szCs w:val="20"/>
              </w:rPr>
            </w:pPr>
            <w:r w:rsidRPr="006315DD">
              <w:rPr>
                <w:sz w:val="20"/>
                <w:szCs w:val="20"/>
              </w:rPr>
              <w:t>Post</w:t>
            </w:r>
            <w:r w:rsidR="00B66049">
              <w:rPr>
                <w:sz w:val="20"/>
                <w:szCs w:val="20"/>
              </w:rPr>
              <w:t>-discharge</w:t>
            </w:r>
            <w:r w:rsidRPr="006315DD">
              <w:rPr>
                <w:sz w:val="20"/>
                <w:szCs w:val="20"/>
              </w:rPr>
              <w:t xml:space="preserve"> vitamin D </w:t>
            </w:r>
            <w:r w:rsidR="00B66049">
              <w:rPr>
                <w:sz w:val="20"/>
                <w:szCs w:val="20"/>
              </w:rPr>
              <w:t xml:space="preserve">supplementation </w:t>
            </w:r>
            <w:r w:rsidRPr="006315DD">
              <w:rPr>
                <w:sz w:val="20"/>
                <w:szCs w:val="20"/>
              </w:rPr>
              <w:t>may reduce relapse and improve survival in patients with poorly differentiated adenocarcinomas of the digestive tract</w:t>
            </w:r>
          </w:p>
        </w:tc>
      </w:tr>
      <w:tr w:rsidR="007448BE" w14:paraId="44472FBC" w14:textId="77777777" w:rsidTr="004B41C0">
        <w:trPr>
          <w:trHeight w:val="1413"/>
        </w:trPr>
        <w:tc>
          <w:tcPr>
            <w:tcW w:w="2044" w:type="dxa"/>
          </w:tcPr>
          <w:p w14:paraId="38BD2D2C" w14:textId="7C108448" w:rsidR="00766F0A" w:rsidRPr="006315DD" w:rsidRDefault="00EA056C" w:rsidP="00766F0A">
            <w:pPr>
              <w:spacing w:line="240" w:lineRule="auto"/>
              <w:rPr>
                <w:sz w:val="20"/>
                <w:szCs w:val="20"/>
              </w:rPr>
            </w:pPr>
            <w:r w:rsidRPr="006315DD">
              <w:rPr>
                <w:sz w:val="20"/>
                <w:szCs w:val="20"/>
              </w:rPr>
              <w:t xml:space="preserve">Marin et al. </w:t>
            </w:r>
            <w:r w:rsidR="009D17A2">
              <w:rPr>
                <w:sz w:val="20"/>
                <w:szCs w:val="20"/>
              </w:rPr>
              <w:t xml:space="preserve">2017 </w:t>
            </w:r>
            <w:r w:rsidRPr="006315DD">
              <w:rPr>
                <w:sz w:val="20"/>
                <w:szCs w:val="20"/>
              </w:rPr>
              <w:fldChar w:fldCharType="begin">
                <w:fldData xml:space="preserve">PEVuZE5vdGU+PENpdGU+PEF1dGhvcj5NYXJpbjwvQXV0aG9yPjxZZWFyPjIwMTc8L1llYXI+PFJl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</w:fldData>
              </w:fldChar>
            </w:r>
            <w:r w:rsidRPr="006315DD">
              <w:rPr>
                <w:sz w:val="20"/>
                <w:szCs w:val="20"/>
              </w:rPr>
              <w:instrText xml:space="preserve"> ADDIN EN.CITE </w:instrText>
            </w:r>
            <w:r w:rsidRPr="006315DD">
              <w:rPr>
                <w:sz w:val="20"/>
                <w:szCs w:val="20"/>
              </w:rPr>
              <w:fldChar w:fldCharType="begin">
                <w:fldData xml:space="preserve">PEVuZE5vdGU+PENpdGU+PEF1dGhvcj5NYXJpbjwvQXV0aG9yPjxZZWFyPjIwMTc8L1llYXI+PFJl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</w:fldData>
              </w:fldChar>
            </w:r>
            <w:r w:rsidRPr="006315DD">
              <w:rPr>
                <w:sz w:val="20"/>
                <w:szCs w:val="20"/>
              </w:rPr>
              <w:instrText xml:space="preserve"> ADDIN EN.CITE.DATA </w:instrText>
            </w:r>
            <w:r w:rsidRPr="006315DD">
              <w:rPr>
                <w:sz w:val="20"/>
                <w:szCs w:val="20"/>
              </w:rPr>
            </w:r>
            <w:r w:rsidRPr="006315DD">
              <w:rPr>
                <w:sz w:val="20"/>
                <w:szCs w:val="20"/>
              </w:rPr>
              <w:fldChar w:fldCharType="separate"/>
            </w:r>
            <w:r w:rsidRPr="006315DD">
              <w:rPr>
                <w:sz w:val="20"/>
                <w:szCs w:val="20"/>
              </w:rPr>
              <w:fldChar w:fldCharType="end"/>
            </w:r>
            <w:r w:rsidRPr="006315DD">
              <w:rPr>
                <w:sz w:val="20"/>
                <w:szCs w:val="20"/>
              </w:rPr>
            </w:r>
            <w:r w:rsidRPr="006315DD">
              <w:rPr>
                <w:sz w:val="20"/>
                <w:szCs w:val="20"/>
              </w:rPr>
              <w:fldChar w:fldCharType="separate"/>
            </w:r>
            <w:r w:rsidRPr="006315DD">
              <w:rPr>
                <w:noProof/>
                <w:sz w:val="20"/>
                <w:szCs w:val="20"/>
              </w:rPr>
              <w:t>(</w:t>
            </w:r>
            <w:r w:rsidR="00100957">
              <w:rPr>
                <w:noProof/>
                <w:sz w:val="20"/>
                <w:szCs w:val="20"/>
              </w:rPr>
              <w:t>56</w:t>
            </w:r>
            <w:r w:rsidRPr="006315DD">
              <w:rPr>
                <w:noProof/>
                <w:sz w:val="20"/>
                <w:szCs w:val="20"/>
              </w:rPr>
              <w:t>)</w:t>
            </w:r>
            <w:r w:rsidRPr="006315DD">
              <w:rPr>
                <w:sz w:val="20"/>
                <w:szCs w:val="20"/>
              </w:rPr>
              <w:fldChar w:fldCharType="end"/>
            </w:r>
          </w:p>
        </w:tc>
        <w:tc>
          <w:tcPr>
            <w:tcW w:w="4042" w:type="dxa"/>
          </w:tcPr>
          <w:p w14:paraId="4C7ACCFF" w14:textId="77777777" w:rsidR="00766F0A" w:rsidRDefault="00EA056C" w:rsidP="00766F0A">
            <w:pPr>
              <w:spacing w:line="240" w:lineRule="auto"/>
              <w:rPr>
                <w:sz w:val="20"/>
                <w:szCs w:val="20"/>
              </w:rPr>
            </w:pPr>
            <w:r w:rsidRPr="006315DD">
              <w:rPr>
                <w:sz w:val="20"/>
                <w:szCs w:val="20"/>
              </w:rPr>
              <w:t>Postoperative inflammation and iron metabolism</w:t>
            </w:r>
          </w:p>
          <w:p w14:paraId="1E172E93" w14:textId="77777777" w:rsidR="00766F0A" w:rsidRPr="006315DD" w:rsidRDefault="00EA056C" w:rsidP="00783E2B">
            <w:pPr>
              <w:spacing w:line="240" w:lineRule="auto"/>
              <w:rPr>
                <w:sz w:val="20"/>
                <w:szCs w:val="20"/>
              </w:rPr>
            </w:pPr>
            <w:r>
              <w:rPr>
                <w:sz w:val="20"/>
                <w:szCs w:val="20"/>
              </w:rPr>
              <w:t>To 6 months post-surgery</w:t>
            </w:r>
          </w:p>
        </w:tc>
        <w:tc>
          <w:tcPr>
            <w:tcW w:w="4042" w:type="dxa"/>
          </w:tcPr>
          <w:p w14:paraId="7A62925E" w14:textId="77777777" w:rsidR="00766F0A" w:rsidRPr="006315DD" w:rsidRDefault="00EA056C" w:rsidP="00766F0A">
            <w:pPr>
              <w:spacing w:line="240" w:lineRule="auto"/>
              <w:rPr>
                <w:sz w:val="20"/>
                <w:szCs w:val="20"/>
              </w:rPr>
            </w:pPr>
            <w:r w:rsidRPr="006315DD">
              <w:rPr>
                <w:sz w:val="20"/>
                <w:szCs w:val="20"/>
              </w:rPr>
              <w:t>Preoperative and postoperative micronutrient supplementation did not affect systemic inflammation but improved iron metabolism</w:t>
            </w:r>
          </w:p>
        </w:tc>
        <w:tc>
          <w:tcPr>
            <w:tcW w:w="4042" w:type="dxa"/>
          </w:tcPr>
          <w:p w14:paraId="32961F9A" w14:textId="20AFC2EE" w:rsidR="00766F0A" w:rsidRPr="006315DD" w:rsidRDefault="00EA056C" w:rsidP="004B41C0">
            <w:pPr>
              <w:spacing w:line="240" w:lineRule="auto"/>
              <w:rPr>
                <w:sz w:val="20"/>
                <w:szCs w:val="20"/>
              </w:rPr>
            </w:pPr>
            <w:r w:rsidRPr="006315DD">
              <w:rPr>
                <w:sz w:val="20"/>
                <w:szCs w:val="20"/>
              </w:rPr>
              <w:t>P</w:t>
            </w:r>
            <w:r w:rsidR="009B5B40">
              <w:rPr>
                <w:sz w:val="20"/>
                <w:szCs w:val="20"/>
              </w:rPr>
              <w:t>eri</w:t>
            </w:r>
            <w:r w:rsidRPr="006315DD">
              <w:rPr>
                <w:sz w:val="20"/>
                <w:szCs w:val="20"/>
              </w:rPr>
              <w:t xml:space="preserve">operative micronutrient supplementation </w:t>
            </w:r>
            <w:r w:rsidR="0056162E">
              <w:rPr>
                <w:sz w:val="20"/>
                <w:szCs w:val="20"/>
              </w:rPr>
              <w:t>does</w:t>
            </w:r>
            <w:r w:rsidR="0056162E" w:rsidRPr="006315DD">
              <w:rPr>
                <w:sz w:val="20"/>
                <w:szCs w:val="20"/>
              </w:rPr>
              <w:t xml:space="preserve"> </w:t>
            </w:r>
            <w:r w:rsidRPr="006315DD">
              <w:rPr>
                <w:sz w:val="20"/>
                <w:szCs w:val="20"/>
              </w:rPr>
              <w:t xml:space="preserve">not reduce systemic inflammation but may improve iron metabolism after </w:t>
            </w:r>
            <w:r w:rsidR="005B3758">
              <w:rPr>
                <w:bCs/>
                <w:sz w:val="20"/>
                <w:szCs w:val="20"/>
              </w:rPr>
              <w:t>bariatric surgery</w:t>
            </w:r>
          </w:p>
        </w:tc>
      </w:tr>
    </w:tbl>
    <w:p w14:paraId="79FF2280" w14:textId="77777777" w:rsidR="00205DAF" w:rsidRDefault="00205DAF" w:rsidP="00393179">
      <w:pPr>
        <w:sectPr w:rsidR="00205DAF" w:rsidSect="00205DAF">
          <w:pgSz w:w="16840" w:h="11900" w:orient="landscape"/>
          <w:pgMar w:top="1440" w:right="1440" w:bottom="1440" w:left="1440" w:header="709" w:footer="709" w:gutter="0"/>
          <w:cols w:space="708"/>
          <w:docGrid w:linePitch="360"/>
        </w:sectPr>
      </w:pPr>
    </w:p>
    <w:p w14:paraId="4BDB7538" w14:textId="77777777" w:rsidR="00030553" w:rsidRPr="00030553" w:rsidRDefault="00EA056C" w:rsidP="00D90276">
      <w:pPr>
        <w:pStyle w:val="Heading2"/>
        <w:spacing w:before="0" w:beforeAutospacing="0" w:afterAutospacing="0" w:line="360" w:lineRule="auto"/>
        <w:rPr>
          <w:i/>
          <w:iCs/>
          <w:sz w:val="22"/>
          <w:szCs w:val="22"/>
          <w:u w:val="none"/>
        </w:rPr>
      </w:pPr>
      <w:bookmarkStart w:id="8" w:name="_Toc186394872"/>
      <w:r w:rsidRPr="00030553">
        <w:rPr>
          <w:i/>
          <w:iCs/>
          <w:sz w:val="22"/>
          <w:szCs w:val="22"/>
          <w:u w:val="none"/>
        </w:rPr>
        <w:lastRenderedPageBreak/>
        <w:t>Risk of bias</w:t>
      </w:r>
    </w:p>
    <w:bookmarkEnd w:id="8"/>
    <w:p w14:paraId="3D2CD4C3" w14:textId="58591BF9" w:rsidR="00582CFE" w:rsidRDefault="00EA056C" w:rsidP="00D90276">
      <w:pPr>
        <w:spacing w:before="0" w:beforeAutospacing="0" w:after="0" w:afterAutospacing="0" w:line="360" w:lineRule="auto"/>
      </w:pPr>
      <w:r w:rsidRPr="0056710E">
        <w:t xml:space="preserve">Risk of bias for each </w:t>
      </w:r>
      <w:r w:rsidR="008C3E2F">
        <w:t>trial</w:t>
      </w:r>
      <w:r w:rsidR="008C3E2F" w:rsidRPr="0056710E">
        <w:t xml:space="preserve"> </w:t>
      </w:r>
      <w:r w:rsidRPr="0056710E">
        <w:t>is summarized in Figure 2</w:t>
      </w:r>
      <w:r w:rsidR="00D85B7A">
        <w:t>;</w:t>
      </w:r>
      <w:r w:rsidRPr="0056710E">
        <w:t xml:space="preserve"> </w:t>
      </w:r>
      <w:r w:rsidR="00FE423E">
        <w:t>6</w:t>
      </w:r>
      <w:r w:rsidRPr="0056710E">
        <w:t xml:space="preserve"> of the 1</w:t>
      </w:r>
      <w:r w:rsidR="006C3C8D">
        <w:t>1</w:t>
      </w:r>
      <w:r w:rsidRPr="0056710E">
        <w:t xml:space="preserve"> </w:t>
      </w:r>
      <w:r w:rsidR="008C3E2F">
        <w:t>trials</w:t>
      </w:r>
      <w:r w:rsidR="008C3E2F" w:rsidRPr="0056710E">
        <w:t xml:space="preserve"> </w:t>
      </w:r>
      <w:r w:rsidRPr="0056710E">
        <w:t xml:space="preserve">were determined as low risk overall while </w:t>
      </w:r>
      <w:r w:rsidR="00FE423E">
        <w:t>5</w:t>
      </w:r>
      <w:r w:rsidRPr="0056710E">
        <w:t xml:space="preserve"> had some concerns. The </w:t>
      </w:r>
      <w:r w:rsidR="008C3E2F">
        <w:t>trial</w:t>
      </w:r>
      <w:r w:rsidR="008C3E2F" w:rsidRPr="0056710E">
        <w:t xml:space="preserve"> </w:t>
      </w:r>
      <w:r w:rsidR="00D90276">
        <w:t>of</w:t>
      </w:r>
      <w:r w:rsidRPr="0056710E">
        <w:t xml:space="preserve"> Ben-Porat et al</w:t>
      </w:r>
      <w:r w:rsidR="00D90276">
        <w:t>.</w:t>
      </w:r>
      <w:r w:rsidR="00214E15">
        <w:t xml:space="preserve"> </w:t>
      </w:r>
      <w:r w:rsidR="00214E15">
        <w:fldChar w:fldCharType="begin">
          <w:fldData xml:space="preserve">PEVuZE5vdGU+PENpdGU+PEF1dGhvcj5CZW4tUG9yYXQ8L0F1dGhvcj48WWVhcj4yMDIxPC9ZZWFy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</w:fldData>
        </w:fldChar>
      </w:r>
      <w:r w:rsidR="00214E15">
        <w:instrText xml:space="preserve"> ADDIN EN.CITE </w:instrText>
      </w:r>
      <w:r w:rsidR="00214E15">
        <w:fldChar w:fldCharType="begin">
          <w:fldData xml:space="preserve">PEVuZE5vdGU+PENpdGU+PEF1dGhvcj5CZW4tUG9yYXQ8L0F1dGhvcj48WWVhcj4yMDIxPC9ZZWFy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</w:fldData>
        </w:fldChar>
      </w:r>
      <w:r w:rsidR="00214E15">
        <w:instrText xml:space="preserve"> ADDIN EN.CITE.DATA </w:instrText>
      </w:r>
      <w:r w:rsidR="00214E15">
        <w:fldChar w:fldCharType="separate"/>
      </w:r>
      <w:r w:rsidR="00214E15">
        <w:fldChar w:fldCharType="end"/>
      </w:r>
      <w:r w:rsidR="00214E15">
        <w:fldChar w:fldCharType="separate"/>
      </w:r>
      <w:r w:rsidR="00214E15">
        <w:rPr>
          <w:noProof/>
        </w:rPr>
        <w:t>(</w:t>
      </w:r>
      <w:r w:rsidR="00B20A41">
        <w:rPr>
          <w:noProof/>
        </w:rPr>
        <w:t>45</w:t>
      </w:r>
      <w:r w:rsidR="00214E15">
        <w:rPr>
          <w:noProof/>
        </w:rPr>
        <w:t>)</w:t>
      </w:r>
      <w:r w:rsidR="00214E15">
        <w:fldChar w:fldCharType="end"/>
      </w:r>
      <w:r w:rsidRPr="0056710E">
        <w:t xml:space="preserve"> used an open-label system meaning </w:t>
      </w:r>
      <w:r w:rsidR="00D90276">
        <w:t xml:space="preserve">that </w:t>
      </w:r>
      <w:r w:rsidRPr="0056710E">
        <w:t xml:space="preserve">both the </w:t>
      </w:r>
      <w:r w:rsidR="00E76E86">
        <w:t xml:space="preserve">researchers </w:t>
      </w:r>
      <w:r w:rsidRPr="0056710E">
        <w:t>and the pa</w:t>
      </w:r>
      <w:r w:rsidR="00FA52B1">
        <w:t>r</w:t>
      </w:r>
      <w:r w:rsidR="00E76E86">
        <w:t>t</w:t>
      </w:r>
      <w:r w:rsidR="00FA52B1">
        <w:t>i</w:t>
      </w:r>
      <w:r w:rsidR="00E76E86">
        <w:t xml:space="preserve">cipants </w:t>
      </w:r>
      <w:r w:rsidRPr="0056710E">
        <w:t>kn</w:t>
      </w:r>
      <w:r w:rsidR="00FA52B1">
        <w:t>e</w:t>
      </w:r>
      <w:r w:rsidRPr="0056710E">
        <w:t xml:space="preserve">w </w:t>
      </w:r>
      <w:r w:rsidR="00FA52B1">
        <w:t>the treatment allocation</w:t>
      </w:r>
      <w:r w:rsidRPr="0056710E">
        <w:t>. Additionally, a survey was done on the pa</w:t>
      </w:r>
      <w:r w:rsidR="00B33340">
        <w:t>rticipants</w:t>
      </w:r>
      <w:r w:rsidRPr="0056710E">
        <w:t xml:space="preserve"> showing they had variable postoperative vitamin D intake </w:t>
      </w:r>
      <w:r w:rsidR="008C3E2F">
        <w:t>from the diet</w:t>
      </w:r>
      <w:r w:rsidRPr="0056710E">
        <w:t xml:space="preserve"> and </w:t>
      </w:r>
      <w:r w:rsidR="00765E31">
        <w:t xml:space="preserve">variable </w:t>
      </w:r>
      <w:r w:rsidRPr="0056710E">
        <w:t xml:space="preserve">sun exposure which may have also affected the results. The trial </w:t>
      </w:r>
      <w:r w:rsidR="00B33340">
        <w:t>of</w:t>
      </w:r>
      <w:r w:rsidRPr="0056710E">
        <w:t xml:space="preserve"> Li et al</w:t>
      </w:r>
      <w:r w:rsidR="00B33340">
        <w:t>.</w:t>
      </w:r>
      <w:r w:rsidR="007438FA">
        <w:t xml:space="preserve"> </w:t>
      </w:r>
      <w:r w:rsidR="007438FA">
        <w:fldChar w:fldCharType="begin">
          <w:fldData xml:space="preserve">PEVuZE5vdGU+PENpdGU+PEF1dGhvcj5MaTwvQXV0aG9yPjxZZWFyPjIwMTg8L1llYXI+PFJlY051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</w:fldData>
        </w:fldChar>
      </w:r>
      <w:r w:rsidR="007438FA">
        <w:instrText xml:space="preserve"> ADDIN EN.CITE </w:instrText>
      </w:r>
      <w:r w:rsidR="007438FA">
        <w:fldChar w:fldCharType="begin">
          <w:fldData xml:space="preserve">PEVuZE5vdGU+PENpdGU+PEF1dGhvcj5MaTwvQXV0aG9yPjxZZWFyPjIwMTg8L1llYXI+PFJlY051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</w:fldData>
        </w:fldChar>
      </w:r>
      <w:r w:rsidR="007438FA">
        <w:instrText xml:space="preserve"> ADDIN EN.CITE.DATA </w:instrText>
      </w:r>
      <w:r w:rsidR="007438FA">
        <w:fldChar w:fldCharType="separate"/>
      </w:r>
      <w:r w:rsidR="007438FA">
        <w:fldChar w:fldCharType="end"/>
      </w:r>
      <w:r w:rsidR="007438FA">
        <w:fldChar w:fldCharType="separate"/>
      </w:r>
      <w:r w:rsidR="007438FA">
        <w:rPr>
          <w:noProof/>
        </w:rPr>
        <w:t>(</w:t>
      </w:r>
      <w:r w:rsidR="00B20A41">
        <w:rPr>
          <w:noProof/>
        </w:rPr>
        <w:t>48</w:t>
      </w:r>
      <w:r w:rsidR="007438FA">
        <w:rPr>
          <w:noProof/>
        </w:rPr>
        <w:t>)</w:t>
      </w:r>
      <w:r w:rsidR="007438FA">
        <w:fldChar w:fldCharType="end"/>
      </w:r>
      <w:r w:rsidRPr="0056710E">
        <w:t xml:space="preserve"> used a sealed envelope system of randomi</w:t>
      </w:r>
      <w:r w:rsidR="00B33340">
        <w:t>s</w:t>
      </w:r>
      <w:r w:rsidRPr="0056710E">
        <w:t xml:space="preserve">ation which has </w:t>
      </w:r>
      <w:r w:rsidR="00FC7C66">
        <w:t xml:space="preserve">been </w:t>
      </w:r>
      <w:r w:rsidRPr="0056710E">
        <w:t>shown to be prone to deliberate tampering</w:t>
      </w:r>
      <w:r w:rsidR="00B33340">
        <w:t xml:space="preserve"> by resea</w:t>
      </w:r>
      <w:r w:rsidR="000A2FAC">
        <w:t>r</w:t>
      </w:r>
      <w:r w:rsidR="00B33340">
        <w:t>chers</w:t>
      </w:r>
      <w:r w:rsidRPr="0056710E">
        <w:t xml:space="preserve"> </w:t>
      </w:r>
      <w:r w:rsidRPr="0056710E">
        <w:fldChar w:fldCharType="begin"/>
      </w:r>
      <w:r w:rsidR="00F30895">
        <w:instrText xml:space="preserve"> ADDIN EN.CITE &lt;EndNote&gt;&lt;Cite&gt;&lt;Author&gt;Torgerson&lt;/Author&gt;&lt;Year&gt;1999&lt;/Year&gt;&lt;RecNum&gt;5122&lt;/RecNum&gt;&lt;DisplayText&gt;(56)&lt;/DisplayText&gt;&lt;record&gt;&lt;rec-number&gt;5122&lt;/rec-number&gt;&lt;foreign-keys&gt;&lt;key app="EN" db-id="92tfx5paitf9w5e2ppgxtwe4f0t222we0dw5" timestamp="1734371885"&gt;5122&lt;/key&gt;&lt;/foreign-keys&gt;&lt;ref-type name="Journal Article"&gt;17&lt;/ref-type&gt;&lt;contributors&gt;&lt;authors&gt;&lt;author&gt;Torgerson, D. J.&lt;/author&gt;&lt;author&gt;Roberts, C.&lt;/author&gt;&lt;/authors&gt;&lt;/contributors&gt;&lt;auth-address&gt;National Primary Care Research and Development Centre, Centre for Health Economics, University of York, York YO1 5DD.&lt;/auth-address&gt;&lt;titles&gt;&lt;title&gt;Understanding controlled trials. Randomisation methods: concealment&lt;/title&gt;&lt;secondary-title&gt;Bmj&lt;/secondary-title&gt;&lt;/titles&gt;&lt;periodical&gt;&lt;full-title&gt;Bmj&lt;/full-title&gt;&lt;/periodical&gt;&lt;pages&gt;375-6&lt;/pages&gt;&lt;volume&gt;319&lt;/volume&gt;&lt;number&gt;7206&lt;/number&gt;&lt;keywords&gt;&lt;keyword&gt;*Controlled Clinical Trials as Topic&lt;/keyword&gt;&lt;keyword&gt;*Random Allocation&lt;/keyword&gt;&lt;/keywords&gt;&lt;dates&gt;&lt;year&gt;1999&lt;/year&gt;&lt;pub-dates&gt;&lt;date&gt;Aug 7&lt;/date&gt;&lt;/pub-dates&gt;&lt;/dates&gt;&lt;isbn&gt;0959-8138 (Print)&amp;#xD;0959-8138&lt;/isbn&gt;&lt;accession-num&gt;10435967&lt;/accession-num&gt;&lt;urls&gt;&lt;/urls&gt;&lt;custom2&gt;PMC1126995&lt;/custom2&gt;&lt;electronic-resource-num&gt;10.1136/bmj.319.7206.375&lt;/electronic-resource-num&gt;&lt;remote-database-provider&gt;NLM&lt;/remote-database-provider&gt;&lt;language&gt;eng&lt;/language&gt;&lt;/record&gt;&lt;/Cite&gt;&lt;/EndNote&gt;</w:instrText>
      </w:r>
      <w:r w:rsidRPr="0056710E">
        <w:fldChar w:fldCharType="separate"/>
      </w:r>
      <w:r w:rsidR="00F30895">
        <w:rPr>
          <w:noProof/>
        </w:rPr>
        <w:t>(</w:t>
      </w:r>
      <w:r w:rsidR="00A234B0">
        <w:rPr>
          <w:noProof/>
        </w:rPr>
        <w:t>57</w:t>
      </w:r>
      <w:r w:rsidR="00F30895">
        <w:rPr>
          <w:noProof/>
        </w:rPr>
        <w:t>)</w:t>
      </w:r>
      <w:r w:rsidRPr="0056710E">
        <w:fldChar w:fldCharType="end"/>
      </w:r>
      <w:r w:rsidRPr="0056710E">
        <w:t xml:space="preserve">. In the trial </w:t>
      </w:r>
      <w:r w:rsidR="000A2FAC">
        <w:t>of</w:t>
      </w:r>
      <w:r w:rsidRPr="0056710E">
        <w:t xml:space="preserve"> Luger et al</w:t>
      </w:r>
      <w:r w:rsidR="00E54727">
        <w:t>.</w:t>
      </w:r>
      <w:r w:rsidRPr="0056710E">
        <w:t xml:space="preserve"> </w:t>
      </w:r>
      <w:r w:rsidR="00A7445C">
        <w:fldChar w:fldCharType="begin">
          <w:fldData xml:space="preserve">PEVuZE5vdGU+PENpdGU+PEF1dGhvcj5MdWdlcjwvQXV0aG9yPjxZZWFyPjIwMTg8L1llYXI+PFJl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</w:fldData>
        </w:fldChar>
      </w:r>
      <w:r w:rsidR="00A7445C">
        <w:instrText xml:space="preserve"> ADDIN EN.CITE </w:instrText>
      </w:r>
      <w:r w:rsidR="00A7445C">
        <w:fldChar w:fldCharType="begin">
          <w:fldData xml:space="preserve">PEVuZE5vdGU+PENpdGU+PEF1dGhvcj5MdWdlcjwvQXV0aG9yPjxZZWFyPjIwMTg8L1llYXI+PFJl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</w:fldData>
        </w:fldChar>
      </w:r>
      <w:r w:rsidR="00A7445C">
        <w:instrText xml:space="preserve"> ADDIN EN.CITE.DATA </w:instrText>
      </w:r>
      <w:r w:rsidR="00A7445C">
        <w:fldChar w:fldCharType="separate"/>
      </w:r>
      <w:r w:rsidR="00A7445C">
        <w:fldChar w:fldCharType="end"/>
      </w:r>
      <w:r w:rsidR="00A7445C">
        <w:fldChar w:fldCharType="separate"/>
      </w:r>
      <w:r w:rsidR="00A7445C">
        <w:rPr>
          <w:noProof/>
        </w:rPr>
        <w:t>(</w:t>
      </w:r>
      <w:r w:rsidR="00A234B0">
        <w:rPr>
          <w:noProof/>
        </w:rPr>
        <w:t>49</w:t>
      </w:r>
      <w:r w:rsidR="00A7445C">
        <w:rPr>
          <w:noProof/>
        </w:rPr>
        <w:t>)</w:t>
      </w:r>
      <w:r w:rsidR="00A7445C">
        <w:fldChar w:fldCharType="end"/>
      </w:r>
      <w:r w:rsidR="00A7445C">
        <w:t xml:space="preserve"> </w:t>
      </w:r>
      <w:r w:rsidRPr="0056710E">
        <w:t xml:space="preserve">there was a 19.6% dropout rate across both groups of </w:t>
      </w:r>
      <w:r w:rsidR="000A2FAC">
        <w:t>participants</w:t>
      </w:r>
      <w:r w:rsidRPr="0056710E">
        <w:t xml:space="preserve"> and the reasons for these dropouts are not fully explored. Also, adherence to </w:t>
      </w:r>
      <w:r w:rsidR="000A2FAC">
        <w:t>v</w:t>
      </w:r>
      <w:r w:rsidRPr="0056710E">
        <w:t xml:space="preserve">itamin D supplementation decreased to 61% over the 6 months following surgery making </w:t>
      </w:r>
      <w:r w:rsidR="000A2FAC">
        <w:t xml:space="preserve">the </w:t>
      </w:r>
      <w:r w:rsidRPr="0056710E">
        <w:t xml:space="preserve">results less reliable. In the trial </w:t>
      </w:r>
      <w:r w:rsidR="000A2FAC">
        <w:t>of</w:t>
      </w:r>
      <w:r w:rsidRPr="0056710E">
        <w:t xml:space="preserve"> Urashima et al</w:t>
      </w:r>
      <w:r w:rsidR="000A2FAC">
        <w:t>.</w:t>
      </w:r>
      <w:r w:rsidR="00EE6222">
        <w:t xml:space="preserve"> </w:t>
      </w:r>
      <w:r w:rsidR="00EE6222">
        <w:fldChar w:fldCharType="begin">
          <w:fldData xml:space="preserve">PEVuZE5vdGU+PENpdGU+PEF1dGhvcj5VcmFzaGltYTwvQXV0aG9yPjxZZWFyPjIwMTk8L1llYXI+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==
</w:fldData>
        </w:fldChar>
      </w:r>
      <w:r w:rsidR="00EE6222">
        <w:instrText xml:space="preserve"> ADDIN EN.CITE </w:instrText>
      </w:r>
      <w:r w:rsidR="00EE6222">
        <w:fldChar w:fldCharType="begin">
          <w:fldData xml:space="preserve">PEVuZE5vdGU+PENpdGU+PEF1dGhvcj5VcmFzaGltYTwvQXV0aG9yPjxZZWFyPjIwMTk8L1llYXI+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==
</w:fldData>
        </w:fldChar>
      </w:r>
      <w:r w:rsidR="00EE6222">
        <w:instrText xml:space="preserve"> ADDIN EN.CITE.DATA </w:instrText>
      </w:r>
      <w:r w:rsidR="00EE6222">
        <w:fldChar w:fldCharType="separate"/>
      </w:r>
      <w:r w:rsidR="00EE6222">
        <w:fldChar w:fldCharType="end"/>
      </w:r>
      <w:r w:rsidR="00EE6222">
        <w:fldChar w:fldCharType="separate"/>
      </w:r>
      <w:r w:rsidR="00EE6222">
        <w:rPr>
          <w:noProof/>
        </w:rPr>
        <w:t>(</w:t>
      </w:r>
      <w:r w:rsidR="00A234B0">
        <w:rPr>
          <w:noProof/>
        </w:rPr>
        <w:t>54</w:t>
      </w:r>
      <w:r w:rsidR="00EE6222">
        <w:rPr>
          <w:noProof/>
        </w:rPr>
        <w:t>)</w:t>
      </w:r>
      <w:r w:rsidR="00EE6222">
        <w:fldChar w:fldCharType="end"/>
      </w:r>
      <w:r w:rsidRPr="0056710E">
        <w:t xml:space="preserve"> 3.6% of patients in the intervention group and 5.4% in the placebo group stopped medication during </w:t>
      </w:r>
      <w:r w:rsidR="00FC7C66">
        <w:t xml:space="preserve">the </w:t>
      </w:r>
      <w:r w:rsidRPr="0056710E">
        <w:t>trial making it harder to properly compare them. The post-hoc analysis of the same trial by Yonaga et al</w:t>
      </w:r>
      <w:r w:rsidR="000A2FAC">
        <w:t>.</w:t>
      </w:r>
      <w:r w:rsidR="00EE6222">
        <w:t xml:space="preserve"> </w:t>
      </w:r>
      <w:r w:rsidR="00EE6222">
        <w:fldChar w:fldCharType="begin">
          <w:fldData xml:space="preserve">PEVuZE5vdGU+PENpdGU+PEF1dGhvcj5Zb25hZ2E8L0F1dGhvcj48WWVhcj4yMDE5PC9ZZWFyPjxS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</w:fldData>
        </w:fldChar>
      </w:r>
      <w:r w:rsidR="00EE6222">
        <w:instrText xml:space="preserve"> ADDIN EN.CITE </w:instrText>
      </w:r>
      <w:r w:rsidR="00EE6222">
        <w:fldChar w:fldCharType="begin">
          <w:fldData xml:space="preserve">PEVuZE5vdGU+PENpdGU+PEF1dGhvcj5Zb25hZ2E8L0F1dGhvcj48WWVhcj4yMDE5PC9ZZWFyPjxS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</w:fldData>
        </w:fldChar>
      </w:r>
      <w:r w:rsidR="00EE6222">
        <w:instrText xml:space="preserve"> ADDIN EN.CITE.DATA </w:instrText>
      </w:r>
      <w:r w:rsidR="00EE6222">
        <w:fldChar w:fldCharType="separate"/>
      </w:r>
      <w:r w:rsidR="00EE6222">
        <w:fldChar w:fldCharType="end"/>
      </w:r>
      <w:r w:rsidR="00EE6222">
        <w:fldChar w:fldCharType="separate"/>
      </w:r>
      <w:r w:rsidR="00EE6222">
        <w:rPr>
          <w:noProof/>
        </w:rPr>
        <w:t>(</w:t>
      </w:r>
      <w:r w:rsidR="00A234B0">
        <w:rPr>
          <w:noProof/>
        </w:rPr>
        <w:t>55</w:t>
      </w:r>
      <w:r w:rsidR="00EE6222">
        <w:rPr>
          <w:noProof/>
        </w:rPr>
        <w:t>)</w:t>
      </w:r>
      <w:r w:rsidR="00EE6222">
        <w:fldChar w:fldCharType="end"/>
      </w:r>
      <w:r w:rsidRPr="0056710E">
        <w:t xml:space="preserve"> did not have these same issues as it excluded patients who did not have specimens available for histopathological evaluation. The randomi</w:t>
      </w:r>
      <w:r w:rsidR="00765282">
        <w:t>s</w:t>
      </w:r>
      <w:r w:rsidRPr="0056710E">
        <w:t xml:space="preserve">ation process in the </w:t>
      </w:r>
      <w:r w:rsidR="008C3E2F">
        <w:t>trial</w:t>
      </w:r>
      <w:r w:rsidR="008C3E2F" w:rsidRPr="0056710E">
        <w:t xml:space="preserve"> </w:t>
      </w:r>
      <w:r w:rsidR="000A2FAC">
        <w:t>of</w:t>
      </w:r>
      <w:r w:rsidRPr="0056710E">
        <w:t xml:space="preserve"> Marin et al</w:t>
      </w:r>
      <w:r w:rsidR="000A2FAC">
        <w:t>.</w:t>
      </w:r>
      <w:r w:rsidRPr="0056710E">
        <w:t xml:space="preserve"> </w:t>
      </w:r>
      <w:r w:rsidR="00F30895">
        <w:fldChar w:fldCharType="begin">
          <w:fldData xml:space="preserve">PEVuZE5vdGU+PENpdGU+PEF1dGhvcj5NYXJpbjwvQXV0aG9yPjxZZWFyPjIwMTc8L1llYXI+PFJl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</w:fldData>
        </w:fldChar>
      </w:r>
      <w:r w:rsidR="00F30895">
        <w:instrText xml:space="preserve"> ADDIN EN.CITE </w:instrText>
      </w:r>
      <w:r w:rsidR="00F30895">
        <w:fldChar w:fldCharType="begin">
          <w:fldData xml:space="preserve">PEVuZE5vdGU+PENpdGU+PEF1dGhvcj5NYXJpbjwvQXV0aG9yPjxZZWFyPjIwMTc8L1llYXI+PFJl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</w:fldData>
        </w:fldChar>
      </w:r>
      <w:r w:rsidR="00F30895">
        <w:instrText xml:space="preserve"> ADDIN EN.CITE.DATA </w:instrText>
      </w:r>
      <w:r w:rsidR="00F30895">
        <w:fldChar w:fldCharType="separate"/>
      </w:r>
      <w:r w:rsidR="00F30895">
        <w:fldChar w:fldCharType="end"/>
      </w:r>
      <w:r w:rsidR="00F30895">
        <w:fldChar w:fldCharType="separate"/>
      </w:r>
      <w:r w:rsidR="00F30895">
        <w:rPr>
          <w:noProof/>
        </w:rPr>
        <w:t>(</w:t>
      </w:r>
      <w:r w:rsidR="00A234B0">
        <w:rPr>
          <w:noProof/>
        </w:rPr>
        <w:t>56</w:t>
      </w:r>
      <w:r w:rsidR="00F30895">
        <w:rPr>
          <w:noProof/>
        </w:rPr>
        <w:t>)</w:t>
      </w:r>
      <w:r w:rsidR="00F30895">
        <w:fldChar w:fldCharType="end"/>
      </w:r>
      <w:r w:rsidR="00F30895">
        <w:t xml:space="preserve"> </w:t>
      </w:r>
      <w:r w:rsidRPr="0056710E">
        <w:t xml:space="preserve">was not fully described. </w:t>
      </w:r>
    </w:p>
    <w:p w14:paraId="0BFFEBD7" w14:textId="77777777" w:rsidR="00845E77" w:rsidRDefault="00845E77" w:rsidP="00D90276">
      <w:pPr>
        <w:spacing w:before="0" w:beforeAutospacing="0" w:after="0" w:afterAutospacing="0" w:line="360" w:lineRule="auto"/>
      </w:pPr>
    </w:p>
    <w:p w14:paraId="28597B07" w14:textId="269A0B0D" w:rsidR="00845E77" w:rsidRPr="0056710E" w:rsidRDefault="00845E77" w:rsidP="007E7233">
      <w:pPr>
        <w:spacing w:before="0" w:beforeAutospacing="0" w:after="0" w:afterAutospacing="0" w:line="360" w:lineRule="auto"/>
        <w:jc w:val="center"/>
      </w:pPr>
      <w:r>
        <w:rPr>
          <w:noProof/>
        </w:rPr>
        <w:lastRenderedPageBreak/>
        <w:drawing>
          <wp:inline distT="0" distB="0" distL="0" distR="0" wp14:anchorId="7EA6B6F4" wp14:editId="77DB026C">
            <wp:extent cx="5016500" cy="5685367"/>
            <wp:effectExtent l="0" t="0" r="0" b="0"/>
            <wp:docPr id="1061160657" name="Picture 1" descr="A chart of 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160657" name="Picture 1" descr="A chart of a test&#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18871" cy="5688054"/>
                    </a:xfrm>
                    <a:prstGeom prst="rect">
                      <a:avLst/>
                    </a:prstGeom>
                  </pic:spPr>
                </pic:pic>
              </a:graphicData>
            </a:graphic>
          </wp:inline>
        </w:drawing>
      </w:r>
    </w:p>
    <w:p w14:paraId="05647C4B" w14:textId="2E302566" w:rsidR="00582CFE" w:rsidRPr="0056710E" w:rsidRDefault="00EA056C" w:rsidP="000563C9">
      <w:pPr>
        <w:jc w:val="center"/>
      </w:pPr>
      <w:r w:rsidRPr="0056710E">
        <w:rPr>
          <w:b/>
        </w:rPr>
        <w:t>Figure 2</w:t>
      </w:r>
      <w:r w:rsidR="0040204D">
        <w:rPr>
          <w:b/>
        </w:rPr>
        <w:t>.</w:t>
      </w:r>
      <w:r w:rsidRPr="0056710E">
        <w:rPr>
          <w:b/>
        </w:rPr>
        <w:t xml:space="preserve"> </w:t>
      </w:r>
      <w:r w:rsidRPr="0056710E">
        <w:t xml:space="preserve">Traffic light plot </w:t>
      </w:r>
      <w:r w:rsidR="00720C0D">
        <w:t>summarizing</w:t>
      </w:r>
      <w:r w:rsidRPr="0056710E">
        <w:t xml:space="preserve"> risk of bias for </w:t>
      </w:r>
      <w:r w:rsidR="008C3E2F">
        <w:t xml:space="preserve">the trial described in </w:t>
      </w:r>
      <w:r w:rsidRPr="0056710E">
        <w:t xml:space="preserve">each </w:t>
      </w:r>
      <w:r w:rsidR="008C3E2F">
        <w:t>article</w:t>
      </w:r>
    </w:p>
    <w:p w14:paraId="7B00E9FD" w14:textId="77777777" w:rsidR="00FC6BEB" w:rsidRPr="00981D0C" w:rsidRDefault="00EA056C" w:rsidP="00981D0C">
      <w:pPr>
        <w:pStyle w:val="Heading1"/>
        <w:spacing w:before="0" w:beforeAutospacing="0" w:line="360" w:lineRule="auto"/>
        <w:rPr>
          <w:sz w:val="22"/>
          <w:szCs w:val="22"/>
          <w:u w:val="none"/>
        </w:rPr>
      </w:pPr>
      <w:r w:rsidRPr="00981D0C">
        <w:rPr>
          <w:sz w:val="22"/>
          <w:szCs w:val="22"/>
          <w:u w:val="none"/>
        </w:rPr>
        <w:t>Discussion</w:t>
      </w:r>
    </w:p>
    <w:p w14:paraId="6D1D7735" w14:textId="39DAE942" w:rsidR="00FC6BEB" w:rsidRPr="00981D0C" w:rsidRDefault="00EA056C" w:rsidP="00981D0C">
      <w:pPr>
        <w:spacing w:before="0" w:beforeAutospacing="0" w:line="360" w:lineRule="auto"/>
      </w:pPr>
      <w:r>
        <w:t>As far as we are aware this is the first systematic review of perioperative mic</w:t>
      </w:r>
      <w:r w:rsidR="00A476E7">
        <w:t>r</w:t>
      </w:r>
      <w:r>
        <w:t>on</w:t>
      </w:r>
      <w:r w:rsidR="00A476E7">
        <w:t>u</w:t>
      </w:r>
      <w:r>
        <w:t>trients and</w:t>
      </w:r>
      <w:r w:rsidR="00A476E7">
        <w:t xml:space="preserve"> post-surgery complications in patients undergoing gastrointestinal surgery. We anticipated </w:t>
      </w:r>
      <w:r w:rsidR="00EA57AC">
        <w:t>studies of pre-, post- or perioperative oral or intravenous administration of single or mixed micronutrients reporting on short</w:t>
      </w:r>
      <w:r w:rsidR="00F3021A">
        <w:t>-</w:t>
      </w:r>
      <w:r w:rsidR="00EA57AC">
        <w:t xml:space="preserve">term </w:t>
      </w:r>
      <w:r w:rsidR="00AF6E5F">
        <w:t>in</w:t>
      </w:r>
      <w:r w:rsidR="00CA2B14">
        <w:t xml:space="preserve">-hospital </w:t>
      </w:r>
      <w:r w:rsidR="00EA57AC">
        <w:t>complications suc</w:t>
      </w:r>
      <w:r w:rsidR="00EE2D09">
        <w:t>h</w:t>
      </w:r>
      <w:r w:rsidR="00EA57AC">
        <w:t xml:space="preserve"> as infections</w:t>
      </w:r>
      <w:r w:rsidR="00EE2D09">
        <w:t xml:space="preserve"> and </w:t>
      </w:r>
      <w:r w:rsidR="00EA57AC">
        <w:t>poor wound healing</w:t>
      </w:r>
      <w:r w:rsidR="00EE2D09">
        <w:t xml:space="preserve"> and</w:t>
      </w:r>
      <w:r w:rsidR="003A3E54">
        <w:t xml:space="preserve"> on</w:t>
      </w:r>
      <w:r w:rsidR="00EE2D09">
        <w:t xml:space="preserve"> clinical outcomes such as duration of hospital stay.</w:t>
      </w:r>
      <w:r w:rsidR="002E1780">
        <w:t xml:space="preserve"> In a search limited to publications since 20</w:t>
      </w:r>
      <w:r w:rsidR="00677078">
        <w:t>14</w:t>
      </w:r>
      <w:r w:rsidR="002E1780">
        <w:t xml:space="preserve">, </w:t>
      </w:r>
      <w:r w:rsidR="00820256">
        <w:t>one</w:t>
      </w:r>
      <w:r w:rsidR="00477B36">
        <w:t xml:space="preserve"> </w:t>
      </w:r>
      <w:r w:rsidR="00282730">
        <w:t xml:space="preserve">trial </w:t>
      </w:r>
      <w:r w:rsidR="00477B36">
        <w:t xml:space="preserve">investigated </w:t>
      </w:r>
      <w:r w:rsidR="0031493D">
        <w:t>preoperative administration (</w:t>
      </w:r>
      <w:r w:rsidR="00EE5D9A">
        <w:t>45</w:t>
      </w:r>
      <w:r w:rsidR="0031493D">
        <w:t>)</w:t>
      </w:r>
      <w:r w:rsidR="00A127EE">
        <w:t>,</w:t>
      </w:r>
      <w:r w:rsidR="0031493D">
        <w:t xml:space="preserve"> </w:t>
      </w:r>
      <w:r w:rsidR="00A127EE">
        <w:t>two</w:t>
      </w:r>
      <w:r w:rsidR="00CA0B8B">
        <w:t xml:space="preserve"> investigated preoperative administration followed by </w:t>
      </w:r>
      <w:r w:rsidR="00055364">
        <w:t xml:space="preserve">prolonged post-discharge administration </w:t>
      </w:r>
      <w:r w:rsidR="00055364">
        <w:lastRenderedPageBreak/>
        <w:t>(</w:t>
      </w:r>
      <w:r w:rsidR="00EE5D9A">
        <w:t>50,56</w:t>
      </w:r>
      <w:r w:rsidR="00055364">
        <w:t xml:space="preserve">), </w:t>
      </w:r>
      <w:r w:rsidR="007B4A9B">
        <w:t xml:space="preserve">one investigated intravenous administration in the </w:t>
      </w:r>
      <w:r w:rsidR="00282730">
        <w:t xml:space="preserve">immediate </w:t>
      </w:r>
      <w:r w:rsidR="007B4A9B">
        <w:t xml:space="preserve">postoperative period </w:t>
      </w:r>
      <w:r w:rsidR="00940E84">
        <w:t>(</w:t>
      </w:r>
      <w:r w:rsidR="00B93226">
        <w:t>48</w:t>
      </w:r>
      <w:r w:rsidR="00940E84">
        <w:t xml:space="preserve">) </w:t>
      </w:r>
      <w:r w:rsidR="007B4A9B">
        <w:t xml:space="preserve">and one used </w:t>
      </w:r>
      <w:r w:rsidR="006A2F75">
        <w:t>micronutrient containing dressings during the surgery itself</w:t>
      </w:r>
      <w:r w:rsidR="00940E84">
        <w:t xml:space="preserve"> (</w:t>
      </w:r>
      <w:r w:rsidR="00B93226">
        <w:t>51</w:t>
      </w:r>
      <w:r w:rsidR="00940E84">
        <w:t>)</w:t>
      </w:r>
      <w:r w:rsidR="006A2F75">
        <w:t xml:space="preserve">. The other </w:t>
      </w:r>
      <w:r w:rsidR="00524A01">
        <w:t>6</w:t>
      </w:r>
      <w:r w:rsidR="006A2F75">
        <w:t xml:space="preserve"> </w:t>
      </w:r>
      <w:r w:rsidR="00282730">
        <w:t xml:space="preserve">trials </w:t>
      </w:r>
      <w:r w:rsidR="009F091F">
        <w:t>(</w:t>
      </w:r>
      <w:r w:rsidR="00282730">
        <w:t xml:space="preserve">reported in </w:t>
      </w:r>
      <w:r w:rsidR="00524A01">
        <w:t>7</w:t>
      </w:r>
      <w:r w:rsidR="009F091F">
        <w:t xml:space="preserve"> </w:t>
      </w:r>
      <w:r w:rsidR="00282730">
        <w:t>artic</w:t>
      </w:r>
      <w:r w:rsidR="00E6048C">
        <w:t>l</w:t>
      </w:r>
      <w:r w:rsidR="00282730">
        <w:t>es</w:t>
      </w:r>
      <w:r w:rsidR="009F091F">
        <w:t xml:space="preserve">) </w:t>
      </w:r>
      <w:r w:rsidR="00940E84">
        <w:t xml:space="preserve">began </w:t>
      </w:r>
      <w:r w:rsidR="00524A01">
        <w:t xml:space="preserve">prolonged </w:t>
      </w:r>
      <w:r w:rsidR="00940E84">
        <w:t xml:space="preserve">micronutrient administration some period after </w:t>
      </w:r>
      <w:r w:rsidR="00524A01">
        <w:t xml:space="preserve">surgery/after </w:t>
      </w:r>
      <w:r w:rsidR="00D71F36">
        <w:t xml:space="preserve">discharge from hospital </w:t>
      </w:r>
      <w:r w:rsidR="00D71F36" w:rsidRPr="005424F0">
        <w:t>(</w:t>
      </w:r>
      <w:r w:rsidR="00B93226" w:rsidRPr="005424F0">
        <w:t>46,47,49,52</w:t>
      </w:r>
      <w:r w:rsidR="003F5DAC" w:rsidRPr="005424F0">
        <w:t>-</w:t>
      </w:r>
      <w:r w:rsidR="008D656F" w:rsidRPr="005424F0">
        <w:t>55</w:t>
      </w:r>
      <w:r w:rsidR="00D71F36" w:rsidRPr="005424F0">
        <w:t>).</w:t>
      </w:r>
      <w:r w:rsidR="00D71F36">
        <w:t xml:space="preserve"> Amongst the 11 </w:t>
      </w:r>
      <w:r w:rsidR="00282730">
        <w:t>trials</w:t>
      </w:r>
      <w:r w:rsidR="00D71F36">
        <w:t xml:space="preserve">, </w:t>
      </w:r>
      <w:r w:rsidR="002E1780">
        <w:t xml:space="preserve">only </w:t>
      </w:r>
      <w:r w:rsidR="00AA3398">
        <w:t xml:space="preserve">two </w:t>
      </w:r>
      <w:r w:rsidR="003F2F24">
        <w:t xml:space="preserve">looked at short-term </w:t>
      </w:r>
      <w:r w:rsidR="00CA2B14">
        <w:t xml:space="preserve">(in-hospital) </w:t>
      </w:r>
      <w:r w:rsidR="003F2F24">
        <w:t>complications and outcomes</w:t>
      </w:r>
      <w:r w:rsidR="007425CF">
        <w:t xml:space="preserve"> (</w:t>
      </w:r>
      <w:r w:rsidR="00A22140">
        <w:t>48,51</w:t>
      </w:r>
      <w:r w:rsidR="007425CF">
        <w:t>)</w:t>
      </w:r>
      <w:r w:rsidR="003F2F24">
        <w:t xml:space="preserve">, </w:t>
      </w:r>
      <w:r w:rsidR="00AA3398">
        <w:t>one of these being the trial of micronutrient containing dressings (</w:t>
      </w:r>
      <w:r w:rsidR="00A22140">
        <w:t>51</w:t>
      </w:r>
      <w:r w:rsidR="00AA3398">
        <w:t xml:space="preserve">). </w:t>
      </w:r>
      <w:r w:rsidR="002E1E50">
        <w:t xml:space="preserve">The other 9 </w:t>
      </w:r>
      <w:r w:rsidR="00282730">
        <w:t xml:space="preserve">trials </w:t>
      </w:r>
      <w:r w:rsidR="002E1E50">
        <w:t xml:space="preserve">investigated long-term </w:t>
      </w:r>
      <w:r w:rsidR="00CA2B14">
        <w:t xml:space="preserve">(post-discharge) </w:t>
      </w:r>
      <w:r w:rsidR="002E1E50">
        <w:t>outcomes including bone health (</w:t>
      </w:r>
      <w:r w:rsidR="00A22140">
        <w:t>45,49,50,53</w:t>
      </w:r>
      <w:r w:rsidR="002E1E50">
        <w:t>), disease recurrence (</w:t>
      </w:r>
      <w:r w:rsidR="00A22140">
        <w:t>46,47</w:t>
      </w:r>
      <w:r w:rsidR="002E1E50">
        <w:t>) and survival (</w:t>
      </w:r>
      <w:r w:rsidR="00A22140">
        <w:t>54,55</w:t>
      </w:r>
      <w:r w:rsidR="002E1E50">
        <w:t>).</w:t>
      </w:r>
      <w:r w:rsidR="005C7295">
        <w:t xml:space="preserve"> Therefore, this systematic review </w:t>
      </w:r>
      <w:proofErr w:type="gramStart"/>
      <w:r w:rsidR="005C7295">
        <w:t>is not able to</w:t>
      </w:r>
      <w:proofErr w:type="gramEnd"/>
      <w:r w:rsidR="005C7295">
        <w:t xml:space="preserve"> identify whether perioperative micronutrients </w:t>
      </w:r>
      <w:r w:rsidR="00730DF7">
        <w:t xml:space="preserve">reduce the risk of in-hospital complications and/or improve in-hospital </w:t>
      </w:r>
      <w:r w:rsidR="004D7244">
        <w:t>outcomes. Given that different micron</w:t>
      </w:r>
      <w:r w:rsidR="00803099">
        <w:t xml:space="preserve">utrients support immunity and wound healing and control adverse inflammation and oxidative stress, </w:t>
      </w:r>
      <w:r w:rsidR="008C26BD">
        <w:t>such bene</w:t>
      </w:r>
      <w:r w:rsidR="0040687C">
        <w:t>f</w:t>
      </w:r>
      <w:r w:rsidR="008C26BD">
        <w:t>its from micronutrients are possible, b</w:t>
      </w:r>
      <w:r w:rsidR="0040687C">
        <w:t>u</w:t>
      </w:r>
      <w:r w:rsidR="008C26BD">
        <w:t>t the lack of trials on this indicates an important u</w:t>
      </w:r>
      <w:r w:rsidR="004D7244">
        <w:t xml:space="preserve">nanswered research </w:t>
      </w:r>
      <w:r w:rsidR="008C26BD">
        <w:t>question</w:t>
      </w:r>
      <w:r w:rsidR="004D7244">
        <w:t>.</w:t>
      </w:r>
      <w:r w:rsidR="00C9740E">
        <w:t xml:space="preserve"> Vitamin D was the most studied micronutrient with 8 </w:t>
      </w:r>
      <w:r w:rsidR="006339DD">
        <w:t xml:space="preserve">trials </w:t>
      </w:r>
      <w:r w:rsidR="006F6285">
        <w:t>(</w:t>
      </w:r>
      <w:r w:rsidR="006339DD">
        <w:t xml:space="preserve">results reported in </w:t>
      </w:r>
      <w:r w:rsidR="006F6285">
        <w:t xml:space="preserve">9 </w:t>
      </w:r>
      <w:r w:rsidR="006339DD">
        <w:t>articles</w:t>
      </w:r>
      <w:r w:rsidR="006F6285">
        <w:t xml:space="preserve">) </w:t>
      </w:r>
      <w:r w:rsidR="007A6016">
        <w:t>examining its use</w:t>
      </w:r>
      <w:r w:rsidR="00C9740E">
        <w:t xml:space="preserve"> (</w:t>
      </w:r>
      <w:r w:rsidR="00BF1274">
        <w:t>45-47,49,50,52-55</w:t>
      </w:r>
      <w:r w:rsidR="00C9740E">
        <w:t xml:space="preserve">). </w:t>
      </w:r>
      <w:r w:rsidR="00BC4F05">
        <w:t xml:space="preserve">Multiple vitamins or micronutrients were used in 3 </w:t>
      </w:r>
      <w:r w:rsidR="006339DD">
        <w:t xml:space="preserve">trials </w:t>
      </w:r>
      <w:r w:rsidR="00BC4F05">
        <w:t>(</w:t>
      </w:r>
      <w:r w:rsidR="00BF1274">
        <w:t>45,48,56</w:t>
      </w:r>
      <w:r w:rsidR="00BC4F05">
        <w:t>), one of these in combination with vitamin D (</w:t>
      </w:r>
      <w:r w:rsidR="00C951C3">
        <w:t>45</w:t>
      </w:r>
      <w:r w:rsidR="00BC4F05">
        <w:t xml:space="preserve">). </w:t>
      </w:r>
      <w:r w:rsidR="00CD208D">
        <w:t xml:space="preserve">Five </w:t>
      </w:r>
      <w:r w:rsidR="006339DD">
        <w:t xml:space="preserve">trials </w:t>
      </w:r>
      <w:r w:rsidR="00CD208D">
        <w:t>were conducted following bariatric surgery</w:t>
      </w:r>
      <w:r w:rsidR="00E321CC">
        <w:t xml:space="preserve"> (</w:t>
      </w:r>
      <w:r w:rsidR="00C951C3">
        <w:t>45,49,50,53,56</w:t>
      </w:r>
      <w:r w:rsidR="00E321CC">
        <w:t>)</w:t>
      </w:r>
      <w:r w:rsidR="00CD208D">
        <w:t xml:space="preserve">, five </w:t>
      </w:r>
      <w:r w:rsidR="00316799">
        <w:t xml:space="preserve">(6 </w:t>
      </w:r>
      <w:r w:rsidR="00C951C3">
        <w:t>articles</w:t>
      </w:r>
      <w:r w:rsidR="00316799">
        <w:t xml:space="preserve">) </w:t>
      </w:r>
      <w:r w:rsidR="00CD208D">
        <w:t>in patie</w:t>
      </w:r>
      <w:r w:rsidR="00E321CC">
        <w:t>n</w:t>
      </w:r>
      <w:r w:rsidR="00CD208D">
        <w:t>ts undergoing surgery for gastro</w:t>
      </w:r>
      <w:r w:rsidR="00E321CC">
        <w:t>i</w:t>
      </w:r>
      <w:r w:rsidR="00CD208D">
        <w:t>nte</w:t>
      </w:r>
      <w:r w:rsidR="00E321CC">
        <w:t>st</w:t>
      </w:r>
      <w:r w:rsidR="00CD208D">
        <w:t>inal can</w:t>
      </w:r>
      <w:r w:rsidR="00E321CC">
        <w:t>c</w:t>
      </w:r>
      <w:r w:rsidR="00CD208D">
        <w:t xml:space="preserve">er </w:t>
      </w:r>
      <w:r w:rsidR="00E321CC">
        <w:t>(</w:t>
      </w:r>
      <w:r w:rsidR="001D618E">
        <w:t>46,48,51,52,54,55</w:t>
      </w:r>
      <w:r w:rsidR="00E321CC">
        <w:t xml:space="preserve">) </w:t>
      </w:r>
      <w:r w:rsidR="00CD208D">
        <w:t xml:space="preserve">and one in patients </w:t>
      </w:r>
      <w:r w:rsidR="00E321CC">
        <w:t>undergoing surgery for Crohn’s disease (</w:t>
      </w:r>
      <w:r w:rsidR="001D618E">
        <w:t>47</w:t>
      </w:r>
      <w:r w:rsidR="00E321CC">
        <w:t>). H</w:t>
      </w:r>
      <w:r w:rsidR="00DE4073">
        <w:t>e</w:t>
      </w:r>
      <w:r w:rsidR="00E321CC">
        <w:t>nce</w:t>
      </w:r>
      <w:r w:rsidR="002342BF">
        <w:t>,</w:t>
      </w:r>
      <w:r w:rsidR="00E321CC">
        <w:t xml:space="preserve"> the modest literature base identified </w:t>
      </w:r>
      <w:r w:rsidR="002342BF">
        <w:t xml:space="preserve">(12 </w:t>
      </w:r>
      <w:r w:rsidR="009B27C0">
        <w:t xml:space="preserve">articles </w:t>
      </w:r>
      <w:r w:rsidR="002342BF">
        <w:t xml:space="preserve">from 11 </w:t>
      </w:r>
      <w:r w:rsidR="009B27C0">
        <w:t>trials</w:t>
      </w:r>
      <w:r w:rsidR="002342BF">
        <w:t xml:space="preserve">) </w:t>
      </w:r>
      <w:r w:rsidR="00E321CC">
        <w:t>is very heterogeneous</w:t>
      </w:r>
      <w:r w:rsidR="00DE4073">
        <w:t xml:space="preserve"> in terms of micronutrients studied</w:t>
      </w:r>
      <w:r w:rsidR="000970DA">
        <w:t>;</w:t>
      </w:r>
      <w:r w:rsidR="00DE4073">
        <w:t xml:space="preserve"> types of </w:t>
      </w:r>
      <w:proofErr w:type="gramStart"/>
      <w:r w:rsidR="00CE2278">
        <w:t>p</w:t>
      </w:r>
      <w:r w:rsidR="00DE4073">
        <w:t>atient</w:t>
      </w:r>
      <w:proofErr w:type="gramEnd"/>
      <w:r w:rsidR="000970DA">
        <w:t xml:space="preserve"> </w:t>
      </w:r>
      <w:proofErr w:type="gramStart"/>
      <w:r w:rsidR="000970DA">
        <w:t>included;</w:t>
      </w:r>
      <w:proofErr w:type="gramEnd"/>
      <w:r w:rsidR="00DE4073">
        <w:t xml:space="preserve"> rout</w:t>
      </w:r>
      <w:r w:rsidR="00CE2278">
        <w:t xml:space="preserve">e, duration </w:t>
      </w:r>
      <w:r w:rsidR="000970DA">
        <w:t xml:space="preserve">and </w:t>
      </w:r>
      <w:r w:rsidR="00CE2278">
        <w:t>timing of initiation of administration</w:t>
      </w:r>
      <w:r w:rsidR="000970DA">
        <w:t>;</w:t>
      </w:r>
      <w:r w:rsidR="00CE2278">
        <w:t xml:space="preserve"> duration of follow-up</w:t>
      </w:r>
      <w:r w:rsidR="000970DA">
        <w:t>;</w:t>
      </w:r>
      <w:r w:rsidR="00CE2278">
        <w:t xml:space="preserve"> and outcomes reported. </w:t>
      </w:r>
      <w:r w:rsidRPr="00981D0C">
        <w:t>Additionally</w:t>
      </w:r>
      <w:r w:rsidR="009B27C0">
        <w:t>,</w:t>
      </w:r>
      <w:r w:rsidRPr="00981D0C">
        <w:t xml:space="preserve"> some </w:t>
      </w:r>
      <w:r w:rsidR="009B27C0">
        <w:t>trials</w:t>
      </w:r>
      <w:r w:rsidR="0037306A">
        <w:t xml:space="preserve"> </w:t>
      </w:r>
      <w:r w:rsidR="00A62429">
        <w:t xml:space="preserve">did not </w:t>
      </w:r>
      <w:r w:rsidRPr="00981D0C">
        <w:t>g</w:t>
      </w:r>
      <w:r w:rsidR="00A62429">
        <w:t>i</w:t>
      </w:r>
      <w:r w:rsidRPr="00981D0C">
        <w:t xml:space="preserve">ve the control group </w:t>
      </w:r>
      <w:r w:rsidR="00A62429">
        <w:t xml:space="preserve">any “dummy” </w:t>
      </w:r>
      <w:r w:rsidRPr="00981D0C">
        <w:t>treatment</w:t>
      </w:r>
      <w:r w:rsidR="0037306A">
        <w:t xml:space="preserve"> (</w:t>
      </w:r>
      <w:r w:rsidR="00AD2193">
        <w:t>50,52</w:t>
      </w:r>
      <w:r w:rsidR="0037306A">
        <w:t>)</w:t>
      </w:r>
      <w:r w:rsidRPr="00981D0C">
        <w:t xml:space="preserve">, others </w:t>
      </w:r>
      <w:r w:rsidR="00A62429">
        <w:t xml:space="preserve">used </w:t>
      </w:r>
      <w:r w:rsidR="00BA4A1F">
        <w:t xml:space="preserve">a placebo </w:t>
      </w:r>
      <w:r w:rsidR="00424E1D">
        <w:t>(</w:t>
      </w:r>
      <w:r w:rsidR="00AD2193">
        <w:t>46-48,54,55</w:t>
      </w:r>
      <w:r w:rsidR="00424E1D">
        <w:t xml:space="preserve">) </w:t>
      </w:r>
      <w:r w:rsidR="00BA4A1F">
        <w:t xml:space="preserve">and others </w:t>
      </w:r>
      <w:r w:rsidRPr="00981D0C">
        <w:t xml:space="preserve">gave </w:t>
      </w:r>
      <w:r w:rsidR="00BA4A1F">
        <w:t xml:space="preserve">the control group </w:t>
      </w:r>
      <w:r w:rsidRPr="00981D0C">
        <w:t>lower doses of the micronutrient</w:t>
      </w:r>
      <w:r w:rsidR="0059223F" w:rsidRPr="00981D0C">
        <w:t xml:space="preserve"> under study</w:t>
      </w:r>
      <w:r w:rsidR="00424E1D">
        <w:t xml:space="preserve"> (</w:t>
      </w:r>
      <w:r w:rsidR="00AD2193">
        <w:t>45,49,53</w:t>
      </w:r>
      <w:r w:rsidR="00424E1D">
        <w:t>)</w:t>
      </w:r>
      <w:r w:rsidRPr="00981D0C">
        <w:t xml:space="preserve">. </w:t>
      </w:r>
    </w:p>
    <w:p w14:paraId="1E732677" w14:textId="3A87E0BC" w:rsidR="00FC6BEB" w:rsidRPr="00981D0C" w:rsidRDefault="00EA056C" w:rsidP="00981D0C">
      <w:pPr>
        <w:spacing w:before="0" w:beforeAutospacing="0" w:line="360" w:lineRule="auto"/>
      </w:pPr>
      <w:r w:rsidRPr="00981D0C">
        <w:t xml:space="preserve">Vitamin D has a multitude of functions. It has an important role in </w:t>
      </w:r>
      <w:r w:rsidR="00DB5110" w:rsidRPr="00981D0C">
        <w:t>maintaining the homeostasis of minerals as well as</w:t>
      </w:r>
      <w:r w:rsidR="00E617D5" w:rsidRPr="00981D0C">
        <w:t xml:space="preserve"> in</w:t>
      </w:r>
      <w:r w:rsidR="00DB5110" w:rsidRPr="00981D0C">
        <w:t xml:space="preserve"> bone mineralization </w:t>
      </w:r>
      <w:r w:rsidRPr="00981D0C">
        <w:t xml:space="preserve">as it </w:t>
      </w:r>
      <w:r w:rsidR="007328B8" w:rsidRPr="00981D0C">
        <w:t xml:space="preserve">stimulates </w:t>
      </w:r>
      <w:r w:rsidRPr="00981D0C">
        <w:t xml:space="preserve">absorption of phosphorus and calcium </w:t>
      </w:r>
      <w:r w:rsidRPr="00981D0C">
        <w:fldChar w:fldCharType="begin">
          <w:fldData xml:space="preserve">PEVuZE5vdGU+PENpdGU+PEF1dGhvcj5SZWJlbG9zPC9BdXRob3I+PFllYXI+MjAyMzwvWWVhcj48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</w:fldData>
        </w:fldChar>
      </w:r>
      <w:r w:rsidR="00F30895" w:rsidRPr="00981D0C">
        <w:instrText xml:space="preserve"> ADDIN EN.CITE </w:instrText>
      </w:r>
      <w:r w:rsidR="00F30895" w:rsidRPr="00981D0C">
        <w:fldChar w:fldCharType="begin">
          <w:fldData xml:space="preserve">PEVuZE5vdGU+PENpdGU+PEF1dGhvcj5SZWJlbG9zPC9BdXRob3I+PFllYXI+MjAyMzwvWWVhcj48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</w:fldData>
        </w:fldChar>
      </w:r>
      <w:r w:rsidR="00F30895" w:rsidRPr="00981D0C">
        <w:instrText xml:space="preserve"> ADDIN EN.CITE.DATA </w:instrText>
      </w:r>
      <w:r w:rsidR="00F30895" w:rsidRPr="00981D0C">
        <w:fldChar w:fldCharType="separate"/>
      </w:r>
      <w:r w:rsidR="00F30895" w:rsidRPr="00981D0C">
        <w:fldChar w:fldCharType="end"/>
      </w:r>
      <w:r w:rsidRPr="00981D0C">
        <w:fldChar w:fldCharType="separate"/>
      </w:r>
      <w:r w:rsidR="00F30895" w:rsidRPr="00981D0C">
        <w:rPr>
          <w:noProof/>
        </w:rPr>
        <w:t>(</w:t>
      </w:r>
      <w:r w:rsidR="00AD2193">
        <w:rPr>
          <w:noProof/>
        </w:rPr>
        <w:t>58</w:t>
      </w:r>
      <w:r w:rsidR="00F30895" w:rsidRPr="00981D0C">
        <w:rPr>
          <w:noProof/>
        </w:rPr>
        <w:t>)</w:t>
      </w:r>
      <w:r w:rsidRPr="00981D0C">
        <w:fldChar w:fldCharType="end"/>
      </w:r>
      <w:r w:rsidRPr="00981D0C">
        <w:t>. Ben-</w:t>
      </w:r>
      <w:r w:rsidR="004661CC" w:rsidRPr="00981D0C">
        <w:t>P</w:t>
      </w:r>
      <w:r w:rsidRPr="00981D0C">
        <w:t>orat et al</w:t>
      </w:r>
      <w:r w:rsidR="00522EDE">
        <w:t>.</w:t>
      </w:r>
      <w:r w:rsidR="00214E15" w:rsidRPr="00981D0C">
        <w:t xml:space="preserve"> </w:t>
      </w:r>
      <w:r w:rsidR="00214E15" w:rsidRPr="00981D0C">
        <w:fldChar w:fldCharType="begin">
          <w:fldData xml:space="preserve">PEVuZE5vdGU+PENpdGU+PEF1dGhvcj5CZW4tUG9yYXQ8L0F1dGhvcj48WWVhcj4yMDIxPC9ZZWFy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</w:fldData>
        </w:fldChar>
      </w:r>
      <w:r w:rsidR="00214E15" w:rsidRPr="00981D0C">
        <w:instrText xml:space="preserve"> ADDIN EN.CITE </w:instrText>
      </w:r>
      <w:r w:rsidR="00214E15" w:rsidRPr="00981D0C">
        <w:fldChar w:fldCharType="begin">
          <w:fldData xml:space="preserve">PEVuZE5vdGU+PENpdGU+PEF1dGhvcj5CZW4tUG9yYXQ8L0F1dGhvcj48WWVhcj4yMDIxPC9ZZWFy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</w:fldData>
        </w:fldChar>
      </w:r>
      <w:r w:rsidR="00214E15" w:rsidRPr="00981D0C">
        <w:instrText xml:space="preserve"> ADDIN EN.CITE.DATA </w:instrText>
      </w:r>
      <w:r w:rsidR="00214E15" w:rsidRPr="00981D0C">
        <w:fldChar w:fldCharType="separate"/>
      </w:r>
      <w:r w:rsidR="00214E15" w:rsidRPr="00981D0C">
        <w:fldChar w:fldCharType="end"/>
      </w:r>
      <w:r w:rsidR="00214E15" w:rsidRPr="00981D0C">
        <w:fldChar w:fldCharType="separate"/>
      </w:r>
      <w:r w:rsidR="00214E15" w:rsidRPr="00981D0C">
        <w:rPr>
          <w:noProof/>
        </w:rPr>
        <w:t>(</w:t>
      </w:r>
      <w:r w:rsidR="00794A04">
        <w:rPr>
          <w:noProof/>
        </w:rPr>
        <w:t>45</w:t>
      </w:r>
      <w:r w:rsidR="00214E15" w:rsidRPr="00981D0C">
        <w:rPr>
          <w:noProof/>
        </w:rPr>
        <w:t>)</w:t>
      </w:r>
      <w:r w:rsidR="00214E15" w:rsidRPr="00981D0C">
        <w:fldChar w:fldCharType="end"/>
      </w:r>
      <w:r w:rsidRPr="00981D0C">
        <w:t xml:space="preserve"> and </w:t>
      </w:r>
      <w:proofErr w:type="spellStart"/>
      <w:r w:rsidRPr="00981D0C">
        <w:t>Volonakis</w:t>
      </w:r>
      <w:proofErr w:type="spellEnd"/>
      <w:r w:rsidRPr="00981D0C">
        <w:t xml:space="preserve"> et al</w:t>
      </w:r>
      <w:r w:rsidR="00522EDE">
        <w:t>.</w:t>
      </w:r>
      <w:r w:rsidR="00A7445C" w:rsidRPr="00981D0C">
        <w:t xml:space="preserve"> </w:t>
      </w:r>
      <w:r w:rsidR="00A7445C" w:rsidRPr="00981D0C">
        <w:fldChar w:fldCharType="begin">
          <w:fldData xml:space="preserve">PEVuZE5vdGU+PENpdGU+PEF1dGhvcj5Wb2xvbmFraXM8L0F1dGhvcj48WWVhcj4yMDIxPC9ZZWFy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</w:fldData>
        </w:fldChar>
      </w:r>
      <w:r w:rsidR="00A7445C" w:rsidRPr="00981D0C">
        <w:instrText xml:space="preserve"> ADDIN EN.CITE </w:instrText>
      </w:r>
      <w:r w:rsidR="00A7445C" w:rsidRPr="00981D0C">
        <w:fldChar w:fldCharType="begin">
          <w:fldData xml:space="preserve">PEVuZE5vdGU+PENpdGU+PEF1dGhvcj5Wb2xvbmFraXM8L0F1dGhvcj48WWVhcj4yMDIxPC9ZZWFy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</w:fldData>
        </w:fldChar>
      </w:r>
      <w:r w:rsidR="00A7445C" w:rsidRPr="00981D0C">
        <w:instrText xml:space="preserve"> ADDIN EN.CITE.DATA </w:instrText>
      </w:r>
      <w:r w:rsidR="00A7445C" w:rsidRPr="00981D0C">
        <w:fldChar w:fldCharType="separate"/>
      </w:r>
      <w:r w:rsidR="00A7445C" w:rsidRPr="00981D0C">
        <w:fldChar w:fldCharType="end"/>
      </w:r>
      <w:r w:rsidR="00A7445C" w:rsidRPr="00981D0C">
        <w:fldChar w:fldCharType="separate"/>
      </w:r>
      <w:r w:rsidR="00A7445C" w:rsidRPr="00981D0C">
        <w:rPr>
          <w:noProof/>
        </w:rPr>
        <w:t>(</w:t>
      </w:r>
      <w:r w:rsidR="00794A04">
        <w:rPr>
          <w:noProof/>
        </w:rPr>
        <w:t>53</w:t>
      </w:r>
      <w:r w:rsidR="00A7445C" w:rsidRPr="00981D0C">
        <w:rPr>
          <w:noProof/>
        </w:rPr>
        <w:t>)</w:t>
      </w:r>
      <w:r w:rsidR="00A7445C" w:rsidRPr="00981D0C">
        <w:fldChar w:fldCharType="end"/>
      </w:r>
      <w:r w:rsidRPr="00981D0C">
        <w:t xml:space="preserve"> found that </w:t>
      </w:r>
      <w:r w:rsidR="00522EDE">
        <w:t>v</w:t>
      </w:r>
      <w:r w:rsidRPr="00981D0C">
        <w:t>itamin D supplementation did not affect the decreas</w:t>
      </w:r>
      <w:r w:rsidR="00522EDE">
        <w:t>e in</w:t>
      </w:r>
      <w:r w:rsidRPr="00981D0C">
        <w:t xml:space="preserve"> bone </w:t>
      </w:r>
      <w:r w:rsidR="004661CC" w:rsidRPr="00981D0C">
        <w:t xml:space="preserve">mineral density </w:t>
      </w:r>
      <w:r w:rsidR="000E1496" w:rsidRPr="00981D0C">
        <w:t xml:space="preserve">that can occur </w:t>
      </w:r>
      <w:r w:rsidRPr="00981D0C">
        <w:t>following bariatric surgery</w:t>
      </w:r>
      <w:r w:rsidR="000E1496" w:rsidRPr="00981D0C">
        <w:t>;</w:t>
      </w:r>
      <w:r w:rsidRPr="00981D0C">
        <w:t xml:space="preserve"> the doses used in these </w:t>
      </w:r>
      <w:r w:rsidR="00D46A56">
        <w:t>trial</w:t>
      </w:r>
      <w:r w:rsidR="002B151C">
        <w:t>s</w:t>
      </w:r>
      <w:r w:rsidRPr="00981D0C">
        <w:t xml:space="preserve"> were 4</w:t>
      </w:r>
      <w:r w:rsidR="002B151C">
        <w:t>,</w:t>
      </w:r>
      <w:r w:rsidRPr="00981D0C">
        <w:t xml:space="preserve">000 IU/day </w:t>
      </w:r>
      <w:r w:rsidR="00373651">
        <w:t>for 2 months preoperatively (</w:t>
      </w:r>
      <w:r w:rsidR="00794A04">
        <w:t>45</w:t>
      </w:r>
      <w:r w:rsidR="00373651">
        <w:t xml:space="preserve">) </w:t>
      </w:r>
      <w:r w:rsidRPr="00981D0C">
        <w:t>and 10</w:t>
      </w:r>
      <w:r w:rsidR="002B151C">
        <w:t>,</w:t>
      </w:r>
      <w:r w:rsidRPr="00981D0C">
        <w:t xml:space="preserve">000 IU/day </w:t>
      </w:r>
      <w:r w:rsidR="00CC66EE">
        <w:t xml:space="preserve">for the first postoperative month followed by </w:t>
      </w:r>
      <w:r w:rsidR="000A3E4D">
        <w:t>600 IU/day for a year (</w:t>
      </w:r>
      <w:r w:rsidR="00794A04">
        <w:t>53</w:t>
      </w:r>
      <w:r w:rsidR="000A3E4D">
        <w:t xml:space="preserve">). </w:t>
      </w:r>
      <w:r w:rsidR="002B151C">
        <w:t>In contrast</w:t>
      </w:r>
      <w:r w:rsidRPr="00981D0C">
        <w:t>, Luger et al</w:t>
      </w:r>
      <w:r w:rsidR="002B151C">
        <w:t>.</w:t>
      </w:r>
      <w:r w:rsidR="00A7445C" w:rsidRPr="00981D0C">
        <w:t xml:space="preserve"> </w:t>
      </w:r>
      <w:r w:rsidR="00A7445C" w:rsidRPr="00981D0C">
        <w:fldChar w:fldCharType="begin">
          <w:fldData xml:space="preserve">PEVuZE5vdGU+PENpdGU+PEF1dGhvcj5MdWdlcjwvQXV0aG9yPjxZZWFyPjIwMTg8L1llYXI+PFJl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</w:fldData>
        </w:fldChar>
      </w:r>
      <w:r w:rsidR="00A7445C" w:rsidRPr="00981D0C">
        <w:instrText xml:space="preserve"> ADDIN EN.CITE </w:instrText>
      </w:r>
      <w:r w:rsidR="00A7445C" w:rsidRPr="00981D0C">
        <w:fldChar w:fldCharType="begin">
          <w:fldData xml:space="preserve">PEVuZE5vdGU+PENpdGU+PEF1dGhvcj5MdWdlcjwvQXV0aG9yPjxZZWFyPjIwMTg8L1llYXI+PFJl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</w:fldData>
        </w:fldChar>
      </w:r>
      <w:r w:rsidR="00A7445C" w:rsidRPr="00981D0C">
        <w:instrText xml:space="preserve"> ADDIN EN.CITE.DATA </w:instrText>
      </w:r>
      <w:r w:rsidR="00A7445C" w:rsidRPr="00981D0C">
        <w:fldChar w:fldCharType="separate"/>
      </w:r>
      <w:r w:rsidR="00A7445C" w:rsidRPr="00981D0C">
        <w:fldChar w:fldCharType="end"/>
      </w:r>
      <w:r w:rsidR="00A7445C" w:rsidRPr="00981D0C">
        <w:fldChar w:fldCharType="separate"/>
      </w:r>
      <w:r w:rsidR="00A7445C" w:rsidRPr="00981D0C">
        <w:rPr>
          <w:noProof/>
        </w:rPr>
        <w:t>(</w:t>
      </w:r>
      <w:r w:rsidR="00794A04">
        <w:rPr>
          <w:noProof/>
        </w:rPr>
        <w:t>49</w:t>
      </w:r>
      <w:r w:rsidR="00A7445C" w:rsidRPr="00981D0C">
        <w:rPr>
          <w:noProof/>
        </w:rPr>
        <w:t>)</w:t>
      </w:r>
      <w:r w:rsidR="00A7445C" w:rsidRPr="00981D0C">
        <w:fldChar w:fldCharType="end"/>
      </w:r>
      <w:r w:rsidRPr="00981D0C">
        <w:t xml:space="preserve"> and </w:t>
      </w:r>
      <w:proofErr w:type="spellStart"/>
      <w:r w:rsidRPr="00981D0C">
        <w:t>Muschitz</w:t>
      </w:r>
      <w:proofErr w:type="spellEnd"/>
      <w:r w:rsidRPr="00981D0C">
        <w:t xml:space="preserve"> et al</w:t>
      </w:r>
      <w:r w:rsidR="002B151C">
        <w:t>.</w:t>
      </w:r>
      <w:r w:rsidR="00FD6362" w:rsidRPr="00981D0C">
        <w:t xml:space="preserve"> </w:t>
      </w:r>
      <w:r w:rsidR="00FD6362" w:rsidRPr="00981D0C">
        <w:fldChar w:fldCharType="begin">
          <w:fldData xml:space="preserve">PEVuZE5vdGU+PENpdGU+PEF1dGhvcj5NdXNjaGl0ejwvQXV0aG9yPjxZZWFyPjIwMTY8L1llYXI+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</w:fldData>
        </w:fldChar>
      </w:r>
      <w:r w:rsidR="00FD6362" w:rsidRPr="00981D0C">
        <w:instrText xml:space="preserve"> ADDIN EN.CITE </w:instrText>
      </w:r>
      <w:r w:rsidR="00FD6362" w:rsidRPr="00981D0C">
        <w:fldChar w:fldCharType="begin">
          <w:fldData xml:space="preserve">PEVuZE5vdGU+PENpdGU+PEF1dGhvcj5NdXNjaGl0ejwvQXV0aG9yPjxZZWFyPjIwMTY8L1llYXI+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</w:fldData>
        </w:fldChar>
      </w:r>
      <w:r w:rsidR="00FD6362" w:rsidRPr="00981D0C">
        <w:instrText xml:space="preserve"> ADDIN EN.CITE.DATA </w:instrText>
      </w:r>
      <w:r w:rsidR="00FD6362" w:rsidRPr="00981D0C">
        <w:fldChar w:fldCharType="separate"/>
      </w:r>
      <w:r w:rsidR="00FD6362" w:rsidRPr="00981D0C">
        <w:fldChar w:fldCharType="end"/>
      </w:r>
      <w:r w:rsidR="00FD6362" w:rsidRPr="00981D0C">
        <w:fldChar w:fldCharType="separate"/>
      </w:r>
      <w:r w:rsidR="00FD6362" w:rsidRPr="00981D0C">
        <w:rPr>
          <w:noProof/>
        </w:rPr>
        <w:t>(</w:t>
      </w:r>
      <w:r w:rsidR="00794A04">
        <w:rPr>
          <w:noProof/>
        </w:rPr>
        <w:t>50</w:t>
      </w:r>
      <w:r w:rsidR="00FD6362" w:rsidRPr="00981D0C">
        <w:rPr>
          <w:noProof/>
        </w:rPr>
        <w:t>)</w:t>
      </w:r>
      <w:r w:rsidR="00FD6362" w:rsidRPr="00981D0C">
        <w:fldChar w:fldCharType="end"/>
      </w:r>
      <w:r w:rsidRPr="00981D0C">
        <w:t xml:space="preserve">, </w:t>
      </w:r>
      <w:r w:rsidR="00673C3E" w:rsidRPr="00981D0C">
        <w:t xml:space="preserve">who </w:t>
      </w:r>
      <w:r w:rsidR="002B151C">
        <w:t xml:space="preserve">both </w:t>
      </w:r>
      <w:r w:rsidRPr="00981D0C">
        <w:t xml:space="preserve">found </w:t>
      </w:r>
      <w:r w:rsidR="00673C3E" w:rsidRPr="00981D0C">
        <w:t xml:space="preserve">that </w:t>
      </w:r>
      <w:r w:rsidR="000E1496" w:rsidRPr="00981D0C">
        <w:t xml:space="preserve">vitamin D </w:t>
      </w:r>
      <w:r w:rsidRPr="00981D0C">
        <w:t xml:space="preserve">improved bone health </w:t>
      </w:r>
      <w:r w:rsidR="002B151C">
        <w:t>after bariatric surgery (</w:t>
      </w:r>
      <w:r w:rsidRPr="00981D0C">
        <w:t>as well improv</w:t>
      </w:r>
      <w:r w:rsidR="000E1496" w:rsidRPr="00981D0C">
        <w:t>ing</w:t>
      </w:r>
      <w:r w:rsidRPr="00981D0C">
        <w:t xml:space="preserve"> emotional</w:t>
      </w:r>
      <w:r w:rsidR="000E1496" w:rsidRPr="00981D0C">
        <w:t xml:space="preserve"> and </w:t>
      </w:r>
      <w:r w:rsidRPr="00981D0C">
        <w:t>physical wellbeing</w:t>
      </w:r>
      <w:r w:rsidR="002B151C">
        <w:t>)</w:t>
      </w:r>
      <w:r w:rsidRPr="00981D0C">
        <w:t xml:space="preserve"> used </w:t>
      </w:r>
      <w:r w:rsidR="000A3E4D">
        <w:t xml:space="preserve">different dosing regimens. </w:t>
      </w:r>
      <w:r w:rsidR="00D73C4D">
        <w:t>Luger et al. (</w:t>
      </w:r>
      <w:r w:rsidR="00825AD2">
        <w:t>49</w:t>
      </w:r>
      <w:r w:rsidR="00D73C4D">
        <w:t>) gave three loading doses of 100,000 IU in the first month post</w:t>
      </w:r>
      <w:r w:rsidR="00374AB6">
        <w:t>-</w:t>
      </w:r>
      <w:r w:rsidR="00D73C4D">
        <w:t xml:space="preserve">operation </w:t>
      </w:r>
      <w:r w:rsidR="004E7741">
        <w:t>and then 3,420 IU/day for 5 months</w:t>
      </w:r>
      <w:r w:rsidR="000118DE">
        <w:t>,</w:t>
      </w:r>
      <w:r w:rsidR="004E7741">
        <w:t xml:space="preserve"> while </w:t>
      </w:r>
      <w:proofErr w:type="spellStart"/>
      <w:r w:rsidR="004E7741">
        <w:t>Muschitz</w:t>
      </w:r>
      <w:proofErr w:type="spellEnd"/>
      <w:r w:rsidR="004E7741">
        <w:t xml:space="preserve"> et al. (</w:t>
      </w:r>
      <w:r w:rsidR="00825AD2">
        <w:t>50</w:t>
      </w:r>
      <w:r w:rsidR="004E7741">
        <w:t xml:space="preserve">) </w:t>
      </w:r>
      <w:r w:rsidR="00374AB6">
        <w:t xml:space="preserve">gave 28,000 IU per week for 8 weeks pre-surgery and then 16,000 IU per week for 2 years post-surgery. </w:t>
      </w:r>
      <w:r w:rsidRPr="00981D0C">
        <w:t xml:space="preserve">Therefore, it is possible that </w:t>
      </w:r>
      <w:r w:rsidR="00A45F2E">
        <w:t>v</w:t>
      </w:r>
      <w:r w:rsidRPr="00981D0C">
        <w:t xml:space="preserve">itamin D </w:t>
      </w:r>
      <w:r w:rsidRPr="00981D0C">
        <w:lastRenderedPageBreak/>
        <w:t xml:space="preserve">supplementation benefits bone health and quality of life </w:t>
      </w:r>
      <w:r w:rsidR="004C5194">
        <w:t xml:space="preserve">following bariatric surgery </w:t>
      </w:r>
      <w:r w:rsidRPr="00981D0C">
        <w:t xml:space="preserve">but only </w:t>
      </w:r>
      <w:r w:rsidR="00673C3E" w:rsidRPr="00981D0C">
        <w:t xml:space="preserve">if used </w:t>
      </w:r>
      <w:r w:rsidRPr="00981D0C">
        <w:t xml:space="preserve">at </w:t>
      </w:r>
      <w:r w:rsidR="004C5194">
        <w:t xml:space="preserve">sufficiently </w:t>
      </w:r>
      <w:r w:rsidRPr="00981D0C">
        <w:t>high doses</w:t>
      </w:r>
      <w:r w:rsidR="00446795">
        <w:t xml:space="preserve"> for sufficient duration</w:t>
      </w:r>
      <w:r w:rsidRPr="00981D0C">
        <w:t>. Additionally, the use of sublingual administration (as oppose</w:t>
      </w:r>
      <w:r w:rsidR="00C22834" w:rsidRPr="00981D0C">
        <w:t>d</w:t>
      </w:r>
      <w:r w:rsidRPr="00981D0C">
        <w:t xml:space="preserve"> to oral) by </w:t>
      </w:r>
      <w:proofErr w:type="spellStart"/>
      <w:r w:rsidRPr="00981D0C">
        <w:t>Muschitz</w:t>
      </w:r>
      <w:proofErr w:type="spellEnd"/>
      <w:r w:rsidRPr="00981D0C">
        <w:t xml:space="preserve"> et al</w:t>
      </w:r>
      <w:r w:rsidR="009133C1">
        <w:t>.</w:t>
      </w:r>
      <w:r w:rsidRPr="00981D0C">
        <w:t xml:space="preserve"> </w:t>
      </w:r>
      <w:r w:rsidR="00FD6362" w:rsidRPr="00981D0C">
        <w:fldChar w:fldCharType="begin">
          <w:fldData xml:space="preserve">PEVuZE5vdGU+PENpdGU+PEF1dGhvcj5NdXNjaGl0ejwvQXV0aG9yPjxZZWFyPjIwMTY8L1llYXI+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</w:fldData>
        </w:fldChar>
      </w:r>
      <w:r w:rsidR="00FD6362" w:rsidRPr="00981D0C">
        <w:instrText xml:space="preserve"> ADDIN EN.CITE </w:instrText>
      </w:r>
      <w:r w:rsidR="00FD6362" w:rsidRPr="00981D0C">
        <w:fldChar w:fldCharType="begin">
          <w:fldData xml:space="preserve">PEVuZE5vdGU+PENpdGU+PEF1dGhvcj5NdXNjaGl0ejwvQXV0aG9yPjxZZWFyPjIwMTY8L1llYXI+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</w:fldData>
        </w:fldChar>
      </w:r>
      <w:r w:rsidR="00FD6362" w:rsidRPr="00981D0C">
        <w:instrText xml:space="preserve"> ADDIN EN.CITE.DATA </w:instrText>
      </w:r>
      <w:r w:rsidR="00FD6362" w:rsidRPr="00981D0C">
        <w:fldChar w:fldCharType="separate"/>
      </w:r>
      <w:r w:rsidR="00FD6362" w:rsidRPr="00981D0C">
        <w:fldChar w:fldCharType="end"/>
      </w:r>
      <w:r w:rsidR="00FD6362" w:rsidRPr="00981D0C">
        <w:fldChar w:fldCharType="separate"/>
      </w:r>
      <w:r w:rsidR="00FD6362" w:rsidRPr="00981D0C">
        <w:rPr>
          <w:noProof/>
        </w:rPr>
        <w:t>(</w:t>
      </w:r>
      <w:r w:rsidR="00825AD2">
        <w:rPr>
          <w:noProof/>
        </w:rPr>
        <w:t>50</w:t>
      </w:r>
      <w:r w:rsidR="00FD6362" w:rsidRPr="00981D0C">
        <w:rPr>
          <w:noProof/>
        </w:rPr>
        <w:t>)</w:t>
      </w:r>
      <w:r w:rsidR="00FD6362" w:rsidRPr="00981D0C">
        <w:fldChar w:fldCharType="end"/>
      </w:r>
      <w:r w:rsidR="00FD6362" w:rsidRPr="00981D0C">
        <w:t xml:space="preserve"> </w:t>
      </w:r>
      <w:r w:rsidRPr="00981D0C">
        <w:t xml:space="preserve">may have allowed for </w:t>
      </w:r>
      <w:r w:rsidR="00164F00" w:rsidRPr="00981D0C">
        <w:t xml:space="preserve">an enhanced </w:t>
      </w:r>
      <w:r w:rsidR="00C22834" w:rsidRPr="00981D0C">
        <w:t>e</w:t>
      </w:r>
      <w:r w:rsidR="00164F00" w:rsidRPr="00981D0C">
        <w:t>ffect</w:t>
      </w:r>
      <w:r w:rsidR="009133C1">
        <w:t xml:space="preserve"> of vitamin D</w:t>
      </w:r>
      <w:r w:rsidRPr="00981D0C">
        <w:t xml:space="preserve">. </w:t>
      </w:r>
    </w:p>
    <w:p w14:paraId="42976099" w14:textId="128982C8" w:rsidR="00FC6BEB" w:rsidRPr="00981D0C" w:rsidRDefault="00EA056C" w:rsidP="00981D0C">
      <w:pPr>
        <w:spacing w:before="0" w:beforeAutospacing="0" w:line="360" w:lineRule="auto"/>
      </w:pPr>
      <w:r w:rsidRPr="00981D0C">
        <w:t xml:space="preserve">Vitamin D </w:t>
      </w:r>
      <w:r w:rsidR="00ED57A1" w:rsidRPr="00981D0C">
        <w:t xml:space="preserve">has also been shown to be protective </w:t>
      </w:r>
      <w:r w:rsidR="0007148A">
        <w:t>in</w:t>
      </w:r>
      <w:r w:rsidR="00ED57A1" w:rsidRPr="00981D0C">
        <w:t xml:space="preserve"> some forms of cancer </w:t>
      </w:r>
      <w:r w:rsidR="00ED57A1" w:rsidRPr="00981D0C">
        <w:fldChar w:fldCharType="begin">
          <w:fldData xml:space="preserve">PEVuZE5vdGU+PENpdGU+PEF1dGhvcj5SZWJlbG9zPC9BdXRob3I+PFllYXI+MjAyMzwvWWVhcj48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</w:fldData>
        </w:fldChar>
      </w:r>
      <w:r w:rsidR="00F30895" w:rsidRPr="00981D0C">
        <w:instrText xml:space="preserve"> ADDIN EN.CITE </w:instrText>
      </w:r>
      <w:r w:rsidR="00F30895" w:rsidRPr="00981D0C">
        <w:fldChar w:fldCharType="begin">
          <w:fldData xml:space="preserve">PEVuZE5vdGU+PENpdGU+PEF1dGhvcj5SZWJlbG9zPC9BdXRob3I+PFllYXI+MjAyMzwvWWVhcj48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</w:fldData>
        </w:fldChar>
      </w:r>
      <w:r w:rsidR="00F30895" w:rsidRPr="00981D0C">
        <w:instrText xml:space="preserve"> ADDIN EN.CITE.DATA </w:instrText>
      </w:r>
      <w:r w:rsidR="00F30895" w:rsidRPr="00981D0C">
        <w:fldChar w:fldCharType="separate"/>
      </w:r>
      <w:r w:rsidR="00F30895" w:rsidRPr="00981D0C">
        <w:fldChar w:fldCharType="end"/>
      </w:r>
      <w:r w:rsidR="00ED57A1" w:rsidRPr="00981D0C">
        <w:fldChar w:fldCharType="separate"/>
      </w:r>
      <w:r w:rsidR="00F30895" w:rsidRPr="00981D0C">
        <w:rPr>
          <w:noProof/>
        </w:rPr>
        <w:t>(</w:t>
      </w:r>
      <w:r w:rsidR="00825AD2">
        <w:rPr>
          <w:noProof/>
        </w:rPr>
        <w:t>58</w:t>
      </w:r>
      <w:r w:rsidR="00F30895" w:rsidRPr="00981D0C">
        <w:rPr>
          <w:noProof/>
        </w:rPr>
        <w:t>)</w:t>
      </w:r>
      <w:r w:rsidR="00ED57A1" w:rsidRPr="00981D0C">
        <w:fldChar w:fldCharType="end"/>
      </w:r>
      <w:r w:rsidR="00ED57A1" w:rsidRPr="00981D0C">
        <w:t xml:space="preserve"> and </w:t>
      </w:r>
      <w:r w:rsidR="00C22834" w:rsidRPr="00981D0C">
        <w:t xml:space="preserve">to </w:t>
      </w:r>
      <w:r w:rsidR="00ED57A1" w:rsidRPr="00981D0C">
        <w:t xml:space="preserve">have anticancer effects such as decreasing </w:t>
      </w:r>
      <w:r w:rsidR="00DB5110" w:rsidRPr="00981D0C">
        <w:t>tumour invasiveness and angiogenesis</w:t>
      </w:r>
      <w:r w:rsidR="00ED57A1" w:rsidRPr="00981D0C">
        <w:t xml:space="preserve"> </w:t>
      </w:r>
      <w:r w:rsidR="00ED57A1" w:rsidRPr="00981D0C">
        <w:fldChar w:fldCharType="begin"/>
      </w:r>
      <w:r w:rsidR="00F30895" w:rsidRPr="00981D0C">
        <w:instrText xml:space="preserve"> ADDIN EN.CITE &lt;EndNote&gt;&lt;Cite&gt;&lt;Author&gt;Deeb&lt;/Author&gt;&lt;Year&gt;2007&lt;/Year&gt;&lt;RecNum&gt;5123&lt;/RecNum&gt;&lt;DisplayText&gt;(58)&lt;/DisplayText&gt;&lt;record&gt;&lt;rec-number&gt;5123&lt;/rec-number&gt;&lt;foreign-keys&gt;&lt;key app="EN" db-id="92tfx5paitf9w5e2ppgxtwe4f0t222we0dw5" timestamp="1734382744"&gt;5123&lt;/key&gt;&lt;/foreign-keys&gt;&lt;ref-type name="Journal Article"&gt;17&lt;/ref-type&gt;&lt;contributors&gt;&lt;authors&gt;&lt;author&gt;Deeb, K. K.&lt;/author&gt;&lt;author&gt;Trump, D. L.&lt;/author&gt;&lt;author&gt;Johnson, C. S.&lt;/author&gt;&lt;/authors&gt;&lt;/contributors&gt;&lt;auth-address&gt;Department of Pharmacology, Roswell Park Cancer Institute, Buffalo, New York, USA.&lt;/auth-address&gt;&lt;titles&gt;&lt;title&gt;Vitamin D signalling pathways in cancer: potential for anticancer therapeutics&lt;/title&gt;&lt;secondary-title&gt;Nat Rev Cancer&lt;/secondary-title&gt;&lt;/titles&gt;&lt;periodical&gt;&lt;full-title&gt;Nat Rev Cancer&lt;/full-title&gt;&lt;/periodical&gt;&lt;pages&gt;684-700&lt;/pages&gt;&lt;volume&gt;7&lt;/volume&gt;&lt;number&gt;9&lt;/number&gt;&lt;keywords&gt;&lt;keyword&gt;Anticarcinogenic Agents/therapeutic use&lt;/keyword&gt;&lt;keyword&gt;Antineoplastic Agents/therapeutic use&lt;/keyword&gt;&lt;keyword&gt;Apoptosis&lt;/keyword&gt;&lt;keyword&gt;Calcitriol/therapeutic use&lt;/keyword&gt;&lt;keyword&gt;Drug Synergism&lt;/keyword&gt;&lt;keyword&gt;Glucocorticoids/pharmacology&lt;/keyword&gt;&lt;keyword&gt;Humans&lt;/keyword&gt;&lt;keyword&gt;Hydroxycholecalciferols/metabolism&lt;/keyword&gt;&lt;keyword&gt;Models, Biological&lt;/keyword&gt;&lt;keyword&gt;Neoplasms/drug therapy/etiology/*metabolism&lt;/keyword&gt;&lt;keyword&gt;Receptors, Calcitriol/metabolism&lt;/keyword&gt;&lt;keyword&gt;Signal Transduction&lt;/keyword&gt;&lt;keyword&gt;Steroid Hydroxylases/metabolism&lt;/keyword&gt;&lt;keyword&gt;Vitamin D/*metabolism&lt;/keyword&gt;&lt;keyword&gt;Vitamin D Deficiency/*complications&lt;/keyword&gt;&lt;keyword&gt;Vitamin D3 24-Hydroxylase&lt;/keyword&gt;&lt;/keywords&gt;&lt;dates&gt;&lt;year&gt;2007&lt;/year&gt;&lt;pub-dates&gt;&lt;date&gt;Sep&lt;/date&gt;&lt;/pub-dates&gt;&lt;/dates&gt;&lt;isbn&gt;1474-175X (Print)&amp;#xD;1474-175x&lt;/isbn&gt;&lt;accession-num&gt;17721433&lt;/accession-num&gt;&lt;urls&gt;&lt;/urls&gt;&lt;electronic-resource-num&gt;10.1038/nrc2196&lt;/electronic-resource-num&gt;&lt;remote-database-provider&gt;NLM&lt;/remote-database-provider&gt;&lt;language&gt;eng&lt;/language&gt;&lt;/record&gt;&lt;/Cite&gt;&lt;/EndNote&gt;</w:instrText>
      </w:r>
      <w:r w:rsidR="00ED57A1" w:rsidRPr="00981D0C">
        <w:fldChar w:fldCharType="separate"/>
      </w:r>
      <w:r w:rsidR="00F30895" w:rsidRPr="00981D0C">
        <w:rPr>
          <w:noProof/>
        </w:rPr>
        <w:t>(</w:t>
      </w:r>
      <w:r w:rsidR="00825AD2">
        <w:rPr>
          <w:noProof/>
        </w:rPr>
        <w:t>59</w:t>
      </w:r>
      <w:r w:rsidR="00F30895" w:rsidRPr="00981D0C">
        <w:rPr>
          <w:noProof/>
        </w:rPr>
        <w:t>)</w:t>
      </w:r>
      <w:r w:rsidR="00ED57A1" w:rsidRPr="00981D0C">
        <w:fldChar w:fldCharType="end"/>
      </w:r>
      <w:r w:rsidR="00ED57A1" w:rsidRPr="00981D0C">
        <w:t xml:space="preserve"> as well as preventing proliferation and encouraging differentiation of cancer cells </w:t>
      </w:r>
      <w:r w:rsidR="00ED57A1" w:rsidRPr="00981D0C">
        <w:fldChar w:fldCharType="begin"/>
      </w:r>
      <w:r w:rsidR="00F30895" w:rsidRPr="00981D0C">
        <w:instrText xml:space="preserve"> ADDIN EN.CITE &lt;EndNote&gt;&lt;Cite&gt;&lt;Author&gt;Abe&lt;/Author&gt;&lt;Year&gt;1981&lt;/Year&gt;&lt;RecNum&gt;5124&lt;/RecNum&gt;&lt;DisplayText&gt;(59)&lt;/DisplayText&gt;&lt;record&gt;&lt;rec-number&gt;5124&lt;/rec-number&gt;&lt;foreign-keys&gt;&lt;key app="EN" db-id="92tfx5paitf9w5e2ppgxtwe4f0t222we0dw5" timestamp="1734382776"&gt;5124&lt;/key&gt;&lt;/foreign-keys&gt;&lt;ref-type name="Journal Article"&gt;17&lt;/ref-type&gt;&lt;contributors&gt;&lt;authors&gt;&lt;author&gt;Abe, E.&lt;/author&gt;&lt;author&gt;Miyaura, C.&lt;/author&gt;&lt;author&gt;Sakagami, H.&lt;/author&gt;&lt;author&gt;Takeda, M.&lt;/author&gt;&lt;author&gt;Konno, K.&lt;/author&gt;&lt;author&gt;Yamazaki, T.&lt;/author&gt;&lt;author&gt;Yoshiki, S.&lt;/author&gt;&lt;author&gt;Suda, T.&lt;/author&gt;&lt;/authors&gt;&lt;/contributors&gt;&lt;titles&gt;&lt;title&gt;Differentiation of mouse myeloid leukemia cells induced by 1 alpha,25-dihydroxyvitamin D3&lt;/title&gt;&lt;secondary-title&gt;Proc Natl Acad Sci U S A&lt;/secondary-title&gt;&lt;/titles&gt;&lt;periodical&gt;&lt;full-title&gt;Proc Natl Acad Sci U S A&lt;/full-title&gt;&lt;/periodical&gt;&lt;pages&gt;4990-4&lt;/pages&gt;&lt;volume&gt;78&lt;/volume&gt;&lt;number&gt;8&lt;/number&gt;&lt;keywords&gt;&lt;keyword&gt;Animals&lt;/keyword&gt;&lt;keyword&gt;Calcitriol/*pharmacology&lt;/keyword&gt;&lt;keyword&gt;Cell Differentiation/drug effects&lt;/keyword&gt;&lt;keyword&gt;Cell Division/drug effects&lt;/keyword&gt;&lt;keyword&gt;Cell Movement/drug effects&lt;/keyword&gt;&lt;keyword&gt;Complement C3/metabolism&lt;/keyword&gt;&lt;keyword&gt;Dexamethasone/pharmacology&lt;/keyword&gt;&lt;keyword&gt;Enzyme Induction/drug effects&lt;/keyword&gt;&lt;keyword&gt;Leukemia, Experimental/*pathology&lt;/keyword&gt;&lt;keyword&gt;Macrophages/*cytology&lt;/keyword&gt;&lt;keyword&gt;Mice&lt;/keyword&gt;&lt;keyword&gt;Muramidase/biosynthesis&lt;/keyword&gt;&lt;keyword&gt;Phagocytosis/drug effects&lt;/keyword&gt;&lt;keyword&gt;Receptors, Complement/metabolism&lt;/keyword&gt;&lt;keyword&gt;Receptors, Fc/metabolism&lt;/keyword&gt;&lt;/keywords&gt;&lt;dates&gt;&lt;year&gt;1981&lt;/year&gt;&lt;pub-dates&gt;&lt;date&gt;Aug&lt;/date&gt;&lt;/pub-dates&gt;&lt;/dates&gt;&lt;isbn&gt;0027-8424 (Print)&amp;#xD;0027-8424&lt;/isbn&gt;&lt;accession-num&gt;6946446&lt;/accession-num&gt;&lt;urls&gt;&lt;/urls&gt;&lt;custom2&gt;PMC320317&lt;/custom2&gt;&lt;electronic-resource-num&gt;10.1073/pnas.78.8.4990&lt;/electronic-resource-num&gt;&lt;remote-database-provider&gt;NLM&lt;/remote-database-provider&gt;&lt;language&gt;eng&lt;/language&gt;&lt;/record&gt;&lt;/Cite&gt;&lt;/EndNote&gt;</w:instrText>
      </w:r>
      <w:r w:rsidR="00ED57A1" w:rsidRPr="00981D0C">
        <w:fldChar w:fldCharType="separate"/>
      </w:r>
      <w:r w:rsidR="00F30895" w:rsidRPr="00981D0C">
        <w:rPr>
          <w:noProof/>
        </w:rPr>
        <w:t>(</w:t>
      </w:r>
      <w:r w:rsidR="00825AD2">
        <w:rPr>
          <w:noProof/>
        </w:rPr>
        <w:t>60</w:t>
      </w:r>
      <w:r w:rsidR="00F30895" w:rsidRPr="00981D0C">
        <w:rPr>
          <w:noProof/>
        </w:rPr>
        <w:t>)</w:t>
      </w:r>
      <w:r w:rsidR="00ED57A1" w:rsidRPr="00981D0C">
        <w:fldChar w:fldCharType="end"/>
      </w:r>
      <w:r w:rsidR="00ED57A1" w:rsidRPr="00981D0C">
        <w:t xml:space="preserve">. </w:t>
      </w:r>
      <w:r w:rsidR="00AF6826" w:rsidRPr="00981D0C">
        <w:t>However, Calderwood et al</w:t>
      </w:r>
      <w:r w:rsidR="00A45F2E">
        <w:t>.</w:t>
      </w:r>
      <w:r w:rsidR="00FD6362" w:rsidRPr="00981D0C">
        <w:t xml:space="preserve"> </w:t>
      </w:r>
      <w:r w:rsidR="00FD6362" w:rsidRPr="00981D0C">
        <w:fldChar w:fldCharType="begin">
          <w:fldData xml:space="preserve">PEVuZE5vdGU+PENpdGU+PEF1dGhvcj5DYWxkZXJ3b29kPC9BdXRob3I+PFllYXI+MjAxOTwvWWVh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</w:fldData>
        </w:fldChar>
      </w:r>
      <w:r w:rsidR="00FD6362" w:rsidRPr="00981D0C">
        <w:instrText xml:space="preserve"> ADDIN EN.CITE </w:instrText>
      </w:r>
      <w:r w:rsidR="00FD6362" w:rsidRPr="00981D0C">
        <w:fldChar w:fldCharType="begin">
          <w:fldData xml:space="preserve">PEVuZE5vdGU+PENpdGU+PEF1dGhvcj5DYWxkZXJ3b29kPC9BdXRob3I+PFllYXI+MjAxOTwvWWVh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</w:fldData>
        </w:fldChar>
      </w:r>
      <w:r w:rsidR="00FD6362" w:rsidRPr="00981D0C">
        <w:instrText xml:space="preserve"> ADDIN EN.CITE.DATA </w:instrText>
      </w:r>
      <w:r w:rsidR="00FD6362" w:rsidRPr="00981D0C">
        <w:fldChar w:fldCharType="separate"/>
      </w:r>
      <w:r w:rsidR="00FD6362" w:rsidRPr="00981D0C">
        <w:fldChar w:fldCharType="end"/>
      </w:r>
      <w:r w:rsidR="00FD6362" w:rsidRPr="00981D0C">
        <w:fldChar w:fldCharType="separate"/>
      </w:r>
      <w:r w:rsidR="00FD6362" w:rsidRPr="00981D0C">
        <w:rPr>
          <w:noProof/>
        </w:rPr>
        <w:t>(</w:t>
      </w:r>
      <w:r w:rsidR="00825AD2">
        <w:rPr>
          <w:noProof/>
        </w:rPr>
        <w:t>46</w:t>
      </w:r>
      <w:r w:rsidR="00FD6362" w:rsidRPr="00981D0C">
        <w:rPr>
          <w:noProof/>
        </w:rPr>
        <w:t>)</w:t>
      </w:r>
      <w:r w:rsidR="00FD6362" w:rsidRPr="00981D0C">
        <w:fldChar w:fldCharType="end"/>
      </w:r>
      <w:r w:rsidR="00AF6826" w:rsidRPr="00981D0C">
        <w:t xml:space="preserve"> found that</w:t>
      </w:r>
      <w:r w:rsidR="00CA677D" w:rsidRPr="00981D0C">
        <w:t xml:space="preserve"> </w:t>
      </w:r>
      <w:r w:rsidR="00AF6826" w:rsidRPr="00981D0C">
        <w:t xml:space="preserve">postoperative </w:t>
      </w:r>
      <w:r w:rsidR="001C2B2C">
        <w:t>daily v</w:t>
      </w:r>
      <w:r w:rsidR="00AF6826" w:rsidRPr="00981D0C">
        <w:t xml:space="preserve">itamin D </w:t>
      </w:r>
      <w:r w:rsidR="00A45F2E">
        <w:t xml:space="preserve">for </w:t>
      </w:r>
      <w:r w:rsidR="001C2B2C">
        <w:t xml:space="preserve">at least 4 months following </w:t>
      </w:r>
      <w:r w:rsidR="00D16D7E">
        <w:t xml:space="preserve">endoscopic </w:t>
      </w:r>
      <w:r w:rsidR="001C2B2C">
        <w:t xml:space="preserve">surgery </w:t>
      </w:r>
      <w:r w:rsidR="00AF6826" w:rsidRPr="00981D0C">
        <w:t xml:space="preserve">did not </w:t>
      </w:r>
      <w:r w:rsidR="00CA677D" w:rsidRPr="00981D0C">
        <w:t>decrease</w:t>
      </w:r>
      <w:r w:rsidR="00AF6826" w:rsidRPr="00981D0C">
        <w:t xml:space="preserve"> colorectal adenoma recurrence</w:t>
      </w:r>
      <w:r w:rsidR="00164F00" w:rsidRPr="00981D0C">
        <w:t xml:space="preserve">. It is worth noting this </w:t>
      </w:r>
      <w:r w:rsidR="00D46A56">
        <w:t>trial</w:t>
      </w:r>
      <w:r w:rsidR="00D46A56" w:rsidRPr="00981D0C">
        <w:t xml:space="preserve"> </w:t>
      </w:r>
      <w:r w:rsidR="00164F00" w:rsidRPr="00981D0C">
        <w:t xml:space="preserve">used a </w:t>
      </w:r>
      <w:r w:rsidR="001C2B2C">
        <w:t xml:space="preserve">relatively </w:t>
      </w:r>
      <w:r w:rsidR="00164F00" w:rsidRPr="00981D0C">
        <w:t xml:space="preserve">low dosage </w:t>
      </w:r>
      <w:r w:rsidR="00A45F2E">
        <w:t>(</w:t>
      </w:r>
      <w:r w:rsidR="00164F00" w:rsidRPr="00981D0C">
        <w:t>1</w:t>
      </w:r>
      <w:r w:rsidR="00A45F2E">
        <w:t>,</w:t>
      </w:r>
      <w:r w:rsidR="00164F00" w:rsidRPr="00981D0C">
        <w:t>000 IU/day</w:t>
      </w:r>
      <w:r w:rsidR="00A45F2E">
        <w:t xml:space="preserve">) compared to those that showed improvements in bone health. </w:t>
      </w:r>
      <w:r w:rsidR="005F67D9">
        <w:t xml:space="preserve">In contrast, </w:t>
      </w:r>
      <w:r w:rsidR="00CA677D" w:rsidRPr="00981D0C">
        <w:t>Yonaga et al</w:t>
      </w:r>
      <w:r w:rsidR="00A45F2E">
        <w:t>.</w:t>
      </w:r>
      <w:r w:rsidR="00EE6222" w:rsidRPr="00981D0C">
        <w:t xml:space="preserve"> </w:t>
      </w:r>
      <w:r w:rsidR="00EE6222" w:rsidRPr="00981D0C">
        <w:fldChar w:fldCharType="begin">
          <w:fldData xml:space="preserve">PEVuZE5vdGU+PENpdGU+PEF1dGhvcj5Zb25hZ2E8L0F1dGhvcj48WWVhcj4yMDE5PC9ZZWFyPjxS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</w:fldData>
        </w:fldChar>
      </w:r>
      <w:r w:rsidR="00EE6222" w:rsidRPr="00981D0C">
        <w:instrText xml:space="preserve"> ADDIN EN.CITE </w:instrText>
      </w:r>
      <w:r w:rsidR="00EE6222" w:rsidRPr="00981D0C">
        <w:fldChar w:fldCharType="begin">
          <w:fldData xml:space="preserve">PEVuZE5vdGU+PENpdGU+PEF1dGhvcj5Zb25hZ2E8L0F1dGhvcj48WWVhcj4yMDE5PC9ZZWFyPjxS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</w:fldData>
        </w:fldChar>
      </w:r>
      <w:r w:rsidR="00EE6222" w:rsidRPr="00981D0C">
        <w:instrText xml:space="preserve"> ADDIN EN.CITE.DATA </w:instrText>
      </w:r>
      <w:r w:rsidR="00EE6222" w:rsidRPr="00981D0C">
        <w:fldChar w:fldCharType="separate"/>
      </w:r>
      <w:r w:rsidR="00EE6222" w:rsidRPr="00981D0C">
        <w:fldChar w:fldCharType="end"/>
      </w:r>
      <w:r w:rsidR="00EE6222" w:rsidRPr="00981D0C">
        <w:fldChar w:fldCharType="separate"/>
      </w:r>
      <w:r w:rsidR="00EE6222" w:rsidRPr="00981D0C">
        <w:rPr>
          <w:noProof/>
        </w:rPr>
        <w:t>(</w:t>
      </w:r>
      <w:r w:rsidR="00825AD2">
        <w:rPr>
          <w:noProof/>
        </w:rPr>
        <w:t>55</w:t>
      </w:r>
      <w:r w:rsidR="00EE6222" w:rsidRPr="00981D0C">
        <w:rPr>
          <w:noProof/>
        </w:rPr>
        <w:t>)</w:t>
      </w:r>
      <w:r w:rsidR="00EE6222" w:rsidRPr="00981D0C">
        <w:fldChar w:fldCharType="end"/>
      </w:r>
      <w:r w:rsidR="00CA677D" w:rsidRPr="00981D0C">
        <w:t xml:space="preserve"> found that </w:t>
      </w:r>
      <w:r w:rsidR="00A45F2E">
        <w:t>oral v</w:t>
      </w:r>
      <w:r w:rsidR="00CA677D" w:rsidRPr="00981D0C">
        <w:t xml:space="preserve">itamin D </w:t>
      </w:r>
      <w:r w:rsidR="00A45F2E">
        <w:t>(</w:t>
      </w:r>
      <w:r w:rsidR="00EC00AC">
        <w:t>2,000 IU/day for 7 years</w:t>
      </w:r>
      <w:r w:rsidR="00A45F2E">
        <w:t>)</w:t>
      </w:r>
      <w:r w:rsidR="00CA677D" w:rsidRPr="00981D0C">
        <w:t xml:space="preserve"> did prevent relapse </w:t>
      </w:r>
      <w:r w:rsidR="00F6024C">
        <w:t xml:space="preserve">or </w:t>
      </w:r>
      <w:r w:rsidR="00CA677D" w:rsidRPr="00981D0C">
        <w:t xml:space="preserve">improve mortality in patients with poorly differentiated adenocarcinomas of the digestive tract. This may indicate </w:t>
      </w:r>
      <w:r w:rsidR="004016A4" w:rsidRPr="00164DE0">
        <w:t xml:space="preserve">that </w:t>
      </w:r>
      <w:r w:rsidR="00164DE0" w:rsidRPr="00164DE0">
        <w:t xml:space="preserve">providing daily </w:t>
      </w:r>
      <w:r w:rsidR="006E6DB7" w:rsidRPr="00164DE0">
        <w:t>v</w:t>
      </w:r>
      <w:r w:rsidR="004016A4" w:rsidRPr="00164DE0">
        <w:t xml:space="preserve">itamin D </w:t>
      </w:r>
      <w:r w:rsidR="00164DE0">
        <w:t xml:space="preserve">after </w:t>
      </w:r>
      <w:r w:rsidR="00C04C0B">
        <w:t xml:space="preserve">gastrointestinal </w:t>
      </w:r>
      <w:r w:rsidR="00164DE0">
        <w:t xml:space="preserve">cancer surgery </w:t>
      </w:r>
      <w:r w:rsidR="004016A4" w:rsidRPr="00164DE0">
        <w:t>can</w:t>
      </w:r>
      <w:r w:rsidR="004016A4" w:rsidRPr="00981D0C">
        <w:t xml:space="preserve"> prevent cancer recurrence but specifically digestive tract cancer or poorly differentiated cancer. Additionally, Yonaga et al</w:t>
      </w:r>
      <w:r w:rsidR="006E6DB7">
        <w:t>.</w:t>
      </w:r>
      <w:r w:rsidR="004016A4" w:rsidRPr="00981D0C">
        <w:t xml:space="preserve"> </w:t>
      </w:r>
      <w:r w:rsidR="00EE6222" w:rsidRPr="00981D0C">
        <w:fldChar w:fldCharType="begin">
          <w:fldData xml:space="preserve">PEVuZE5vdGU+PENpdGU+PEF1dGhvcj5Zb25hZ2E8L0F1dGhvcj48WWVhcj4yMDE5PC9ZZWFyPjxS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</w:fldData>
        </w:fldChar>
      </w:r>
      <w:r w:rsidR="00EE6222" w:rsidRPr="00981D0C">
        <w:instrText xml:space="preserve"> ADDIN EN.CITE </w:instrText>
      </w:r>
      <w:r w:rsidR="00EE6222" w:rsidRPr="00981D0C">
        <w:fldChar w:fldCharType="begin">
          <w:fldData xml:space="preserve">PEVuZE5vdGU+PENpdGU+PEF1dGhvcj5Zb25hZ2E8L0F1dGhvcj48WWVhcj4yMDE5PC9ZZWFyPjxS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</w:fldData>
        </w:fldChar>
      </w:r>
      <w:r w:rsidR="00EE6222" w:rsidRPr="00981D0C">
        <w:instrText xml:space="preserve"> ADDIN EN.CITE.DATA </w:instrText>
      </w:r>
      <w:r w:rsidR="00EE6222" w:rsidRPr="00981D0C">
        <w:fldChar w:fldCharType="separate"/>
      </w:r>
      <w:r w:rsidR="00EE6222" w:rsidRPr="00981D0C">
        <w:fldChar w:fldCharType="end"/>
      </w:r>
      <w:r w:rsidR="00EE6222" w:rsidRPr="00981D0C">
        <w:fldChar w:fldCharType="separate"/>
      </w:r>
      <w:r w:rsidR="00EE6222" w:rsidRPr="00981D0C">
        <w:rPr>
          <w:noProof/>
        </w:rPr>
        <w:t>(</w:t>
      </w:r>
      <w:r w:rsidR="00D21CE7">
        <w:rPr>
          <w:noProof/>
        </w:rPr>
        <w:t>55</w:t>
      </w:r>
      <w:r w:rsidR="00EE6222" w:rsidRPr="00981D0C">
        <w:rPr>
          <w:noProof/>
        </w:rPr>
        <w:t>)</w:t>
      </w:r>
      <w:r w:rsidR="00EE6222" w:rsidRPr="00981D0C">
        <w:fldChar w:fldCharType="end"/>
      </w:r>
      <w:r w:rsidR="00EE6222" w:rsidRPr="00981D0C">
        <w:t xml:space="preserve"> </w:t>
      </w:r>
      <w:r w:rsidR="006E6DB7">
        <w:t>had a longer follow-up period (</w:t>
      </w:r>
      <w:r w:rsidR="004016A4" w:rsidRPr="00981D0C">
        <w:t>7 years post-surgery</w:t>
      </w:r>
      <w:r w:rsidR="006E6DB7">
        <w:t>)</w:t>
      </w:r>
      <w:r w:rsidR="004016A4" w:rsidRPr="00981D0C">
        <w:t xml:space="preserve"> </w:t>
      </w:r>
      <w:r w:rsidR="006E6DB7">
        <w:t xml:space="preserve">compared with </w:t>
      </w:r>
      <w:r w:rsidR="004016A4" w:rsidRPr="00981D0C">
        <w:t>Calderwood et al</w:t>
      </w:r>
      <w:r w:rsidR="006E6DB7">
        <w:t>. (3 to 5 years post-surgery)</w:t>
      </w:r>
      <w:r w:rsidR="00FD6362" w:rsidRPr="00981D0C">
        <w:t xml:space="preserve"> </w:t>
      </w:r>
      <w:r w:rsidR="00FD6362" w:rsidRPr="00981D0C">
        <w:fldChar w:fldCharType="begin">
          <w:fldData xml:space="preserve">PEVuZE5vdGU+PENpdGU+PEF1dGhvcj5DYWxkZXJ3b29kPC9BdXRob3I+PFllYXI+MjAxOTwvWWVh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</w:fldData>
        </w:fldChar>
      </w:r>
      <w:r w:rsidR="00FD6362" w:rsidRPr="00981D0C">
        <w:instrText xml:space="preserve"> ADDIN EN.CITE </w:instrText>
      </w:r>
      <w:r w:rsidR="00FD6362" w:rsidRPr="00981D0C">
        <w:fldChar w:fldCharType="begin">
          <w:fldData xml:space="preserve">PEVuZE5vdGU+PENpdGU+PEF1dGhvcj5DYWxkZXJ3b29kPC9BdXRob3I+PFllYXI+MjAxOTwvWWVh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</w:fldData>
        </w:fldChar>
      </w:r>
      <w:r w:rsidR="00FD6362" w:rsidRPr="00981D0C">
        <w:instrText xml:space="preserve"> ADDIN EN.CITE.DATA </w:instrText>
      </w:r>
      <w:r w:rsidR="00FD6362" w:rsidRPr="00981D0C">
        <w:fldChar w:fldCharType="separate"/>
      </w:r>
      <w:r w:rsidR="00FD6362" w:rsidRPr="00981D0C">
        <w:fldChar w:fldCharType="end"/>
      </w:r>
      <w:r w:rsidR="00FD6362" w:rsidRPr="00981D0C">
        <w:fldChar w:fldCharType="separate"/>
      </w:r>
      <w:r w:rsidR="00FD6362" w:rsidRPr="00981D0C">
        <w:rPr>
          <w:noProof/>
        </w:rPr>
        <w:t>(</w:t>
      </w:r>
      <w:r w:rsidR="00D21CE7">
        <w:rPr>
          <w:noProof/>
        </w:rPr>
        <w:t>46</w:t>
      </w:r>
      <w:r w:rsidR="00FD6362" w:rsidRPr="00981D0C">
        <w:rPr>
          <w:noProof/>
        </w:rPr>
        <w:t>)</w:t>
      </w:r>
      <w:r w:rsidR="00FD6362" w:rsidRPr="00981D0C">
        <w:fldChar w:fldCharType="end"/>
      </w:r>
      <w:r w:rsidR="004016A4" w:rsidRPr="00981D0C">
        <w:t xml:space="preserve"> so it may be the case that </w:t>
      </w:r>
      <w:r w:rsidR="00BC555F" w:rsidRPr="00981D0C">
        <w:t xml:space="preserve">the use of </w:t>
      </w:r>
      <w:r w:rsidR="004016A4" w:rsidRPr="00981D0C">
        <w:t>Vitamin D is cancer protective but only over a</w:t>
      </w:r>
      <w:r w:rsidR="005B6A26">
        <w:t xml:space="preserve"> pro</w:t>
      </w:r>
      <w:r w:rsidR="004016A4" w:rsidRPr="00981D0C">
        <w:t>longe</w:t>
      </w:r>
      <w:r w:rsidR="005B6A26">
        <w:t>d</w:t>
      </w:r>
      <w:r w:rsidR="004016A4" w:rsidRPr="00981D0C">
        <w:t xml:space="preserve"> timeframe. </w:t>
      </w:r>
    </w:p>
    <w:p w14:paraId="44619E5B" w14:textId="43F2DC45" w:rsidR="004016A4" w:rsidRPr="00981D0C" w:rsidRDefault="00EA056C" w:rsidP="00981D0C">
      <w:pPr>
        <w:spacing w:before="0" w:beforeAutospacing="0" w:line="360" w:lineRule="auto"/>
      </w:pPr>
      <w:r w:rsidRPr="00981D0C">
        <w:t xml:space="preserve">Both the innate and adaptive immune responses have </w:t>
      </w:r>
      <w:r w:rsidR="00D62BD0" w:rsidRPr="00981D0C">
        <w:t xml:space="preserve">been </w:t>
      </w:r>
      <w:r w:rsidRPr="00981D0C">
        <w:t>shown to be</w:t>
      </w:r>
      <w:r w:rsidR="000761B0" w:rsidRPr="00981D0C">
        <w:t xml:space="preserve"> </w:t>
      </w:r>
      <w:r w:rsidR="00417B57" w:rsidRPr="00981D0C">
        <w:t>influenced</w:t>
      </w:r>
      <w:r w:rsidR="000761B0" w:rsidRPr="00981D0C">
        <w:t xml:space="preserve"> </w:t>
      </w:r>
      <w:r w:rsidRPr="00981D0C">
        <w:t xml:space="preserve">by </w:t>
      </w:r>
      <w:r w:rsidR="005B6A26">
        <w:t>v</w:t>
      </w:r>
      <w:r w:rsidRPr="00981D0C">
        <w:t>itamin D</w:t>
      </w:r>
      <w:r w:rsidR="005B6A26">
        <w:t xml:space="preserve"> (</w:t>
      </w:r>
      <w:r w:rsidR="00D21CE7">
        <w:t>25,26</w:t>
      </w:r>
      <w:r w:rsidR="005B6A26">
        <w:t>)</w:t>
      </w:r>
      <w:r w:rsidRPr="00981D0C">
        <w:t xml:space="preserve">. </w:t>
      </w:r>
      <w:r w:rsidR="005B6A26">
        <w:t>Cells involved in</w:t>
      </w:r>
      <w:r w:rsidR="00001850" w:rsidRPr="00981D0C">
        <w:t xml:space="preserve"> </w:t>
      </w:r>
      <w:r w:rsidR="00E46578" w:rsidRPr="00981D0C">
        <w:t>innate immunity</w:t>
      </w:r>
      <w:r w:rsidR="00001850" w:rsidRPr="00981D0C">
        <w:t xml:space="preserve"> such as </w:t>
      </w:r>
      <w:r w:rsidR="00417B57" w:rsidRPr="00981D0C">
        <w:t>neutrophils, macrophages</w:t>
      </w:r>
      <w:r w:rsidR="00001850" w:rsidRPr="00981D0C">
        <w:t xml:space="preserve"> and dendritic cells express </w:t>
      </w:r>
      <w:r w:rsidR="00BC2868">
        <w:t>v</w:t>
      </w:r>
      <w:r w:rsidR="00001850" w:rsidRPr="00981D0C">
        <w:t xml:space="preserve">itamin D receptors and can </w:t>
      </w:r>
      <w:r w:rsidR="00BC2868">
        <w:t xml:space="preserve">also </w:t>
      </w:r>
      <w:r w:rsidR="00001850" w:rsidRPr="00981D0C">
        <w:t xml:space="preserve">activate </w:t>
      </w:r>
      <w:r w:rsidR="00BC2868">
        <w:t>v</w:t>
      </w:r>
      <w:r w:rsidR="00001850" w:rsidRPr="00981D0C">
        <w:t xml:space="preserve">itamin D allowing for control of the immune response </w:t>
      </w:r>
      <w:r w:rsidR="006E33E7" w:rsidRPr="00981D0C">
        <w:fldChar w:fldCharType="begin">
          <w:fldData xml:space="preserve">PEVuZE5vdGU+PENpdGU+PEF1dGhvcj5IZWxtaW5nPC9BdXRob3I+PFllYXI+MjAwNTwvWWVhcj48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</w:fldData>
        </w:fldChar>
      </w:r>
      <w:r w:rsidR="00F30895" w:rsidRPr="00981D0C">
        <w:instrText xml:space="preserve"> ADDIN EN.CITE </w:instrText>
      </w:r>
      <w:r w:rsidR="00F30895" w:rsidRPr="00981D0C">
        <w:fldChar w:fldCharType="begin">
          <w:fldData xml:space="preserve">PEVuZE5vdGU+PENpdGU+PEF1dGhvcj5IZWxtaW5nPC9BdXRob3I+PFllYXI+MjAwNTwvWWVhcj48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</w:fldData>
        </w:fldChar>
      </w:r>
      <w:r w:rsidR="00F30895" w:rsidRPr="00981D0C">
        <w:instrText xml:space="preserve"> ADDIN EN.CITE.DATA </w:instrText>
      </w:r>
      <w:r w:rsidR="00F30895" w:rsidRPr="00981D0C">
        <w:fldChar w:fldCharType="separate"/>
      </w:r>
      <w:r w:rsidR="00F30895" w:rsidRPr="00981D0C">
        <w:fldChar w:fldCharType="end"/>
      </w:r>
      <w:r w:rsidR="006E33E7" w:rsidRPr="00981D0C">
        <w:fldChar w:fldCharType="separate"/>
      </w:r>
      <w:r w:rsidR="00F30895" w:rsidRPr="00981D0C">
        <w:rPr>
          <w:noProof/>
        </w:rPr>
        <w:t>(</w:t>
      </w:r>
      <w:r w:rsidR="00D21CE7">
        <w:rPr>
          <w:noProof/>
        </w:rPr>
        <w:t>61</w:t>
      </w:r>
      <w:r w:rsidR="00F30895" w:rsidRPr="00981D0C">
        <w:rPr>
          <w:noProof/>
        </w:rPr>
        <w:t>)</w:t>
      </w:r>
      <w:r w:rsidR="006E33E7" w:rsidRPr="00981D0C">
        <w:fldChar w:fldCharType="end"/>
      </w:r>
      <w:r w:rsidR="006E33E7" w:rsidRPr="00981D0C">
        <w:t xml:space="preserve">. Vitamin D has also </w:t>
      </w:r>
      <w:r w:rsidR="00D62BD0" w:rsidRPr="00981D0C">
        <w:t xml:space="preserve">been </w:t>
      </w:r>
      <w:r w:rsidR="006E33E7" w:rsidRPr="00981D0C">
        <w:t xml:space="preserve">shown to inhibit proliferation of </w:t>
      </w:r>
      <w:r w:rsidR="001B4D4E" w:rsidRPr="00981D0C">
        <w:t>adaptive immune cells</w:t>
      </w:r>
      <w:r w:rsidR="006E33E7" w:rsidRPr="00981D0C">
        <w:t xml:space="preserve"> such as T cells and </w:t>
      </w:r>
      <w:r w:rsidR="00D62BD0" w:rsidRPr="00981D0C">
        <w:t xml:space="preserve">to </w:t>
      </w:r>
      <w:r w:rsidR="006E33E7" w:rsidRPr="00981D0C">
        <w:t>promote T regulatory</w:t>
      </w:r>
      <w:r w:rsidR="00552E89" w:rsidRPr="00981D0C">
        <w:t xml:space="preserve"> (Treg) </w:t>
      </w:r>
      <w:r w:rsidR="006E33E7" w:rsidRPr="00981D0C">
        <w:t>cells</w:t>
      </w:r>
      <w:r w:rsidR="00552E89" w:rsidRPr="00981D0C">
        <w:t xml:space="preserve"> </w:t>
      </w:r>
      <w:r w:rsidR="006E33E7" w:rsidRPr="00981D0C">
        <w:fldChar w:fldCharType="begin"/>
      </w:r>
      <w:r w:rsidR="00F30895" w:rsidRPr="00981D0C">
        <w:instrText xml:space="preserve"> ADDIN EN.CITE &lt;EndNote&gt;&lt;Cite&gt;&lt;Author&gt;Bruce&lt;/Author&gt;&lt;Year&gt;2010&lt;/Year&gt;&lt;RecNum&gt;5127&lt;/RecNum&gt;&lt;DisplayText&gt;(61)&lt;/DisplayText&gt;&lt;record&gt;&lt;rec-number&gt;5127&lt;/rec-number&gt;&lt;foreign-keys&gt;&lt;key app="EN" db-id="92tfx5paitf9w5e2ppgxtwe4f0t222we0dw5" timestamp="1734387455"&gt;5127&lt;/key&gt;&lt;/foreign-keys&gt;&lt;ref-type name="Journal Article"&gt;17&lt;/ref-type&gt;&lt;contributors&gt;&lt;authors&gt;&lt;author&gt;Bruce, D.&lt;/author&gt;&lt;author&gt;Ooi, J. H.&lt;/author&gt;&lt;author&gt;Yu, S.&lt;/author&gt;&lt;author&gt;Cantorna, M. T.&lt;/author&gt;&lt;/authors&gt;&lt;/contributors&gt;&lt;auth-address&gt;Department of Veterinary and Biomedical Science, Center for Molecular Immunology and Infectious Disease, The Pennsylvania State University, University Park, 16802, USA.&lt;/auth-address&gt;&lt;titles&gt;&lt;title&gt;Vitamin D and host resistance to infection? Putting the cart in front of the horse&lt;/title&gt;&lt;secondary-title&gt;Exp Biol Med (Maywood)&lt;/secondary-title&gt;&lt;/titles&gt;&lt;periodical&gt;&lt;full-title&gt;Exp Biol Med (Maywood)&lt;/full-title&gt;&lt;/periodical&gt;&lt;pages&gt;921-7&lt;/pages&gt;&lt;volume&gt;235&lt;/volume&gt;&lt;number&gt;8&lt;/number&gt;&lt;keywords&gt;&lt;keyword&gt;Animals&lt;/keyword&gt;&lt;keyword&gt;Anti-Infective Agents/immunology/pharmacology&lt;/keyword&gt;&lt;keyword&gt;Autoimmune Diseases/diet therapy/immunology&lt;/keyword&gt;&lt;keyword&gt;Humans&lt;/keyword&gt;&lt;keyword&gt;Infections/diet therapy/*immunology&lt;/keyword&gt;&lt;keyword&gt;T-Lymphocytes, Helper-Inducer/drug effects/immunology&lt;/keyword&gt;&lt;keyword&gt;Tuberculosis/diet therapy/immunology&lt;/keyword&gt;&lt;keyword&gt;Vitamin D/*immunology/pharmacology&lt;/keyword&gt;&lt;/keywords&gt;&lt;dates&gt;&lt;year&gt;2010&lt;/year&gt;&lt;pub-dates&gt;&lt;date&gt;Aug&lt;/date&gt;&lt;/pub-dates&gt;&lt;/dates&gt;&lt;isbn&gt;1535-3702 (Print)&amp;#xD;1535-3699&lt;/isbn&gt;&lt;accession-num&gt;20660091&lt;/accession-num&gt;&lt;urls&gt;&lt;/urls&gt;&lt;custom2&gt;PMC3138330&lt;/custom2&gt;&lt;custom6&gt;NIHMS274116&lt;/custom6&gt;&lt;electronic-resource-num&gt;10.1258/ebm.2010.010061&lt;/electronic-resource-num&gt;&lt;remote-database-provider&gt;NLM&lt;/remote-database-provider&gt;&lt;language&gt;eng&lt;/language&gt;&lt;/record&gt;&lt;/Cite&gt;&lt;/EndNote&gt;</w:instrText>
      </w:r>
      <w:r w:rsidR="006E33E7" w:rsidRPr="00981D0C">
        <w:fldChar w:fldCharType="separate"/>
      </w:r>
      <w:r w:rsidR="00F30895" w:rsidRPr="00981D0C">
        <w:rPr>
          <w:noProof/>
        </w:rPr>
        <w:t>(</w:t>
      </w:r>
      <w:r w:rsidR="00D21CE7">
        <w:rPr>
          <w:noProof/>
        </w:rPr>
        <w:t>62</w:t>
      </w:r>
      <w:r w:rsidR="00F30895" w:rsidRPr="00981D0C">
        <w:rPr>
          <w:noProof/>
        </w:rPr>
        <w:t>)</w:t>
      </w:r>
      <w:r w:rsidR="006E33E7" w:rsidRPr="00981D0C">
        <w:fldChar w:fldCharType="end"/>
      </w:r>
      <w:r w:rsidR="006E33E7" w:rsidRPr="00981D0C">
        <w:t xml:space="preserve">. </w:t>
      </w:r>
      <w:proofErr w:type="spellStart"/>
      <w:r w:rsidR="00552E89" w:rsidRPr="00981D0C">
        <w:t>Srichomchey</w:t>
      </w:r>
      <w:proofErr w:type="spellEnd"/>
      <w:r w:rsidR="00552E89" w:rsidRPr="00981D0C">
        <w:t xml:space="preserve"> et al</w:t>
      </w:r>
      <w:r w:rsidR="00BC2868">
        <w:t>.</w:t>
      </w:r>
      <w:r w:rsidR="007438FA" w:rsidRPr="00981D0C">
        <w:t xml:space="preserve"> </w:t>
      </w:r>
      <w:r w:rsidR="007438FA" w:rsidRPr="00981D0C">
        <w:fldChar w:fldCharType="begin">
          <w:fldData xml:space="preserve">PEVuZE5vdGU+PENpdGU+PEF1dGhvcj5TcmljaG9tY2hleTwvQXV0aG9yPjxZZWFyPjIwMjM8L1ll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</w:fldData>
        </w:fldChar>
      </w:r>
      <w:r w:rsidR="007438FA" w:rsidRPr="00981D0C">
        <w:instrText xml:space="preserve"> ADDIN EN.CITE </w:instrText>
      </w:r>
      <w:r w:rsidR="007438FA" w:rsidRPr="00981D0C">
        <w:fldChar w:fldCharType="begin">
          <w:fldData xml:space="preserve">PEVuZE5vdGU+PENpdGU+PEF1dGhvcj5TcmljaG9tY2hleTwvQXV0aG9yPjxZZWFyPjIwMjM8L1ll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</w:fldData>
        </w:fldChar>
      </w:r>
      <w:r w:rsidR="007438FA" w:rsidRPr="00981D0C">
        <w:instrText xml:space="preserve"> ADDIN EN.CITE.DATA </w:instrText>
      </w:r>
      <w:r w:rsidR="007438FA" w:rsidRPr="00981D0C">
        <w:fldChar w:fldCharType="separate"/>
      </w:r>
      <w:r w:rsidR="007438FA" w:rsidRPr="00981D0C">
        <w:fldChar w:fldCharType="end"/>
      </w:r>
      <w:r w:rsidR="007438FA" w:rsidRPr="00981D0C">
        <w:fldChar w:fldCharType="separate"/>
      </w:r>
      <w:r w:rsidR="007438FA" w:rsidRPr="00981D0C">
        <w:rPr>
          <w:noProof/>
        </w:rPr>
        <w:t>(</w:t>
      </w:r>
      <w:r w:rsidR="00D21CE7">
        <w:rPr>
          <w:noProof/>
        </w:rPr>
        <w:t>52</w:t>
      </w:r>
      <w:r w:rsidR="007438FA" w:rsidRPr="00981D0C">
        <w:rPr>
          <w:noProof/>
        </w:rPr>
        <w:t>)</w:t>
      </w:r>
      <w:r w:rsidR="007438FA" w:rsidRPr="00981D0C">
        <w:fldChar w:fldCharType="end"/>
      </w:r>
      <w:r w:rsidR="00552E89" w:rsidRPr="00981D0C">
        <w:t xml:space="preserve"> found that postoperative </w:t>
      </w:r>
      <w:r w:rsidR="00E8772E">
        <w:t>v</w:t>
      </w:r>
      <w:r w:rsidR="00552E89" w:rsidRPr="00981D0C">
        <w:t xml:space="preserve">itamin D increased prevalence of Treg cells and promoted </w:t>
      </w:r>
      <w:r w:rsidR="00292CC5" w:rsidRPr="00981D0C">
        <w:t xml:space="preserve">Treg associated cytokine IL-10 indicating that </w:t>
      </w:r>
      <w:r w:rsidR="00E8772E">
        <w:t>v</w:t>
      </w:r>
      <w:r w:rsidR="00292CC5" w:rsidRPr="00981D0C">
        <w:t>itamin D may help mod</w:t>
      </w:r>
      <w:r w:rsidR="00FD0898">
        <w:t>ulate</w:t>
      </w:r>
      <w:r w:rsidR="00292CC5" w:rsidRPr="00981D0C">
        <w:t xml:space="preserve"> the immune response following surgery.</w:t>
      </w:r>
      <w:r w:rsidR="008F1D93" w:rsidRPr="00981D0C">
        <w:t xml:space="preserve"> In</w:t>
      </w:r>
      <w:r w:rsidR="00CF72B0">
        <w:t xml:space="preserve"> this context</w:t>
      </w:r>
      <w:r w:rsidR="008F1D93" w:rsidRPr="00981D0C">
        <w:t>, De Bruyn et al</w:t>
      </w:r>
      <w:r w:rsidR="00FD0898">
        <w:t>.</w:t>
      </w:r>
      <w:r w:rsidR="00AE7672" w:rsidRPr="00981D0C">
        <w:t xml:space="preserve"> </w:t>
      </w:r>
      <w:r w:rsidR="00AE7672" w:rsidRPr="00981D0C">
        <w:fldChar w:fldCharType="begin">
          <w:fldData xml:space="preserve">PEVuZE5vdGU+PENpdGU+PEF1dGhvcj5kZSBCcnV5bjwvQXV0aG9yPjxZZWFyPjIwMjE8L1llYXI+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=
</w:fldData>
        </w:fldChar>
      </w:r>
      <w:r w:rsidR="00AE7672" w:rsidRPr="00981D0C">
        <w:instrText xml:space="preserve"> ADDIN EN.CITE </w:instrText>
      </w:r>
      <w:r w:rsidR="00AE7672" w:rsidRPr="00981D0C">
        <w:fldChar w:fldCharType="begin">
          <w:fldData xml:space="preserve">PEVuZE5vdGU+PENpdGU+PEF1dGhvcj5kZSBCcnV5bjwvQXV0aG9yPjxZZWFyPjIwMjE8L1llYXI+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=
</w:fldData>
        </w:fldChar>
      </w:r>
      <w:r w:rsidR="00AE7672" w:rsidRPr="00981D0C">
        <w:instrText xml:space="preserve"> ADDIN EN.CITE.DATA </w:instrText>
      </w:r>
      <w:r w:rsidR="00AE7672" w:rsidRPr="00981D0C">
        <w:fldChar w:fldCharType="separate"/>
      </w:r>
      <w:r w:rsidR="00AE7672" w:rsidRPr="00981D0C">
        <w:fldChar w:fldCharType="end"/>
      </w:r>
      <w:r w:rsidR="00AE7672" w:rsidRPr="00981D0C">
        <w:fldChar w:fldCharType="separate"/>
      </w:r>
      <w:r w:rsidR="00AE7672" w:rsidRPr="00981D0C">
        <w:rPr>
          <w:noProof/>
        </w:rPr>
        <w:t>(</w:t>
      </w:r>
      <w:r w:rsidR="00522129">
        <w:rPr>
          <w:noProof/>
        </w:rPr>
        <w:t>47</w:t>
      </w:r>
      <w:r w:rsidR="00AE7672" w:rsidRPr="00981D0C">
        <w:rPr>
          <w:noProof/>
        </w:rPr>
        <w:t>)</w:t>
      </w:r>
      <w:r w:rsidR="00AE7672" w:rsidRPr="00981D0C">
        <w:fldChar w:fldCharType="end"/>
      </w:r>
      <w:r w:rsidR="008F1D93" w:rsidRPr="00981D0C">
        <w:t xml:space="preserve"> found that postoperative </w:t>
      </w:r>
      <w:r w:rsidR="00FD0898">
        <w:t>v</w:t>
      </w:r>
      <w:r w:rsidR="008F1D93" w:rsidRPr="00981D0C">
        <w:t xml:space="preserve">itamin D did not prevent recurrence of Crohn’s disease following ileocolonic resection. </w:t>
      </w:r>
      <w:r w:rsidR="00570FEC" w:rsidRPr="00981D0C">
        <w:t xml:space="preserve">This is despite a high dose </w:t>
      </w:r>
      <w:r w:rsidR="00CF72B0">
        <w:t>(</w:t>
      </w:r>
      <w:r w:rsidR="00570FEC" w:rsidRPr="00981D0C">
        <w:t>25</w:t>
      </w:r>
      <w:r w:rsidR="00CF72B0">
        <w:t>,</w:t>
      </w:r>
      <w:r w:rsidR="00570FEC" w:rsidRPr="00981D0C">
        <w:t>000 IU/</w:t>
      </w:r>
      <w:r w:rsidR="00A2086F">
        <w:t>week</w:t>
      </w:r>
      <w:r w:rsidR="00CF72B0">
        <w:t>)</w:t>
      </w:r>
      <w:r w:rsidR="00570FEC" w:rsidRPr="00981D0C">
        <w:t xml:space="preserve"> being used</w:t>
      </w:r>
      <w:r w:rsidR="00D53883">
        <w:t xml:space="preserve"> and is a </w:t>
      </w:r>
      <w:r w:rsidR="00570FEC" w:rsidRPr="00981D0C">
        <w:t xml:space="preserve"> surprising </w:t>
      </w:r>
      <w:r w:rsidR="00CE40FF">
        <w:t xml:space="preserve">observation </w:t>
      </w:r>
      <w:r w:rsidR="00570FEC" w:rsidRPr="00981D0C">
        <w:t xml:space="preserve">because </w:t>
      </w:r>
      <w:r w:rsidR="00CE40FF">
        <w:t>v</w:t>
      </w:r>
      <w:r w:rsidR="00570FEC" w:rsidRPr="00981D0C">
        <w:t xml:space="preserve">itamin D supplementation has been associated with increased anti-inflammatory peptide </w:t>
      </w:r>
      <w:proofErr w:type="spellStart"/>
      <w:r w:rsidR="00570FEC" w:rsidRPr="00981D0C">
        <w:t>cathelicidin</w:t>
      </w:r>
      <w:proofErr w:type="spellEnd"/>
      <w:r w:rsidR="00570FEC" w:rsidRPr="00981D0C">
        <w:t xml:space="preserve"> and decreased intestinal permeability both contributing to decreased inflammation in inflammatory bowel disease </w:t>
      </w:r>
      <w:r w:rsidR="00570FEC" w:rsidRPr="00981D0C">
        <w:fldChar w:fldCharType="begin">
          <w:fldData xml:space="preserve">PEVuZE5vdGU+PENpdGU+PEF1dGhvcj5SYWZ0ZXJ5PC9BdXRob3I+PFllYXI+MjAxNTwvWWVhcj48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</w:fldData>
        </w:fldChar>
      </w:r>
      <w:r w:rsidR="00F30895" w:rsidRPr="00981D0C">
        <w:instrText xml:space="preserve"> ADDIN EN.CITE </w:instrText>
      </w:r>
      <w:r w:rsidR="00F30895" w:rsidRPr="00981D0C">
        <w:fldChar w:fldCharType="begin">
          <w:fldData xml:space="preserve">PEVuZE5vdGU+PENpdGU+PEF1dGhvcj5SYWZ0ZXJ5PC9BdXRob3I+PFllYXI+MjAxNTwvWWVhcj48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</w:fldData>
        </w:fldChar>
      </w:r>
      <w:r w:rsidR="00F30895" w:rsidRPr="00981D0C">
        <w:instrText xml:space="preserve"> ADDIN EN.CITE.DATA </w:instrText>
      </w:r>
      <w:r w:rsidR="00F30895" w:rsidRPr="00981D0C">
        <w:fldChar w:fldCharType="separate"/>
      </w:r>
      <w:r w:rsidR="00F30895" w:rsidRPr="00981D0C">
        <w:fldChar w:fldCharType="end"/>
      </w:r>
      <w:r w:rsidR="00570FEC" w:rsidRPr="00981D0C">
        <w:fldChar w:fldCharType="separate"/>
      </w:r>
      <w:r w:rsidR="00F30895" w:rsidRPr="00981D0C">
        <w:rPr>
          <w:noProof/>
        </w:rPr>
        <w:t>(</w:t>
      </w:r>
      <w:r w:rsidR="00522129">
        <w:rPr>
          <w:noProof/>
        </w:rPr>
        <w:t>63</w:t>
      </w:r>
      <w:r w:rsidR="00F30895" w:rsidRPr="00981D0C">
        <w:rPr>
          <w:noProof/>
        </w:rPr>
        <w:t>)</w:t>
      </w:r>
      <w:r w:rsidR="00570FEC" w:rsidRPr="00981D0C">
        <w:fldChar w:fldCharType="end"/>
      </w:r>
      <w:r w:rsidR="00570FEC" w:rsidRPr="00981D0C">
        <w:t xml:space="preserve">. </w:t>
      </w:r>
    </w:p>
    <w:p w14:paraId="7004DB8D" w14:textId="720B486C" w:rsidR="004D5F73" w:rsidRPr="00981D0C" w:rsidRDefault="00EA056C" w:rsidP="00981D0C">
      <w:pPr>
        <w:spacing w:before="0" w:beforeAutospacing="0" w:line="360" w:lineRule="auto"/>
      </w:pPr>
      <w:r w:rsidRPr="00981D0C">
        <w:t xml:space="preserve">As previously </w:t>
      </w:r>
      <w:r w:rsidR="00AB332B" w:rsidRPr="00981D0C">
        <w:t xml:space="preserve">mentioned, </w:t>
      </w:r>
      <w:r w:rsidR="00CE40FF">
        <w:t xml:space="preserve">many </w:t>
      </w:r>
      <w:r w:rsidR="00AB332B" w:rsidRPr="00981D0C">
        <w:t xml:space="preserve">micronutrients </w:t>
      </w:r>
      <w:proofErr w:type="gramStart"/>
      <w:r w:rsidR="00AB332B" w:rsidRPr="00981D0C">
        <w:t>are capable of attenuating</w:t>
      </w:r>
      <w:proofErr w:type="gramEnd"/>
      <w:r w:rsidR="00AB332B" w:rsidRPr="00981D0C">
        <w:t xml:space="preserve"> inflammation and oxidative stress</w:t>
      </w:r>
      <w:r w:rsidR="00522129">
        <w:t xml:space="preserve"> (11</w:t>
      </w:r>
      <w:r w:rsidR="00317AD3">
        <w:t>)</w:t>
      </w:r>
      <w:r w:rsidR="00AB332B" w:rsidRPr="00981D0C">
        <w:t xml:space="preserve">. </w:t>
      </w:r>
      <w:r w:rsidR="00BD147B" w:rsidRPr="00981D0C">
        <w:t xml:space="preserve"> </w:t>
      </w:r>
      <w:r w:rsidR="00E8772E">
        <w:t xml:space="preserve">In accordance with this, </w:t>
      </w:r>
      <w:r w:rsidR="00BD147B" w:rsidRPr="00981D0C">
        <w:t>Li et al</w:t>
      </w:r>
      <w:r w:rsidR="00CE40FF">
        <w:t>.</w:t>
      </w:r>
      <w:r w:rsidR="007438FA" w:rsidRPr="00981D0C">
        <w:t xml:space="preserve"> </w:t>
      </w:r>
      <w:r w:rsidR="007438FA" w:rsidRPr="00981D0C">
        <w:fldChar w:fldCharType="begin">
          <w:fldData xml:space="preserve">PEVuZE5vdGU+PENpdGU+PEF1dGhvcj5MaTwvQXV0aG9yPjxZZWFyPjIwMTg8L1llYXI+PFJlY051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</w:fldData>
        </w:fldChar>
      </w:r>
      <w:r w:rsidR="007438FA" w:rsidRPr="00981D0C">
        <w:instrText xml:space="preserve"> ADDIN EN.CITE </w:instrText>
      </w:r>
      <w:r w:rsidR="007438FA" w:rsidRPr="00981D0C">
        <w:fldChar w:fldCharType="begin">
          <w:fldData xml:space="preserve">PEVuZE5vdGU+PENpdGU+PEF1dGhvcj5MaTwvQXV0aG9yPjxZZWFyPjIwMTg8L1llYXI+PFJlY051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</w:fldData>
        </w:fldChar>
      </w:r>
      <w:r w:rsidR="007438FA" w:rsidRPr="00981D0C">
        <w:instrText xml:space="preserve"> ADDIN EN.CITE.DATA </w:instrText>
      </w:r>
      <w:r w:rsidR="007438FA" w:rsidRPr="00981D0C">
        <w:fldChar w:fldCharType="separate"/>
      </w:r>
      <w:r w:rsidR="007438FA" w:rsidRPr="00981D0C">
        <w:fldChar w:fldCharType="end"/>
      </w:r>
      <w:r w:rsidR="007438FA" w:rsidRPr="00981D0C">
        <w:fldChar w:fldCharType="separate"/>
      </w:r>
      <w:r w:rsidR="007438FA" w:rsidRPr="00981D0C">
        <w:rPr>
          <w:noProof/>
        </w:rPr>
        <w:t>(</w:t>
      </w:r>
      <w:r w:rsidR="00522129">
        <w:rPr>
          <w:noProof/>
        </w:rPr>
        <w:t>48</w:t>
      </w:r>
      <w:r w:rsidR="007438FA" w:rsidRPr="00981D0C">
        <w:rPr>
          <w:noProof/>
        </w:rPr>
        <w:t>)</w:t>
      </w:r>
      <w:r w:rsidR="007438FA" w:rsidRPr="00981D0C">
        <w:fldChar w:fldCharType="end"/>
      </w:r>
      <w:r w:rsidR="00BD147B" w:rsidRPr="00981D0C">
        <w:t xml:space="preserve"> found the use of </w:t>
      </w:r>
      <w:r w:rsidR="00EF76DB">
        <w:t xml:space="preserve">intravenous </w:t>
      </w:r>
      <w:r w:rsidR="00BD147B" w:rsidRPr="00981D0C">
        <w:t xml:space="preserve">multivitamins </w:t>
      </w:r>
      <w:r w:rsidR="00CE40FF">
        <w:t xml:space="preserve">decreased levels of </w:t>
      </w:r>
      <w:r w:rsidR="00BD147B" w:rsidRPr="00981D0C">
        <w:t xml:space="preserve">polar metabolites </w:t>
      </w:r>
      <w:r w:rsidR="00CE40FF">
        <w:t>that indicate</w:t>
      </w:r>
      <w:r w:rsidR="00BD147B" w:rsidRPr="00981D0C">
        <w:t xml:space="preserve"> oxidative stress</w:t>
      </w:r>
      <w:r w:rsidR="00CE40FF">
        <w:t xml:space="preserve">. In contrast, </w:t>
      </w:r>
      <w:r w:rsidR="00BD147B" w:rsidRPr="00981D0C">
        <w:lastRenderedPageBreak/>
        <w:t>Marin et a</w:t>
      </w:r>
      <w:r w:rsidR="00CE40FF">
        <w:t>l.</w:t>
      </w:r>
      <w:r w:rsidR="00BD147B" w:rsidRPr="00981D0C">
        <w:t xml:space="preserve"> </w:t>
      </w:r>
      <w:r w:rsidR="00F30895" w:rsidRPr="00981D0C">
        <w:fldChar w:fldCharType="begin">
          <w:fldData xml:space="preserve">PEVuZE5vdGU+PENpdGU+PEF1dGhvcj5NYXJpbjwvQXV0aG9yPjxZZWFyPjIwMTc8L1llYXI+PFJl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</w:fldData>
        </w:fldChar>
      </w:r>
      <w:r w:rsidR="00F30895" w:rsidRPr="00981D0C">
        <w:instrText xml:space="preserve"> ADDIN EN.CITE </w:instrText>
      </w:r>
      <w:r w:rsidR="00F30895" w:rsidRPr="00981D0C">
        <w:fldChar w:fldCharType="begin">
          <w:fldData xml:space="preserve">PEVuZE5vdGU+PENpdGU+PEF1dGhvcj5NYXJpbjwvQXV0aG9yPjxZZWFyPjIwMTc8L1llYXI+PFJl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</w:fldData>
        </w:fldChar>
      </w:r>
      <w:r w:rsidR="00F30895" w:rsidRPr="00981D0C">
        <w:instrText xml:space="preserve"> ADDIN EN.CITE.DATA </w:instrText>
      </w:r>
      <w:r w:rsidR="00F30895" w:rsidRPr="00981D0C">
        <w:fldChar w:fldCharType="separate"/>
      </w:r>
      <w:r w:rsidR="00F30895" w:rsidRPr="00981D0C">
        <w:fldChar w:fldCharType="end"/>
      </w:r>
      <w:r w:rsidR="00F30895" w:rsidRPr="00981D0C">
        <w:fldChar w:fldCharType="separate"/>
      </w:r>
      <w:r w:rsidR="00F30895" w:rsidRPr="00981D0C">
        <w:rPr>
          <w:noProof/>
        </w:rPr>
        <w:t>(</w:t>
      </w:r>
      <w:r w:rsidR="00522129">
        <w:rPr>
          <w:noProof/>
        </w:rPr>
        <w:t>56</w:t>
      </w:r>
      <w:r w:rsidR="00F30895" w:rsidRPr="00981D0C">
        <w:rPr>
          <w:noProof/>
        </w:rPr>
        <w:t>)</w:t>
      </w:r>
      <w:r w:rsidR="00F30895" w:rsidRPr="00981D0C">
        <w:fldChar w:fldCharType="end"/>
      </w:r>
      <w:r w:rsidR="00F30895" w:rsidRPr="00981D0C">
        <w:t xml:space="preserve"> </w:t>
      </w:r>
      <w:r w:rsidR="00BD147B" w:rsidRPr="00981D0C">
        <w:t xml:space="preserve">found </w:t>
      </w:r>
      <w:r w:rsidR="00CE40FF">
        <w:t>that</w:t>
      </w:r>
      <w:r w:rsidR="007A0EB0" w:rsidRPr="00981D0C">
        <w:t xml:space="preserve"> </w:t>
      </w:r>
      <w:r w:rsidR="00CE40FF">
        <w:t xml:space="preserve">a mix of </w:t>
      </w:r>
      <w:r w:rsidR="007A0EB0" w:rsidRPr="00981D0C">
        <w:t>multiple micronutrients</w:t>
      </w:r>
      <w:r w:rsidR="00BD147B" w:rsidRPr="00981D0C">
        <w:t xml:space="preserve"> did not reduce systemic inflammation. </w:t>
      </w:r>
      <w:r w:rsidR="008C0F1B">
        <w:t xml:space="preserve">The exact micronutrients used, their doses and the duration of administration as well as type of patient and surgery might influence the impact on inflammation. </w:t>
      </w:r>
      <w:r w:rsidR="007A0EB0" w:rsidRPr="00981D0C">
        <w:t>Interestingly, Marin et al</w:t>
      </w:r>
      <w:r w:rsidR="008C0F1B">
        <w:t>.</w:t>
      </w:r>
      <w:r w:rsidR="00F30895" w:rsidRPr="00981D0C">
        <w:t xml:space="preserve"> </w:t>
      </w:r>
      <w:r w:rsidR="00F30895" w:rsidRPr="00981D0C">
        <w:fldChar w:fldCharType="begin">
          <w:fldData xml:space="preserve">PEVuZE5vdGU+PENpdGU+PEF1dGhvcj5NYXJpbjwvQXV0aG9yPjxZZWFyPjIwMTc8L1llYXI+PFJl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</w:fldData>
        </w:fldChar>
      </w:r>
      <w:r w:rsidR="00F30895" w:rsidRPr="00981D0C">
        <w:instrText xml:space="preserve"> ADDIN EN.CITE </w:instrText>
      </w:r>
      <w:r w:rsidR="00F30895" w:rsidRPr="00981D0C">
        <w:fldChar w:fldCharType="begin">
          <w:fldData xml:space="preserve">PEVuZE5vdGU+PENpdGU+PEF1dGhvcj5NYXJpbjwvQXV0aG9yPjxZZWFyPjIwMTc8L1llYXI+PFJl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</w:fldData>
        </w:fldChar>
      </w:r>
      <w:r w:rsidR="00F30895" w:rsidRPr="00981D0C">
        <w:instrText xml:space="preserve"> ADDIN EN.CITE.DATA </w:instrText>
      </w:r>
      <w:r w:rsidR="00F30895" w:rsidRPr="00981D0C">
        <w:fldChar w:fldCharType="separate"/>
      </w:r>
      <w:r w:rsidR="00F30895" w:rsidRPr="00981D0C">
        <w:fldChar w:fldCharType="end"/>
      </w:r>
      <w:r w:rsidR="00F30895" w:rsidRPr="00981D0C">
        <w:fldChar w:fldCharType="separate"/>
      </w:r>
      <w:r w:rsidR="00F30895" w:rsidRPr="00981D0C">
        <w:rPr>
          <w:noProof/>
        </w:rPr>
        <w:t>(</w:t>
      </w:r>
      <w:r w:rsidR="00522129">
        <w:rPr>
          <w:noProof/>
        </w:rPr>
        <w:t>56</w:t>
      </w:r>
      <w:r w:rsidR="00F30895" w:rsidRPr="00981D0C">
        <w:rPr>
          <w:noProof/>
        </w:rPr>
        <w:t>)</w:t>
      </w:r>
      <w:r w:rsidR="00F30895" w:rsidRPr="00981D0C">
        <w:fldChar w:fldCharType="end"/>
      </w:r>
      <w:r w:rsidR="007A0EB0" w:rsidRPr="00981D0C">
        <w:t xml:space="preserve"> </w:t>
      </w:r>
      <w:r w:rsidR="00982745">
        <w:t xml:space="preserve">did find </w:t>
      </w:r>
      <w:r w:rsidR="007A0EB0" w:rsidRPr="00981D0C">
        <w:t xml:space="preserve">that micronutrient supplementation improved iron metabolism following surgery. </w:t>
      </w:r>
      <w:r w:rsidR="00A06646">
        <w:t>The supplement used provided</w:t>
      </w:r>
      <w:r w:rsidR="00E068D9">
        <w:t xml:space="preserve"> twice the RDA</w:t>
      </w:r>
      <w:r w:rsidR="00A06646">
        <w:t xml:space="preserve"> </w:t>
      </w:r>
      <w:r w:rsidR="00E23476">
        <w:t xml:space="preserve">of </w:t>
      </w:r>
      <w:r w:rsidR="00F679AA">
        <w:t xml:space="preserve">the micronutrients provided, including iron, so increased iron intake may explain the improvement in iron metabolism. </w:t>
      </w:r>
      <w:r w:rsidR="00E74B73">
        <w:t>However, some of the other micronutrients included may also be relevant to this effect. For example, p</w:t>
      </w:r>
      <w:r w:rsidR="000912C1" w:rsidRPr="00981D0C">
        <w:t xml:space="preserve">revious literature has established that </w:t>
      </w:r>
      <w:r w:rsidR="008C0F1B">
        <w:t>v</w:t>
      </w:r>
      <w:r w:rsidR="000912C1" w:rsidRPr="00981D0C">
        <w:t xml:space="preserve">itamin A is involved in iron homeostasis and </w:t>
      </w:r>
      <w:r w:rsidR="008C0F1B">
        <w:t>v</w:t>
      </w:r>
      <w:r w:rsidR="000912C1" w:rsidRPr="00981D0C">
        <w:t>itamin A deficiency reduces renal erythropoietin</w:t>
      </w:r>
      <w:r w:rsidR="007061B1" w:rsidRPr="00981D0C">
        <w:t xml:space="preserve"> thereby</w:t>
      </w:r>
      <w:r w:rsidR="000912C1" w:rsidRPr="00981D0C">
        <w:t xml:space="preserve"> inhibiting erythropoiesis </w:t>
      </w:r>
      <w:r w:rsidR="000912C1" w:rsidRPr="00981D0C">
        <w:fldChar w:fldCharType="begin">
          <w:fldData xml:space="preserve">PEVuZE5vdGU+PENpdGU+PEF1dGhvcj5kYSBDdW5oYTwvQXV0aG9yPjxZZWFyPjIwMTQ8L1llYXI+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</w:fldData>
        </w:fldChar>
      </w:r>
      <w:r w:rsidR="00F30895" w:rsidRPr="00981D0C">
        <w:instrText xml:space="preserve"> ADDIN EN.CITE </w:instrText>
      </w:r>
      <w:r w:rsidR="00F30895" w:rsidRPr="00981D0C">
        <w:fldChar w:fldCharType="begin">
          <w:fldData xml:space="preserve">PEVuZE5vdGU+PENpdGU+PEF1dGhvcj5kYSBDdW5oYTwvQXV0aG9yPjxZZWFyPjIwMTQ8L1llYXI+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</w:fldData>
        </w:fldChar>
      </w:r>
      <w:r w:rsidR="00F30895" w:rsidRPr="00981D0C">
        <w:instrText xml:space="preserve"> ADDIN EN.CITE.DATA </w:instrText>
      </w:r>
      <w:r w:rsidR="00F30895" w:rsidRPr="00981D0C">
        <w:fldChar w:fldCharType="separate"/>
      </w:r>
      <w:r w:rsidR="00F30895" w:rsidRPr="00981D0C">
        <w:fldChar w:fldCharType="end"/>
      </w:r>
      <w:r w:rsidR="000912C1" w:rsidRPr="00981D0C">
        <w:fldChar w:fldCharType="separate"/>
      </w:r>
      <w:r w:rsidR="00F30895" w:rsidRPr="00981D0C">
        <w:rPr>
          <w:noProof/>
        </w:rPr>
        <w:t>(</w:t>
      </w:r>
      <w:r w:rsidR="00954C34">
        <w:rPr>
          <w:noProof/>
        </w:rPr>
        <w:t>64</w:t>
      </w:r>
      <w:r w:rsidR="00F30895" w:rsidRPr="00981D0C">
        <w:rPr>
          <w:noProof/>
        </w:rPr>
        <w:t>)</w:t>
      </w:r>
      <w:r w:rsidR="000912C1" w:rsidRPr="00981D0C">
        <w:fldChar w:fldCharType="end"/>
      </w:r>
      <w:r w:rsidR="000912C1" w:rsidRPr="00981D0C">
        <w:t xml:space="preserve">. </w:t>
      </w:r>
      <w:r w:rsidR="00991295">
        <w:t>Therefore</w:t>
      </w:r>
      <w:r w:rsidR="005B4BFE">
        <w:t>,</w:t>
      </w:r>
      <w:r w:rsidR="00991295">
        <w:t xml:space="preserve"> the vitamin A present in the mix used by Marin et al. (</w:t>
      </w:r>
      <w:r w:rsidR="00954C34">
        <w:t>56</w:t>
      </w:r>
      <w:r w:rsidR="00991295">
        <w:t xml:space="preserve">) may </w:t>
      </w:r>
      <w:r w:rsidR="00E74B73">
        <w:t>contribute to</w:t>
      </w:r>
      <w:r w:rsidR="00991295">
        <w:t xml:space="preserve"> the observed effect on iron homeostasis following surgery. </w:t>
      </w:r>
    </w:p>
    <w:p w14:paraId="0567AFE8" w14:textId="20C3EAB8" w:rsidR="00A65571" w:rsidRPr="00981D0C" w:rsidRDefault="00EA056C" w:rsidP="00981D0C">
      <w:pPr>
        <w:spacing w:before="0" w:beforeAutospacing="0" w:line="360" w:lineRule="auto"/>
      </w:pPr>
      <w:r w:rsidRPr="00981D0C">
        <w:t xml:space="preserve">Vitamin E </w:t>
      </w:r>
      <w:r w:rsidR="00991295">
        <w:t>has</w:t>
      </w:r>
      <w:r w:rsidRPr="00981D0C">
        <w:t xml:space="preserve"> antioxidant and anti-inflammatory properties </w:t>
      </w:r>
      <w:r w:rsidRPr="00981D0C">
        <w:fldChar w:fldCharType="begin">
          <w:fldData xml:space="preserve">PEVuZE5vdGU+PENpdGU+PEF1dGhvcj5Nb2hkIFphZmZhcmluPC9BdXRob3I+PFllYXI+MjAyMDwv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</w:fldData>
        </w:fldChar>
      </w:r>
      <w:r w:rsidR="00F30895" w:rsidRPr="00981D0C">
        <w:instrText xml:space="preserve"> ADDIN EN.CITE </w:instrText>
      </w:r>
      <w:r w:rsidR="00F30895" w:rsidRPr="00981D0C">
        <w:fldChar w:fldCharType="begin">
          <w:fldData xml:space="preserve">PEVuZE5vdGU+PENpdGU+PEF1dGhvcj5Nb2hkIFphZmZhcmluPC9BdXRob3I+PFllYXI+MjAyMDwv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</w:fldData>
        </w:fldChar>
      </w:r>
      <w:r w:rsidR="00F30895" w:rsidRPr="00981D0C">
        <w:instrText xml:space="preserve"> ADDIN EN.CITE.DATA </w:instrText>
      </w:r>
      <w:r w:rsidR="00F30895" w:rsidRPr="00981D0C">
        <w:fldChar w:fldCharType="separate"/>
      </w:r>
      <w:r w:rsidR="00F30895" w:rsidRPr="00981D0C">
        <w:fldChar w:fldCharType="end"/>
      </w:r>
      <w:r w:rsidRPr="00981D0C">
        <w:fldChar w:fldCharType="separate"/>
      </w:r>
      <w:r w:rsidR="00F30895" w:rsidRPr="00981D0C">
        <w:rPr>
          <w:noProof/>
        </w:rPr>
        <w:t>(</w:t>
      </w:r>
      <w:r w:rsidR="00954C34">
        <w:rPr>
          <w:noProof/>
        </w:rPr>
        <w:t>65</w:t>
      </w:r>
      <w:r w:rsidR="00F30895" w:rsidRPr="00981D0C">
        <w:rPr>
          <w:noProof/>
        </w:rPr>
        <w:t>)</w:t>
      </w:r>
      <w:r w:rsidRPr="00981D0C">
        <w:fldChar w:fldCharType="end"/>
      </w:r>
      <w:r w:rsidRPr="00981D0C">
        <w:t xml:space="preserve">. One mechanism </w:t>
      </w:r>
      <w:r w:rsidR="0081524A">
        <w:t>of v</w:t>
      </w:r>
      <w:r w:rsidRPr="00981D0C">
        <w:t xml:space="preserve">itamin E </w:t>
      </w:r>
      <w:r w:rsidR="0081524A">
        <w:t xml:space="preserve">action </w:t>
      </w:r>
      <w:r w:rsidRPr="00981D0C">
        <w:t xml:space="preserve">is </w:t>
      </w:r>
      <w:r w:rsidR="007061B1" w:rsidRPr="00981D0C">
        <w:t>the inhibition of</w:t>
      </w:r>
      <w:r w:rsidR="001B4D4E" w:rsidRPr="00981D0C">
        <w:t xml:space="preserve"> </w:t>
      </w:r>
      <w:r w:rsidR="0081524A">
        <w:t xml:space="preserve">the </w:t>
      </w:r>
      <w:r w:rsidRPr="00981D0C">
        <w:t xml:space="preserve">cyclooxygenase-2 enzyme which </w:t>
      </w:r>
      <w:r w:rsidR="007061B1" w:rsidRPr="00981D0C">
        <w:t>is a promotor of</w:t>
      </w:r>
      <w:r w:rsidRPr="00981D0C">
        <w:t xml:space="preserve"> inflammatio</w:t>
      </w:r>
      <w:r w:rsidR="00E75ED2">
        <w:t>n</w:t>
      </w:r>
      <w:r w:rsidRPr="00981D0C">
        <w:t xml:space="preserve">. </w:t>
      </w:r>
      <w:r w:rsidR="0081524A">
        <w:t>Vitamin E</w:t>
      </w:r>
      <w:r w:rsidR="00C431AA" w:rsidRPr="00981D0C">
        <w:t xml:space="preserve"> may also help prevent infection as high-dose administration has shown to increase levels of anti-inflammatory CD47 and allow for shorter hospitalization times in patients with pneumonia </w:t>
      </w:r>
      <w:r w:rsidR="00C431AA" w:rsidRPr="00981D0C">
        <w:fldChar w:fldCharType="begin"/>
      </w:r>
      <w:r w:rsidR="00F30895" w:rsidRPr="00981D0C">
        <w:instrText xml:space="preserve"> ADDIN EN.CITE &lt;EndNote&gt;&lt;Cite&gt;&lt;Author&gt;Shen&lt;/Author&gt;&lt;Year&gt;2020&lt;/Year&gt;&lt;RecNum&gt;5131&lt;/RecNum&gt;&lt;DisplayText&gt;(66)&lt;/DisplayText&gt;&lt;record&gt;&lt;rec-number&gt;5131&lt;/rec-number&gt;&lt;foreign-keys&gt;&lt;key app="EN" db-id="92tfx5paitf9w5e2ppgxtwe4f0t222we0dw5" timestamp="1734441196"&gt;5131&lt;/key&gt;&lt;/foreign-keys&gt;&lt;ref-type name="Journal Article"&gt;17&lt;/ref-type&gt;&lt;contributors&gt;&lt;authors&gt;&lt;author&gt;Shen, H.&lt;/author&gt;&lt;author&gt;Zhan, B.&lt;/author&gt;&lt;/authors&gt;&lt;/contributors&gt;&lt;auth-address&gt;Neurology Department, Qingdao Municipal Hospital Group, Qingdao, China.&lt;/auth-address&gt;&lt;titles&gt;&lt;title&gt;Effect of vitamin E on stroke-associated pneumonia&lt;/title&gt;&lt;secondary-title&gt;J Int Med Res&lt;/secondary-title&gt;&lt;/titles&gt;&lt;periodical&gt;&lt;full-title&gt;J Int Med Res&lt;/full-title&gt;&lt;/periodical&gt;&lt;pages&gt;300060520949657&lt;/pages&gt;&lt;volume&gt;48&lt;/volume&gt;&lt;number&gt;9&lt;/number&gt;&lt;keywords&gt;&lt;keyword&gt;Hospitalization&lt;/keyword&gt;&lt;keyword&gt;Humans&lt;/keyword&gt;&lt;keyword&gt;Nutritional Status&lt;/keyword&gt;&lt;keyword&gt;*Pneumonia/complications/drug therapy&lt;/keyword&gt;&lt;keyword&gt;*Stroke/complications/drug therapy&lt;/keyword&gt;&lt;keyword&gt;Vitamin E/therapeutic use&lt;/keyword&gt;&lt;keyword&gt;Cd47&lt;/keyword&gt;&lt;keyword&gt;Cd55&lt;/keyword&gt;&lt;keyword&gt;Mini Nutritional Assessment&lt;/keyword&gt;&lt;keyword&gt;Vitamin E&lt;/keyword&gt;&lt;keyword&gt;neutrophil&lt;/keyword&gt;&lt;keyword&gt;polymorphic leukocyte&lt;/keyword&gt;&lt;keyword&gt;stroke-associated pneumonia&lt;/keyword&gt;&lt;/keywords&gt;&lt;dates&gt;&lt;year&gt;2020&lt;/year&gt;&lt;pub-dates&gt;&lt;date&gt;Sep&lt;/date&gt;&lt;/pub-dates&gt;&lt;/dates&gt;&lt;isbn&gt;0300-0605 (Print)&amp;#xD;0300-0605&lt;/isbn&gt;&lt;accession-num&gt;32910689&lt;/accession-num&gt;&lt;urls&gt;&lt;/urls&gt;&lt;custom2&gt;PMC7488915&lt;/custom2&gt;&lt;electronic-resource-num&gt;10.1177/0300060520949657&lt;/electronic-resource-num&gt;&lt;remote-database-provider&gt;NLM&lt;/remote-database-provider&gt;&lt;language&gt;eng&lt;/language&gt;&lt;/record&gt;&lt;/Cite&gt;&lt;/EndNote&gt;</w:instrText>
      </w:r>
      <w:r w:rsidR="00C431AA" w:rsidRPr="00981D0C">
        <w:fldChar w:fldCharType="separate"/>
      </w:r>
      <w:r w:rsidR="00F30895" w:rsidRPr="00981D0C">
        <w:rPr>
          <w:noProof/>
        </w:rPr>
        <w:t>(</w:t>
      </w:r>
      <w:r w:rsidR="00954C34">
        <w:rPr>
          <w:noProof/>
        </w:rPr>
        <w:t>66</w:t>
      </w:r>
      <w:r w:rsidR="00F30895" w:rsidRPr="00981D0C">
        <w:rPr>
          <w:noProof/>
        </w:rPr>
        <w:t>)</w:t>
      </w:r>
      <w:r w:rsidR="00C431AA" w:rsidRPr="00981D0C">
        <w:fldChar w:fldCharType="end"/>
      </w:r>
      <w:r w:rsidR="00C431AA" w:rsidRPr="00981D0C">
        <w:t xml:space="preserve">. Additionally, </w:t>
      </w:r>
      <w:r w:rsidR="0081524A">
        <w:t>v</w:t>
      </w:r>
      <w:r w:rsidR="00C431AA" w:rsidRPr="00981D0C">
        <w:t xml:space="preserve">itamin E has </w:t>
      </w:r>
      <w:r w:rsidR="005B4BFE">
        <w:t xml:space="preserve">been </w:t>
      </w:r>
      <w:r w:rsidR="00C431AA" w:rsidRPr="00981D0C">
        <w:t xml:space="preserve">shown to reduce pain and infection in wounds caused by burns </w:t>
      </w:r>
      <w:r w:rsidR="00C431AA" w:rsidRPr="00981D0C">
        <w:fldChar w:fldCharType="begin"/>
      </w:r>
      <w:r w:rsidR="00F30895" w:rsidRPr="00981D0C">
        <w:instrText xml:space="preserve"> ADDIN EN.CITE &lt;EndNote&gt;&lt;Cite&gt;&lt;Author&gt;Di Lonardo&lt;/Author&gt;&lt;Year&gt;2019&lt;/Year&gt;&lt;RecNum&gt;5133&lt;/RecNum&gt;&lt;DisplayText&gt;(67)&lt;/DisplayText&gt;&lt;record&gt;&lt;rec-number&gt;5133&lt;/rec-number&gt;&lt;foreign-keys&gt;&lt;key app="EN" db-id="92tfx5paitf9w5e2ppgxtwe4f0t222we0dw5" timestamp="1734441337"&gt;5133&lt;/key&gt;&lt;/foreign-keys&gt;&lt;ref-type name="Journal Article"&gt;17&lt;/ref-type&gt;&lt;contributors&gt;&lt;authors&gt;&lt;author&gt;Di Lonardo, A.&lt;/author&gt;&lt;author&gt;De Rosa, M.&lt;/author&gt;&lt;author&gt;Graziano, A.&lt;/author&gt;&lt;author&gt;Pascone, C.&lt;/author&gt;&lt;author&gt;Lucattelli, E.&lt;/author&gt;&lt;/authors&gt;&lt;/contributors&gt;&lt;auth-address&gt;Burn Centre, Cisanello University Hospital, Pisa, Italy.&amp;#xD;Plastic and Reconstructive Microsurgery, Careggi University Hospital, Florence, Italy.&lt;/auth-address&gt;&lt;titles&gt;&lt;title&gt;Effectiveness of topical α-Tocopherol Acetate in burn infection treatment&lt;/title&gt;&lt;secondary-title&gt;Ann Burns Fire Disasters&lt;/secondary-title&gt;&lt;/titles&gt;&lt;periodical&gt;&lt;full-title&gt;Ann Burns Fire Disasters&lt;/full-title&gt;&lt;/periodical&gt;&lt;pages&gt;282-288&lt;/pages&gt;&lt;volume&gt;32&lt;/volume&gt;&lt;number&gt;4&lt;/number&gt;&lt;keywords&gt;&lt;keyword&gt;burn infection&lt;/keyword&gt;&lt;keyword&gt;burn treatment&lt;/keyword&gt;&lt;keyword&gt;burns&lt;/keyword&gt;&lt;keyword&gt;vitamin E&lt;/keyword&gt;&lt;keyword&gt;α-tocopherol acetate&lt;/keyword&gt;&lt;/keywords&gt;&lt;dates&gt;&lt;year&gt;2019&lt;/year&gt;&lt;pub-dates&gt;&lt;date&gt;Dec 31&lt;/date&gt;&lt;/pub-dates&gt;&lt;/dates&gt;&lt;isbn&gt;1592-9558 (Print)&amp;#xD;1592-9558&lt;/isbn&gt;&lt;accession-num&gt;32431578&lt;/accession-num&gt;&lt;urls&gt;&lt;/urls&gt;&lt;custom2&gt;PMC7197917&lt;/custom2&gt;&lt;remote-database-provider&gt;NLM&lt;/remote-database-provider&gt;&lt;language&gt;eng&lt;/language&gt;&lt;/record&gt;&lt;/Cite&gt;&lt;/EndNote&gt;</w:instrText>
      </w:r>
      <w:r w:rsidR="00C431AA" w:rsidRPr="00981D0C">
        <w:fldChar w:fldCharType="separate"/>
      </w:r>
      <w:r w:rsidR="00F30895" w:rsidRPr="00981D0C">
        <w:rPr>
          <w:noProof/>
        </w:rPr>
        <w:t>(</w:t>
      </w:r>
      <w:r w:rsidR="00954C34">
        <w:rPr>
          <w:noProof/>
        </w:rPr>
        <w:t>67</w:t>
      </w:r>
      <w:r w:rsidR="00F30895" w:rsidRPr="00981D0C">
        <w:rPr>
          <w:noProof/>
        </w:rPr>
        <w:t>)</w:t>
      </w:r>
      <w:r w:rsidR="00C431AA" w:rsidRPr="00981D0C">
        <w:fldChar w:fldCharType="end"/>
      </w:r>
      <w:r w:rsidR="00C431AA" w:rsidRPr="00981D0C">
        <w:t>.</w:t>
      </w:r>
      <w:r w:rsidR="0049374C" w:rsidRPr="00981D0C">
        <w:t xml:space="preserve"> Silicone has also shown to </w:t>
      </w:r>
      <w:r w:rsidR="007061B1" w:rsidRPr="00981D0C">
        <w:t>have</w:t>
      </w:r>
      <w:r w:rsidR="0049374C" w:rsidRPr="00981D0C">
        <w:t xml:space="preserve"> anti-inflammatory and antioxidant properties </w:t>
      </w:r>
      <w:r w:rsidR="0049374C" w:rsidRPr="00981D0C">
        <w:fldChar w:fldCharType="begin"/>
      </w:r>
      <w:r w:rsidR="00F30895" w:rsidRPr="00981D0C">
        <w:instrText xml:space="preserve"> ADDIN EN.CITE &lt;EndNote&gt;&lt;Cite&gt;&lt;Author&gt;Kim&lt;/Author&gt;&lt;Year&gt;2013&lt;/Year&gt;&lt;RecNum&gt;5134&lt;/RecNum&gt;&lt;DisplayText&gt;(68)&lt;/DisplayText&gt;&lt;record&gt;&lt;rec-number&gt;5134&lt;/rec-number&gt;&lt;foreign-keys&gt;&lt;key app="EN" db-id="92tfx5paitf9w5e2ppgxtwe4f0t222we0dw5" timestamp="1734441606"&gt;5134&lt;/key&gt;&lt;/foreign-keys&gt;&lt;ref-type name="Journal Article"&gt;17&lt;/ref-type&gt;&lt;contributors&gt;&lt;authors&gt;&lt;author&gt;Kim, E. J.&lt;/author&gt;&lt;author&gt;Bu, S. Y.&lt;/author&gt;&lt;author&gt;Sung, M. K.&lt;/author&gt;&lt;author&gt;Kang, M. H.&lt;/author&gt;&lt;author&gt;Choi, M. K.&lt;/author&gt;&lt;/authors&gt;&lt;/contributors&gt;&lt;auth-address&gt;Division of Food Science, Kongju National University, Yesan, 340-702, South Korea.&lt;/auth-address&gt;&lt;titles&gt;&lt;title&gt;Analysis of antioxidant and anti-inflammatory activity of silicon in murine macrophages&lt;/title&gt;&lt;secondary-title&gt;Biol Trace Elem Res&lt;/secondary-title&gt;&lt;/titles&gt;&lt;periodical&gt;&lt;full-title&gt;Biol Trace Elem Res&lt;/full-title&gt;&lt;/periodical&gt;&lt;pages&gt;329-37&lt;/pages&gt;&lt;volume&gt;156&lt;/volume&gt;&lt;number&gt;1-3&lt;/number&gt;&lt;edition&gt;20131003&lt;/edition&gt;&lt;keywords&gt;&lt;keyword&gt;Animals&lt;/keyword&gt;&lt;keyword&gt;Anti-Inflammatory Agents, Non-Steroidal/*pharmacology&lt;/keyword&gt;&lt;keyword&gt;Antioxidants/*pharmacology&lt;/keyword&gt;&lt;keyword&gt;Cell Line&lt;/keyword&gt;&lt;keyword&gt;Cyclooxygenase 2/biosynthesis&lt;/keyword&gt;&lt;keyword&gt;Down-Regulation/drug effects&lt;/keyword&gt;&lt;keyword&gt;Inflammation/chemically induced/drug therapy/metabolism/pathology&lt;/keyword&gt;&lt;keyword&gt;Inflammation Mediators/*metabolism&lt;/keyword&gt;&lt;keyword&gt;Interleukin-6/biosynthesis&lt;/keyword&gt;&lt;keyword&gt;Lipopolysaccharides/toxicity&lt;/keyword&gt;&lt;keyword&gt;Macrophages/*metabolism/pathology&lt;/keyword&gt;&lt;keyword&gt;Mice&lt;/keyword&gt;&lt;keyword&gt;RNA, Messenger/biosynthesis&lt;/keyword&gt;&lt;keyword&gt;Silicates/*pharmacology&lt;/keyword&gt;&lt;keyword&gt;Silicon/pharmacology&lt;/keyword&gt;&lt;/keywords&gt;&lt;dates&gt;&lt;year&gt;2013&lt;/year&gt;&lt;pub-dates&gt;&lt;date&gt;Dec&lt;/date&gt;&lt;/pub-dates&gt;&lt;/dates&gt;&lt;isbn&gt;0163-4984&lt;/isbn&gt;&lt;accession-num&gt;24092518&lt;/accession-num&gt;&lt;urls&gt;&lt;/urls&gt;&lt;electronic-resource-num&gt;10.1007/s12011-013-9829-y&lt;/electronic-resource-num&gt;&lt;remote-database-provider&gt;NLM&lt;/remote-database-provider&gt;&lt;language&gt;eng&lt;/language&gt;&lt;/record&gt;&lt;/Cite&gt;&lt;/EndNote&gt;</w:instrText>
      </w:r>
      <w:r w:rsidR="0049374C" w:rsidRPr="00981D0C">
        <w:fldChar w:fldCharType="separate"/>
      </w:r>
      <w:r w:rsidR="00F30895" w:rsidRPr="00981D0C">
        <w:rPr>
          <w:noProof/>
        </w:rPr>
        <w:t>(</w:t>
      </w:r>
      <w:r w:rsidR="00954C34">
        <w:rPr>
          <w:noProof/>
        </w:rPr>
        <w:t>68</w:t>
      </w:r>
      <w:r w:rsidR="00F30895" w:rsidRPr="00981D0C">
        <w:rPr>
          <w:noProof/>
        </w:rPr>
        <w:t>)</w:t>
      </w:r>
      <w:r w:rsidR="0049374C" w:rsidRPr="00981D0C">
        <w:fldChar w:fldCharType="end"/>
      </w:r>
      <w:r w:rsidR="0049374C" w:rsidRPr="00981D0C">
        <w:t>.</w:t>
      </w:r>
      <w:r w:rsidR="00C431AA" w:rsidRPr="00981D0C">
        <w:t xml:space="preserve"> </w:t>
      </w:r>
      <w:r w:rsidR="00FF7AD7" w:rsidRPr="00981D0C">
        <w:t>Ruiz-Tovar et al</w:t>
      </w:r>
      <w:r w:rsidR="0081524A">
        <w:t>.</w:t>
      </w:r>
      <w:r w:rsidR="00F30895" w:rsidRPr="00981D0C">
        <w:t xml:space="preserve"> </w:t>
      </w:r>
      <w:r w:rsidR="00F30895" w:rsidRPr="00981D0C">
        <w:fldChar w:fldCharType="begin">
          <w:fldData xml:space="preserve">PEVuZE5vdGU+PENpdGU+PEF1dGhvcj5SdWl6LVRvdmFyPC9BdXRob3I+PFllYXI+MjAxOTwvWWVh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</w:fldData>
        </w:fldChar>
      </w:r>
      <w:r w:rsidR="00F30895" w:rsidRPr="00981D0C">
        <w:instrText xml:space="preserve"> ADDIN EN.CITE </w:instrText>
      </w:r>
      <w:r w:rsidR="00F30895" w:rsidRPr="00981D0C">
        <w:fldChar w:fldCharType="begin">
          <w:fldData xml:space="preserve">PEVuZE5vdGU+PENpdGU+PEF1dGhvcj5SdWl6LVRvdmFyPC9BdXRob3I+PFllYXI+MjAxOTwvWWVh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</w:fldData>
        </w:fldChar>
      </w:r>
      <w:r w:rsidR="00F30895" w:rsidRPr="00981D0C">
        <w:instrText xml:space="preserve"> ADDIN EN.CITE.DATA </w:instrText>
      </w:r>
      <w:r w:rsidR="00F30895" w:rsidRPr="00981D0C">
        <w:fldChar w:fldCharType="separate"/>
      </w:r>
      <w:r w:rsidR="00F30895" w:rsidRPr="00981D0C">
        <w:fldChar w:fldCharType="end"/>
      </w:r>
      <w:r w:rsidR="00F30895" w:rsidRPr="00981D0C">
        <w:fldChar w:fldCharType="separate"/>
      </w:r>
      <w:r w:rsidR="00F30895" w:rsidRPr="00981D0C">
        <w:rPr>
          <w:noProof/>
        </w:rPr>
        <w:t>(</w:t>
      </w:r>
      <w:r w:rsidR="00954C34">
        <w:rPr>
          <w:noProof/>
        </w:rPr>
        <w:t>51</w:t>
      </w:r>
      <w:r w:rsidR="00F30895" w:rsidRPr="00981D0C">
        <w:rPr>
          <w:noProof/>
        </w:rPr>
        <w:t>)</w:t>
      </w:r>
      <w:r w:rsidR="00F30895" w:rsidRPr="00981D0C">
        <w:fldChar w:fldCharType="end"/>
      </w:r>
      <w:r w:rsidR="00FF7AD7" w:rsidRPr="00981D0C">
        <w:t xml:space="preserve"> </w:t>
      </w:r>
      <w:r w:rsidR="0049374C" w:rsidRPr="00981D0C">
        <w:t xml:space="preserve">found that the use of </w:t>
      </w:r>
      <w:r w:rsidR="00C24F6D">
        <w:t xml:space="preserve">the combination of </w:t>
      </w:r>
      <w:r w:rsidR="0081524A">
        <w:t>v</w:t>
      </w:r>
      <w:r w:rsidR="0049374C" w:rsidRPr="00981D0C">
        <w:t xml:space="preserve">itamin E and </w:t>
      </w:r>
      <w:r w:rsidR="0081524A">
        <w:t>s</w:t>
      </w:r>
      <w:r w:rsidR="0049374C" w:rsidRPr="00981D0C">
        <w:t xml:space="preserve">ilicone in wound dressings helped reduce postoperative pain, infection and inflammation. </w:t>
      </w:r>
      <w:r w:rsidR="00AB6BE5" w:rsidRPr="00981D0C">
        <w:t xml:space="preserve">More research could be done on different </w:t>
      </w:r>
      <w:r w:rsidR="00E26879">
        <w:t xml:space="preserve">routes </w:t>
      </w:r>
      <w:r w:rsidR="00AB6BE5" w:rsidRPr="00981D0C">
        <w:t xml:space="preserve">of </w:t>
      </w:r>
      <w:r w:rsidR="00E26879">
        <w:t>v</w:t>
      </w:r>
      <w:r w:rsidR="00AB6BE5" w:rsidRPr="00981D0C">
        <w:t xml:space="preserve">itamin E </w:t>
      </w:r>
      <w:r w:rsidR="00CE653B" w:rsidRPr="00981D0C">
        <w:t xml:space="preserve">and </w:t>
      </w:r>
      <w:r w:rsidR="00E26879">
        <w:t>s</w:t>
      </w:r>
      <w:r w:rsidR="00CE653B" w:rsidRPr="00981D0C">
        <w:t xml:space="preserve">ilicone </w:t>
      </w:r>
      <w:r w:rsidR="00AB6BE5" w:rsidRPr="00981D0C">
        <w:t xml:space="preserve">administration, such as oral, sublingual and intravenous, and </w:t>
      </w:r>
      <w:r w:rsidR="00E26879">
        <w:t xml:space="preserve">investigating </w:t>
      </w:r>
      <w:r w:rsidR="00AB6BE5" w:rsidRPr="00981D0C">
        <w:t xml:space="preserve">whether </w:t>
      </w:r>
      <w:r w:rsidR="008037D4">
        <w:t>this combination</w:t>
      </w:r>
      <w:r w:rsidR="00AB6BE5" w:rsidRPr="00981D0C">
        <w:t xml:space="preserve"> could</w:t>
      </w:r>
      <w:r w:rsidR="00C943FC" w:rsidRPr="00981D0C">
        <w:t xml:space="preserve"> reduce general postoperative infection and pain rather than specifically </w:t>
      </w:r>
      <w:r w:rsidR="00700DF1" w:rsidRPr="00981D0C">
        <w:t>within</w:t>
      </w:r>
      <w:r w:rsidR="00C943FC" w:rsidRPr="00981D0C">
        <w:t xml:space="preserve"> wounds.</w:t>
      </w:r>
    </w:p>
    <w:p w14:paraId="75D3F82C" w14:textId="03662DED" w:rsidR="00351297" w:rsidRDefault="00EA056C" w:rsidP="00981D0C">
      <w:pPr>
        <w:spacing w:before="0" w:beforeAutospacing="0" w:line="360" w:lineRule="auto"/>
      </w:pPr>
      <w:r>
        <w:t xml:space="preserve">This systematic review was restricted to RCTs which </w:t>
      </w:r>
      <w:proofErr w:type="gramStart"/>
      <w:r w:rsidR="00AB21FB">
        <w:t>are able to</w:t>
      </w:r>
      <w:proofErr w:type="gramEnd"/>
      <w:r>
        <w:t xml:space="preserve"> demonstrate a causal effect (e.g. between micronutrient </w:t>
      </w:r>
      <w:r w:rsidR="007E25D7">
        <w:t>administration and post-surgery outcome). Thus</w:t>
      </w:r>
      <w:r w:rsidR="00AB21FB">
        <w:t>,</w:t>
      </w:r>
      <w:r w:rsidR="007E25D7">
        <w:t xml:space="preserve"> this is a strength. </w:t>
      </w:r>
      <w:r w:rsidR="006E3624">
        <w:t>However</w:t>
      </w:r>
      <w:r w:rsidR="00677078">
        <w:t>,</w:t>
      </w:r>
      <w:r w:rsidR="006E3624">
        <w:t xml:space="preserve"> the </w:t>
      </w:r>
      <w:r w:rsidR="001304BD" w:rsidRPr="00981D0C">
        <w:t xml:space="preserve">systematic review </w:t>
      </w:r>
      <w:r w:rsidR="006E3624">
        <w:t>also has</w:t>
      </w:r>
      <w:r w:rsidR="001304BD" w:rsidRPr="00981D0C">
        <w:t xml:space="preserve"> some limitations. One of these </w:t>
      </w:r>
      <w:r w:rsidR="002529AD" w:rsidRPr="00981D0C">
        <w:t xml:space="preserve">was the use of only </w:t>
      </w:r>
      <w:r w:rsidR="00437D88">
        <w:t>two</w:t>
      </w:r>
      <w:r w:rsidR="002529AD" w:rsidRPr="00981D0C">
        <w:t xml:space="preserve"> databases</w:t>
      </w:r>
      <w:r w:rsidR="00437D88">
        <w:t xml:space="preserve"> to identify relevant literature; nevertheless</w:t>
      </w:r>
      <w:r w:rsidR="006E3624">
        <w:t>,</w:t>
      </w:r>
      <w:r w:rsidR="00437D88">
        <w:t xml:space="preserve"> those databases identified a significant </w:t>
      </w:r>
      <w:r w:rsidR="00051BF3">
        <w:t xml:space="preserve">literature base </w:t>
      </w:r>
      <w:r w:rsidR="006E3624">
        <w:t xml:space="preserve">to select relevant </w:t>
      </w:r>
      <w:r w:rsidR="00C04F81">
        <w:t xml:space="preserve">articles </w:t>
      </w:r>
      <w:r w:rsidR="006E3624">
        <w:t xml:space="preserve">from </w:t>
      </w:r>
      <w:r w:rsidR="00051BF3">
        <w:t xml:space="preserve">(n = 2,750 </w:t>
      </w:r>
      <w:r w:rsidR="00C04F81">
        <w:t xml:space="preserve">articles </w:t>
      </w:r>
      <w:r w:rsidR="00051BF3">
        <w:t>after de-duplication)</w:t>
      </w:r>
      <w:r w:rsidR="002529AD" w:rsidRPr="00981D0C">
        <w:t>. F</w:t>
      </w:r>
      <w:r w:rsidR="00187DA9">
        <w:t xml:space="preserve">urthermore, </w:t>
      </w:r>
      <w:r w:rsidR="004B6879" w:rsidRPr="00981D0C">
        <w:t>the</w:t>
      </w:r>
      <w:r w:rsidR="002529AD" w:rsidRPr="00981D0C">
        <w:t xml:space="preserve"> search was limited to </w:t>
      </w:r>
      <w:r w:rsidR="00C04F81">
        <w:t xml:space="preserve">articles </w:t>
      </w:r>
      <w:r w:rsidR="002529AD" w:rsidRPr="00981D0C">
        <w:t xml:space="preserve">published </w:t>
      </w:r>
      <w:r w:rsidR="00187DA9">
        <w:t xml:space="preserve">after </w:t>
      </w:r>
      <w:r w:rsidR="002529AD" w:rsidRPr="00981D0C">
        <w:t>January 1</w:t>
      </w:r>
      <w:r w:rsidR="002529AD" w:rsidRPr="00981D0C">
        <w:rPr>
          <w:vertAlign w:val="superscript"/>
        </w:rPr>
        <w:t>st</w:t>
      </w:r>
      <w:proofErr w:type="gramStart"/>
      <w:r w:rsidR="002529AD" w:rsidRPr="00981D0C">
        <w:t xml:space="preserve"> 2014</w:t>
      </w:r>
      <w:proofErr w:type="gramEnd"/>
      <w:r w:rsidR="00821DEA" w:rsidRPr="00981D0C">
        <w:t>.</w:t>
      </w:r>
      <w:r w:rsidR="00187DA9">
        <w:t xml:space="preserve"> T</w:t>
      </w:r>
      <w:r w:rsidR="002529AD" w:rsidRPr="00981D0C">
        <w:t xml:space="preserve">his </w:t>
      </w:r>
      <w:r w:rsidR="00187DA9">
        <w:t xml:space="preserve">was done </w:t>
      </w:r>
      <w:proofErr w:type="gramStart"/>
      <w:r w:rsidR="00187DA9">
        <w:t>in order to</w:t>
      </w:r>
      <w:proofErr w:type="gramEnd"/>
      <w:r w:rsidR="00187DA9">
        <w:t xml:space="preserve"> f</w:t>
      </w:r>
      <w:r w:rsidR="0095454A" w:rsidRPr="00981D0C">
        <w:t>ocus on only the most up to date literature</w:t>
      </w:r>
      <w:r w:rsidR="00051BF3">
        <w:t xml:space="preserve"> that would be relevant to current clinical </w:t>
      </w:r>
      <w:r w:rsidR="00BD5371">
        <w:t>practice (</w:t>
      </w:r>
      <w:r w:rsidR="002F3236">
        <w:t>pre-surgical preparation, surgical interventions, post-surgery care, nutrition support</w:t>
      </w:r>
      <w:r w:rsidR="00346C5A">
        <w:t xml:space="preserve"> etc.</w:t>
      </w:r>
      <w:r w:rsidR="002F3236">
        <w:t>)</w:t>
      </w:r>
      <w:r w:rsidR="00BD5371">
        <w:t>; nevertheless</w:t>
      </w:r>
      <w:r w:rsidR="00E864F7">
        <w:t>,</w:t>
      </w:r>
      <w:r w:rsidR="00BD5371">
        <w:t xml:space="preserve"> some relevant </w:t>
      </w:r>
      <w:r w:rsidR="00C04F81">
        <w:t xml:space="preserve">articles </w:t>
      </w:r>
      <w:r w:rsidR="00BD5371">
        <w:t xml:space="preserve">from prior to 2014 will have been missed. </w:t>
      </w:r>
      <w:r w:rsidR="006E3624">
        <w:t>Finally, o</w:t>
      </w:r>
      <w:r w:rsidR="00790E1B" w:rsidRPr="00981D0C">
        <w:t>nly articles written in English were included</w:t>
      </w:r>
      <w:r w:rsidR="00790E1B">
        <w:t xml:space="preserve">; </w:t>
      </w:r>
      <w:r w:rsidR="004C5BC5">
        <w:t xml:space="preserve">any relevant articles published in other languages will have been missed.  </w:t>
      </w:r>
      <w:r w:rsidR="00790E1B" w:rsidRPr="00981D0C">
        <w:t xml:space="preserve"> </w:t>
      </w:r>
    </w:p>
    <w:p w14:paraId="5FE4A638" w14:textId="58314F92" w:rsidR="00DF14BE" w:rsidRDefault="00EA056C" w:rsidP="00876673">
      <w:pPr>
        <w:spacing w:before="0" w:beforeAutospacing="0" w:line="360" w:lineRule="auto"/>
      </w:pPr>
      <w:r>
        <w:lastRenderedPageBreak/>
        <w:t xml:space="preserve">The research included in the systematic review </w:t>
      </w:r>
      <w:r w:rsidR="00BB4884">
        <w:t xml:space="preserve">was </w:t>
      </w:r>
      <w:proofErr w:type="gramStart"/>
      <w:r w:rsidR="00BB4884">
        <w:t>fairly restricted</w:t>
      </w:r>
      <w:proofErr w:type="gramEnd"/>
      <w:r w:rsidR="00BB4884">
        <w:t xml:space="preserve"> in the micronutrients studie</w:t>
      </w:r>
      <w:r w:rsidR="00711E3D">
        <w:t>d</w:t>
      </w:r>
      <w:r w:rsidR="00BB4884">
        <w:t xml:space="preserve">, with significant emphasis on vitamin D. </w:t>
      </w:r>
      <w:r>
        <w:t xml:space="preserve"> </w:t>
      </w:r>
      <w:r w:rsidR="00351297" w:rsidRPr="00981D0C">
        <w:t xml:space="preserve">Future research </w:t>
      </w:r>
      <w:r w:rsidR="00711E3D">
        <w:t xml:space="preserve">could incorporate other </w:t>
      </w:r>
      <w:r w:rsidR="00351297" w:rsidRPr="00981D0C">
        <w:t xml:space="preserve">micronutrients such as </w:t>
      </w:r>
      <w:r w:rsidR="0047434A">
        <w:t>v</w:t>
      </w:r>
      <w:r w:rsidR="00351297" w:rsidRPr="00981D0C">
        <w:t>itamin</w:t>
      </w:r>
      <w:r w:rsidR="0047434A">
        <w:t>s</w:t>
      </w:r>
      <w:r w:rsidR="009124E1">
        <w:t xml:space="preserve"> </w:t>
      </w:r>
      <w:r w:rsidR="00D56F78">
        <w:t xml:space="preserve">C </w:t>
      </w:r>
      <w:r w:rsidR="009124E1">
        <w:t xml:space="preserve">and </w:t>
      </w:r>
      <w:r w:rsidR="0047434A">
        <w:t>A</w:t>
      </w:r>
      <w:r w:rsidR="00351297" w:rsidRPr="00981D0C">
        <w:t xml:space="preserve">. </w:t>
      </w:r>
      <w:r w:rsidR="002410EA" w:rsidRPr="00981D0C">
        <w:t>Vitamin C has been shown to help enforce</w:t>
      </w:r>
      <w:r w:rsidR="007061B1" w:rsidRPr="00981D0C">
        <w:t xml:space="preserve"> </w:t>
      </w:r>
      <w:r w:rsidR="002410EA" w:rsidRPr="00981D0C">
        <w:t>epithelial barrier</w:t>
      </w:r>
      <w:r w:rsidR="007061B1" w:rsidRPr="00981D0C">
        <w:t xml:space="preserve">s </w:t>
      </w:r>
      <w:r w:rsidR="002410EA" w:rsidRPr="00981D0C">
        <w:t xml:space="preserve">against </w:t>
      </w:r>
      <w:r w:rsidR="007061B1" w:rsidRPr="00981D0C">
        <w:t xml:space="preserve">the invasion of </w:t>
      </w:r>
      <w:r w:rsidR="002410EA" w:rsidRPr="00981D0C">
        <w:t>pathogens</w:t>
      </w:r>
      <w:r w:rsidR="001F311C">
        <w:t>,</w:t>
      </w:r>
      <w:r w:rsidR="002410EA" w:rsidRPr="00981D0C">
        <w:t xml:space="preserve"> </w:t>
      </w:r>
      <w:r w:rsidR="0047434A">
        <w:t xml:space="preserve">to </w:t>
      </w:r>
      <w:r w:rsidR="002410EA" w:rsidRPr="00981D0C">
        <w:t xml:space="preserve">protect against oxidative stress </w:t>
      </w:r>
      <w:r w:rsidR="001F311C">
        <w:t>and to promote wound healing (</w:t>
      </w:r>
      <w:r w:rsidR="00EC49E4">
        <w:t>35</w:t>
      </w:r>
      <w:r w:rsidR="001F311C">
        <w:t>)</w:t>
      </w:r>
      <w:r w:rsidR="002410EA" w:rsidRPr="00981D0C">
        <w:t xml:space="preserve"> so it could be useful in preventing surgical infections. </w:t>
      </w:r>
      <w:r w:rsidR="009B5097">
        <w:t>Other micronutrients important for immune support include zinc</w:t>
      </w:r>
      <w:r w:rsidR="00EC49E4">
        <w:t>, copper</w:t>
      </w:r>
      <w:r w:rsidR="009B5097">
        <w:t xml:space="preserve"> and selenium (</w:t>
      </w:r>
      <w:r w:rsidR="000861E3">
        <w:t>27-30,33,34</w:t>
      </w:r>
      <w:r w:rsidR="009B5097">
        <w:t xml:space="preserve">) and these have not been well studied in the context of post-surgical complications. </w:t>
      </w:r>
      <w:r w:rsidR="009124E1">
        <w:t>V</w:t>
      </w:r>
      <w:r w:rsidR="009722B1" w:rsidRPr="00981D0C">
        <w:t xml:space="preserve">itamin A is </w:t>
      </w:r>
      <w:r w:rsidR="00C92B5F" w:rsidRPr="00981D0C">
        <w:t>known to be anti-inflammatory</w:t>
      </w:r>
      <w:r w:rsidR="009722B1" w:rsidRPr="00981D0C">
        <w:t xml:space="preserve"> </w:t>
      </w:r>
      <w:r w:rsidR="009124E1">
        <w:t>(</w:t>
      </w:r>
      <w:r w:rsidR="000861E3">
        <w:t>69</w:t>
      </w:r>
      <w:r w:rsidR="009124E1">
        <w:t>)</w:t>
      </w:r>
      <w:r w:rsidR="009722B1" w:rsidRPr="00981D0C">
        <w:t xml:space="preserve"> making it a potential </w:t>
      </w:r>
      <w:r w:rsidR="009B5097">
        <w:t>candidate for</w:t>
      </w:r>
      <w:r w:rsidR="009722B1" w:rsidRPr="00981D0C">
        <w:t xml:space="preserve"> management for postoperative inflammation. </w:t>
      </w:r>
      <w:proofErr w:type="gramStart"/>
      <w:r w:rsidR="009B5097">
        <w:t>T</w:t>
      </w:r>
      <w:r w:rsidR="00BC760C" w:rsidRPr="00981D0C">
        <w:t>he vast majority of</w:t>
      </w:r>
      <w:proofErr w:type="gramEnd"/>
      <w:r w:rsidR="00BC760C" w:rsidRPr="00981D0C">
        <w:t xml:space="preserve"> the </w:t>
      </w:r>
      <w:r w:rsidR="009B5097">
        <w:t xml:space="preserve">included </w:t>
      </w:r>
      <w:r w:rsidR="009C6DA6">
        <w:t>trials</w:t>
      </w:r>
      <w:r w:rsidR="009C6DA6" w:rsidRPr="00981D0C">
        <w:t xml:space="preserve"> </w:t>
      </w:r>
      <w:r w:rsidR="00BC760C" w:rsidRPr="00981D0C">
        <w:t>used oral administration</w:t>
      </w:r>
      <w:r w:rsidR="009B5097">
        <w:t>;</w:t>
      </w:r>
      <w:r w:rsidR="007D04D5" w:rsidRPr="00981D0C">
        <w:t xml:space="preserve"> it would be interesting to </w:t>
      </w:r>
      <w:r w:rsidR="009B5097">
        <w:t xml:space="preserve">investigate </w:t>
      </w:r>
      <w:r w:rsidR="0007120C">
        <w:t>other routes of administration. In</w:t>
      </w:r>
      <w:r w:rsidR="007D04D5" w:rsidRPr="00981D0C">
        <w:t xml:space="preserve"> particular, intravenous administration allows for 100% bioavailability by bypassing the body’s </w:t>
      </w:r>
      <w:r w:rsidR="0007120C">
        <w:t>pr</w:t>
      </w:r>
      <w:r w:rsidR="002855DA">
        <w:t>o</w:t>
      </w:r>
      <w:r w:rsidR="0007120C">
        <w:t>cesses of digesti</w:t>
      </w:r>
      <w:r w:rsidR="002855DA">
        <w:t>o</w:t>
      </w:r>
      <w:r w:rsidR="0007120C">
        <w:t>n and absorp</w:t>
      </w:r>
      <w:r w:rsidR="002855DA">
        <w:t>tion</w:t>
      </w:r>
      <w:r w:rsidR="007D04D5" w:rsidRPr="00981D0C">
        <w:t xml:space="preserve"> </w:t>
      </w:r>
      <w:r w:rsidR="007D04D5" w:rsidRPr="00981D0C">
        <w:fldChar w:fldCharType="begin"/>
      </w:r>
      <w:r w:rsidR="00F30895" w:rsidRPr="00981D0C">
        <w:instrText xml:space="preserve"> ADDIN EN.CITE &lt;EndNote&gt;&lt;Cite&gt;&lt;Author&gt;Parker&lt;/Author&gt;&lt;Year&gt;1992&lt;/Year&gt;&lt;RecNum&gt;5144&lt;/RecNum&gt;&lt;DisplayText&gt;(76)&lt;/DisplayText&gt;&lt;record&gt;&lt;rec-number&gt;5144&lt;/rec-number&gt;&lt;foreign-keys&gt;&lt;key app="EN" db-id="92tfx5paitf9w5e2ppgxtwe4f0t222we0dw5" timestamp="1734532807"&gt;5144&lt;/key&gt;&lt;/foreign-keys&gt;&lt;ref-type name="Journal Article"&gt;17&lt;/ref-type&gt;&lt;contributors&gt;&lt;authors&gt;&lt;author&gt;Parker, S. E.&lt;/author&gt;&lt;author&gt;Davey, P. G.&lt;/author&gt;&lt;/authors&gt;&lt;/contributors&gt;&lt;auth-address&gt;Departments of Pharmacy and Clinical Pharmacology, Ninewells Hospital and Medical School, Dundee, Scotland.&lt;/auth-address&gt;&lt;titles&gt;&lt;title&gt;Pharmacoeconomics of intravenous drug administration&lt;/title&gt;&lt;secondary-title&gt;Pharmacoeconomics&lt;/secondary-title&gt;&lt;/titles&gt;&lt;periodical&gt;&lt;full-title&gt;Pharmacoeconomics&lt;/full-title&gt;&lt;/periodical&gt;&lt;pages&gt;103-15&lt;/pages&gt;&lt;volume&gt;1&lt;/volume&gt;&lt;number&gt;2&lt;/number&gt;&lt;keywords&gt;&lt;keyword&gt;Administration, Oral&lt;/keyword&gt;&lt;keyword&gt;Costs and Cost Analysis&lt;/keyword&gt;&lt;keyword&gt;Humans&lt;/keyword&gt;&lt;keyword&gt;Infusions, Intravenous/adverse effects/*economics&lt;/keyword&gt;&lt;keyword&gt;Pharmacokinetics&lt;/keyword&gt;&lt;keyword&gt;Quality Control&lt;/keyword&gt;&lt;keyword&gt;United Kingdom&lt;/keyword&gt;&lt;/keywords&gt;&lt;dates&gt;&lt;year&gt;1992&lt;/year&gt;&lt;pub-dates&gt;&lt;date&gt;Feb&lt;/date&gt;&lt;/pub-dates&gt;&lt;/dates&gt;&lt;isbn&gt;1170-7690 (Print)&amp;#xD;1170-7690&lt;/isbn&gt;&lt;accession-num&gt;10146940&lt;/accession-num&gt;&lt;urls&gt;&lt;/urls&gt;&lt;electronic-resource-num&gt;10.2165/00019053-199201020-00007&lt;/electronic-resource-num&gt;&lt;remote-database-provider&gt;NLM&lt;/remote-database-provider&gt;&lt;language&gt;eng&lt;/language&gt;&lt;/record&gt;&lt;/Cite&gt;&lt;/EndNote&gt;</w:instrText>
      </w:r>
      <w:r w:rsidR="007D04D5" w:rsidRPr="00981D0C">
        <w:fldChar w:fldCharType="separate"/>
      </w:r>
      <w:r w:rsidR="00F30895" w:rsidRPr="00981D0C">
        <w:rPr>
          <w:noProof/>
        </w:rPr>
        <w:t>(</w:t>
      </w:r>
      <w:r w:rsidR="000861E3">
        <w:rPr>
          <w:noProof/>
        </w:rPr>
        <w:t>70</w:t>
      </w:r>
      <w:r w:rsidR="00F30895" w:rsidRPr="00981D0C">
        <w:rPr>
          <w:noProof/>
        </w:rPr>
        <w:t>)</w:t>
      </w:r>
      <w:r w:rsidR="007D04D5" w:rsidRPr="00981D0C">
        <w:fldChar w:fldCharType="end"/>
      </w:r>
      <w:r w:rsidR="007D04D5" w:rsidRPr="00981D0C">
        <w:t xml:space="preserve"> </w:t>
      </w:r>
      <w:r w:rsidR="002855DA">
        <w:t>which will be impaired following gastrointestinal surgery; thus the intravenous route may al</w:t>
      </w:r>
      <w:r w:rsidR="007D04D5" w:rsidRPr="00981D0C">
        <w:t xml:space="preserve">low micronutrients to act more effectively. </w:t>
      </w:r>
    </w:p>
    <w:p w14:paraId="6407623B" w14:textId="32689306" w:rsidR="0046450E" w:rsidRDefault="002512C9" w:rsidP="002512C9">
      <w:pPr>
        <w:spacing w:before="0" w:beforeAutospacing="0" w:line="360" w:lineRule="auto"/>
      </w:pPr>
      <w:r>
        <w:t>The ability to draw form conclusions from this systematic review is influenced by the limitations of the included trials. For example, the lack of trials of micronutrients during the pre- and immediate post-operative period and the lack of trials reporting short-term, in hospital complications has already been mentioned. Furthermore, there are few trials of micronutrients investigating immune function, inflammation and oxidative stress in this population. Some of the smaller trials may have been underpowered. In addition, all trials provided micronutrients at the same dose to their participants irrespective of age, sex, body size and disease state</w:t>
      </w:r>
      <w:r w:rsidR="009D0659">
        <w:t xml:space="preserve">, factors which might affect </w:t>
      </w:r>
      <w:r w:rsidR="00812BFB">
        <w:t xml:space="preserve">micronutrient </w:t>
      </w:r>
      <w:r w:rsidR="009D0659">
        <w:t>requirements</w:t>
      </w:r>
      <w:r w:rsidR="00812BFB">
        <w:t xml:space="preserve"> and metabolism</w:t>
      </w:r>
      <w:r w:rsidR="009D0659">
        <w:t>, although this is poorly described</w:t>
      </w:r>
      <w:r>
        <w:t xml:space="preserve">. </w:t>
      </w:r>
      <w:r w:rsidR="004F64C3">
        <w:t xml:space="preserve">Although requirements </w:t>
      </w:r>
      <w:r w:rsidR="00EA046E">
        <w:t xml:space="preserve">(as </w:t>
      </w:r>
      <w:r w:rsidR="00EA046E" w:rsidRPr="007E7233">
        <w:rPr>
          <w:rFonts w:ascii="Symbol" w:hAnsi="Symbol"/>
        </w:rPr>
        <w:t>m</w:t>
      </w:r>
      <w:r w:rsidR="00EA046E">
        <w:t xml:space="preserve">g or mg/day) </w:t>
      </w:r>
      <w:r w:rsidR="004F64C3">
        <w:t>for</w:t>
      </w:r>
      <w:r w:rsidR="00FA0232">
        <w:t xml:space="preserve"> some</w:t>
      </w:r>
      <w:r w:rsidR="004F64C3">
        <w:t xml:space="preserve"> micronutrients (e.g. </w:t>
      </w:r>
      <w:r w:rsidR="00D63A0A">
        <w:t xml:space="preserve">vitamins </w:t>
      </w:r>
      <w:r w:rsidR="00FA0232">
        <w:t xml:space="preserve">B12, C and folate) </w:t>
      </w:r>
      <w:r w:rsidR="004F64C3">
        <w:t xml:space="preserve">are </w:t>
      </w:r>
      <w:r w:rsidR="00D63401">
        <w:t>stated to</w:t>
      </w:r>
      <w:r w:rsidR="00FA0232">
        <w:t xml:space="preserve"> </w:t>
      </w:r>
      <w:r w:rsidR="004F64C3">
        <w:t>not</w:t>
      </w:r>
      <w:r w:rsidR="00FA0232">
        <w:t xml:space="preserve"> differ between </w:t>
      </w:r>
      <w:r w:rsidR="00796C95">
        <w:t>men and women, women have a higher requireme</w:t>
      </w:r>
      <w:r w:rsidR="0059603E">
        <w:t>n</w:t>
      </w:r>
      <w:r w:rsidR="00796C95">
        <w:t>t for iron</w:t>
      </w:r>
      <w:r w:rsidR="0059603E">
        <w:t xml:space="preserve"> but lower requirement</w:t>
      </w:r>
      <w:r w:rsidR="00D63401">
        <w:t>s</w:t>
      </w:r>
      <w:r w:rsidR="0059603E">
        <w:t xml:space="preserve"> for vitamin</w:t>
      </w:r>
      <w:r w:rsidR="0072311C">
        <w:t>s</w:t>
      </w:r>
      <w:r w:rsidR="0059603E">
        <w:t xml:space="preserve"> A</w:t>
      </w:r>
      <w:r w:rsidR="00E96B1A">
        <w:t xml:space="preserve"> and </w:t>
      </w:r>
      <w:r w:rsidR="00D63401">
        <w:t>B6</w:t>
      </w:r>
      <w:r w:rsidR="00EA046E">
        <w:t xml:space="preserve"> and for zinc</w:t>
      </w:r>
      <w:r w:rsidR="0059603E">
        <w:t xml:space="preserve"> </w:t>
      </w:r>
      <w:r w:rsidR="001551E4">
        <w:t xml:space="preserve">and selenium </w:t>
      </w:r>
      <w:r w:rsidR="0059603E">
        <w:t>(</w:t>
      </w:r>
      <w:r w:rsidR="007367FC">
        <w:t>71</w:t>
      </w:r>
      <w:r w:rsidR="0059603E">
        <w:t>)</w:t>
      </w:r>
      <w:r w:rsidR="00D63401">
        <w:t xml:space="preserve">. </w:t>
      </w:r>
      <w:r w:rsidR="000E587F">
        <w:t xml:space="preserve">None of the included studies tailored </w:t>
      </w:r>
      <w:r w:rsidR="0046450E">
        <w:t>micronutrient dosage according to participant characteristics.</w:t>
      </w:r>
    </w:p>
    <w:p w14:paraId="7955F7DA" w14:textId="701B5643" w:rsidR="002512C9" w:rsidRPr="00981D0C" w:rsidRDefault="00082B6C" w:rsidP="002512C9">
      <w:pPr>
        <w:spacing w:before="0" w:beforeAutospacing="0" w:line="360" w:lineRule="auto"/>
      </w:pPr>
      <w:r w:rsidRPr="007E7233">
        <w:t>One area not addressed in any of the included trials is the gut microbio</w:t>
      </w:r>
      <w:r w:rsidR="00812BFB">
        <w:t>me</w:t>
      </w:r>
      <w:r w:rsidRPr="007E7233">
        <w:t xml:space="preserve">. </w:t>
      </w:r>
      <w:r w:rsidR="009F3B86">
        <w:t>The gut microbio</w:t>
      </w:r>
      <w:r w:rsidR="00812BFB">
        <w:t>me</w:t>
      </w:r>
      <w:r w:rsidR="009F3B86">
        <w:t xml:space="preserve"> interact</w:t>
      </w:r>
      <w:r w:rsidR="00812BFB">
        <w:t>s</w:t>
      </w:r>
      <w:r w:rsidR="009F3B86">
        <w:t xml:space="preserve"> with the host’s immune and inflammatory systems (</w:t>
      </w:r>
      <w:r w:rsidR="00435004">
        <w:t>72-75</w:t>
      </w:r>
      <w:r w:rsidR="009F3B86">
        <w:t>) and is influenced by diet (</w:t>
      </w:r>
      <w:r w:rsidR="00435004">
        <w:t>76-78</w:t>
      </w:r>
      <w:r w:rsidR="009F3B86">
        <w:t xml:space="preserve">). </w:t>
      </w:r>
      <w:r w:rsidR="000C165C">
        <w:t>The gut microbio</w:t>
      </w:r>
      <w:r w:rsidR="00812BFB">
        <w:t>me</w:t>
      </w:r>
      <w:r w:rsidR="000C165C">
        <w:t xml:space="preserve"> is altered in those living with obesity (</w:t>
      </w:r>
      <w:r w:rsidR="00435004">
        <w:t>79</w:t>
      </w:r>
      <w:r w:rsidR="000C165C">
        <w:t>), colorectal ca</w:t>
      </w:r>
      <w:r w:rsidR="009F3B86">
        <w:t>ncer (</w:t>
      </w:r>
      <w:r w:rsidR="00E710B8">
        <w:t>80</w:t>
      </w:r>
      <w:r w:rsidR="009F3B86">
        <w:t>) and inflammatory bowel disease (</w:t>
      </w:r>
      <w:r w:rsidR="00E710B8">
        <w:t>81</w:t>
      </w:r>
      <w:r w:rsidR="009F3B86">
        <w:t>) and is altered following bariatric surgery (</w:t>
      </w:r>
      <w:r w:rsidR="00E710B8">
        <w:t>82,83</w:t>
      </w:r>
      <w:r w:rsidR="009F3B86">
        <w:t xml:space="preserve">) and likely by other gastrointestinal surgeries. </w:t>
      </w:r>
      <w:r w:rsidR="00E710B8">
        <w:t>Gut microbes also need a supply of micronutrients</w:t>
      </w:r>
      <w:r w:rsidR="000037FE">
        <w:t xml:space="preserve">, </w:t>
      </w:r>
      <w:r w:rsidR="00E710B8">
        <w:t>s</w:t>
      </w:r>
      <w:r w:rsidR="008A1B26">
        <w:t>ome micronutrients have been shown to influence the gut microbio</w:t>
      </w:r>
      <w:r w:rsidR="00812BFB">
        <w:t>me</w:t>
      </w:r>
      <w:r w:rsidR="008A1B26">
        <w:t xml:space="preserve"> (</w:t>
      </w:r>
      <w:r w:rsidR="00E710B8">
        <w:t>84-91</w:t>
      </w:r>
      <w:proofErr w:type="gramStart"/>
      <w:r w:rsidR="008A1B26">
        <w:t>)</w:t>
      </w:r>
      <w:proofErr w:type="gramEnd"/>
      <w:r w:rsidR="009F3B86">
        <w:t xml:space="preserve"> </w:t>
      </w:r>
      <w:r w:rsidR="008A1B26">
        <w:t>and it is possible that perioperative micronutrients could affect host immunity and inflammation via changing the microbio</w:t>
      </w:r>
      <w:r w:rsidR="00812BFB">
        <w:t>me</w:t>
      </w:r>
      <w:r w:rsidR="008A1B26">
        <w:t xml:space="preserve"> and this, in turn, could reduce post-</w:t>
      </w:r>
      <w:r w:rsidR="008A1B26">
        <w:lastRenderedPageBreak/>
        <w:t>surgery complications.</w:t>
      </w:r>
      <w:r w:rsidR="00EA056C">
        <w:t xml:space="preserve"> Certainly</w:t>
      </w:r>
      <w:r w:rsidR="00812BFB">
        <w:t>,</w:t>
      </w:r>
      <w:r w:rsidR="00EA056C">
        <w:t xml:space="preserve"> there is evidence for microbio</w:t>
      </w:r>
      <w:r w:rsidR="00812BFB">
        <w:t>me</w:t>
      </w:r>
      <w:r w:rsidR="00EA056C">
        <w:t xml:space="preserve">-targeted interventions such as probiotics </w:t>
      </w:r>
      <w:r w:rsidR="00391035">
        <w:t xml:space="preserve">and </w:t>
      </w:r>
      <w:proofErr w:type="spellStart"/>
      <w:r w:rsidR="00391035">
        <w:t>synbiotics</w:t>
      </w:r>
      <w:proofErr w:type="spellEnd"/>
      <w:r w:rsidR="00391035">
        <w:t xml:space="preserve"> </w:t>
      </w:r>
      <w:r w:rsidR="00EA056C">
        <w:t>to improve outcomes following gastrointestinal surgery (</w:t>
      </w:r>
      <w:r w:rsidR="000037FE">
        <w:t>92,93</w:t>
      </w:r>
      <w:r w:rsidR="00EA056C">
        <w:t xml:space="preserve">). Whether micronutrients can act by this mechanism to improve outcome in surgical patients should be explored.  </w:t>
      </w:r>
      <w:r w:rsidR="008A1B26">
        <w:t xml:space="preserve"> </w:t>
      </w:r>
      <w:r w:rsidR="009F3B86">
        <w:t xml:space="preserve"> </w:t>
      </w:r>
      <w:r w:rsidR="0059603E">
        <w:t xml:space="preserve"> </w:t>
      </w:r>
      <w:r w:rsidR="002512C9">
        <w:t xml:space="preserve"> </w:t>
      </w:r>
    </w:p>
    <w:p w14:paraId="61C9A475" w14:textId="77777777" w:rsidR="00981D0C" w:rsidRPr="00981D0C" w:rsidRDefault="00EA056C" w:rsidP="00981D0C">
      <w:pPr>
        <w:spacing w:before="0" w:beforeAutospacing="0" w:after="0" w:afterAutospacing="0" w:line="360" w:lineRule="auto"/>
        <w:rPr>
          <w:b/>
          <w:bCs/>
        </w:rPr>
      </w:pPr>
      <w:r w:rsidRPr="00981D0C">
        <w:rPr>
          <w:b/>
          <w:bCs/>
        </w:rPr>
        <w:t>Conclusions</w:t>
      </w:r>
    </w:p>
    <w:p w14:paraId="0FB70ED9" w14:textId="0D8EDCDF" w:rsidR="00FC6BEB" w:rsidRPr="00981D0C" w:rsidRDefault="00EA056C" w:rsidP="00981D0C">
      <w:pPr>
        <w:spacing w:before="0" w:beforeAutospacing="0" w:after="0" w:afterAutospacing="0" w:line="360" w:lineRule="auto"/>
      </w:pPr>
      <w:r w:rsidRPr="00981D0C">
        <w:t>The prevention of surgical complications is economically valuable, improves the clinical experience for the patient and improves the</w:t>
      </w:r>
      <w:r w:rsidR="00DD2DB2" w:rsidRPr="00981D0C">
        <w:t>ir</w:t>
      </w:r>
      <w:r w:rsidRPr="00981D0C">
        <w:t xml:space="preserve"> </w:t>
      </w:r>
      <w:proofErr w:type="gramStart"/>
      <w:r w:rsidRPr="00981D0C">
        <w:t>quality of life</w:t>
      </w:r>
      <w:proofErr w:type="gramEnd"/>
      <w:r w:rsidRPr="00981D0C">
        <w:t xml:space="preserve"> following surgery</w:t>
      </w:r>
      <w:r w:rsidR="00DD2DB2" w:rsidRPr="00981D0C">
        <w:t xml:space="preserve">. Micronutrients have been shown to have </w:t>
      </w:r>
      <w:r w:rsidR="00717D12">
        <w:t xml:space="preserve">immune supporting and </w:t>
      </w:r>
      <w:proofErr w:type="gramStart"/>
      <w:r w:rsidR="00DD2DB2" w:rsidRPr="00981D0C">
        <w:t>antioxidant</w:t>
      </w:r>
      <w:proofErr w:type="gramEnd"/>
      <w:r w:rsidR="00DD2DB2" w:rsidRPr="00981D0C">
        <w:t xml:space="preserve"> and anti-inflammatory properties and deficiencies are associated with poorer clinical outcomes</w:t>
      </w:r>
      <w:r w:rsidR="00717D12">
        <w:t>;</w:t>
      </w:r>
      <w:r w:rsidR="00DD2DB2" w:rsidRPr="00981D0C">
        <w:t xml:space="preserve"> </w:t>
      </w:r>
      <w:proofErr w:type="gramStart"/>
      <w:r w:rsidR="00DD2DB2" w:rsidRPr="00981D0C">
        <w:t>therefore</w:t>
      </w:r>
      <w:proofErr w:type="gramEnd"/>
      <w:r w:rsidR="00DD2DB2" w:rsidRPr="00981D0C">
        <w:t xml:space="preserve"> perioperative </w:t>
      </w:r>
      <w:r w:rsidR="00717D12">
        <w:t xml:space="preserve">micronutrient provision </w:t>
      </w:r>
      <w:r w:rsidR="00DD2DB2" w:rsidRPr="00981D0C">
        <w:t xml:space="preserve">is a possible </w:t>
      </w:r>
      <w:r w:rsidR="0061432B">
        <w:t>strategy</w:t>
      </w:r>
      <w:r w:rsidR="0061432B" w:rsidRPr="00981D0C">
        <w:t xml:space="preserve"> </w:t>
      </w:r>
      <w:r w:rsidR="00DD2DB2" w:rsidRPr="00981D0C">
        <w:t xml:space="preserve">to </w:t>
      </w:r>
      <w:r w:rsidR="0061432B">
        <w:t xml:space="preserve">help </w:t>
      </w:r>
      <w:r w:rsidR="00DD2DB2" w:rsidRPr="00981D0C">
        <w:t xml:space="preserve">address surgical complications. This </w:t>
      </w:r>
      <w:r w:rsidR="00984398" w:rsidRPr="00981D0C">
        <w:t xml:space="preserve">systematic review </w:t>
      </w:r>
      <w:r w:rsidR="00DD2DB2" w:rsidRPr="00981D0C">
        <w:t>has highlighted possible applications of this</w:t>
      </w:r>
      <w:r w:rsidR="003010F5">
        <w:t xml:space="preserve"> approach</w:t>
      </w:r>
      <w:r w:rsidR="00944E52">
        <w:t>,</w:t>
      </w:r>
      <w:r w:rsidR="00DD2DB2" w:rsidRPr="00981D0C">
        <w:t xml:space="preserve"> </w:t>
      </w:r>
      <w:r w:rsidR="00953407">
        <w:t>suggesting the potential for</w:t>
      </w:r>
      <w:r w:rsidR="00DD2DB2" w:rsidRPr="00981D0C">
        <w:t xml:space="preserve"> high dose </w:t>
      </w:r>
      <w:r w:rsidR="00944E52">
        <w:t>v</w:t>
      </w:r>
      <w:r w:rsidR="00DD2DB2" w:rsidRPr="00981D0C">
        <w:t xml:space="preserve">itamin D to prevent </w:t>
      </w:r>
      <w:r w:rsidR="0050362C">
        <w:t xml:space="preserve">long-term </w:t>
      </w:r>
      <w:r w:rsidR="00DD2DB2" w:rsidRPr="00981D0C">
        <w:t xml:space="preserve">bone loss </w:t>
      </w:r>
      <w:r w:rsidR="0050362C">
        <w:t xml:space="preserve">following bariatric surgery </w:t>
      </w:r>
      <w:r w:rsidR="00DD2DB2" w:rsidRPr="00981D0C">
        <w:t xml:space="preserve">and </w:t>
      </w:r>
      <w:r w:rsidR="00944E52">
        <w:t xml:space="preserve">to </w:t>
      </w:r>
      <w:r w:rsidR="00DD2DB2" w:rsidRPr="00981D0C">
        <w:t>prevent relapse of poorly differentiated carcinomas</w:t>
      </w:r>
      <w:r w:rsidR="00BD5B0F">
        <w:t xml:space="preserve">, although inconsistent findings and a low number of trials limits </w:t>
      </w:r>
      <w:r w:rsidR="00383407">
        <w:t>a conclusive statement around these effects</w:t>
      </w:r>
      <w:r w:rsidR="00DD2DB2" w:rsidRPr="00981D0C">
        <w:t xml:space="preserve">; the use of multivitamins to reduce postoperative oxidative stress; </w:t>
      </w:r>
      <w:r w:rsidR="009342E7">
        <w:t xml:space="preserve">and </w:t>
      </w:r>
      <w:r w:rsidR="00DD2DB2" w:rsidRPr="00981D0C">
        <w:t xml:space="preserve">the use of </w:t>
      </w:r>
      <w:r w:rsidR="00944E52">
        <w:t>v</w:t>
      </w:r>
      <w:r w:rsidR="00DD2DB2" w:rsidRPr="00981D0C">
        <w:t xml:space="preserve">itamin E and </w:t>
      </w:r>
      <w:r w:rsidR="00944E52">
        <w:t>s</w:t>
      </w:r>
      <w:r w:rsidR="00DD2DB2" w:rsidRPr="00981D0C">
        <w:t xml:space="preserve">ilicone </w:t>
      </w:r>
      <w:r w:rsidR="00944E52">
        <w:t xml:space="preserve">in </w:t>
      </w:r>
      <w:r w:rsidR="00DD2DB2" w:rsidRPr="00981D0C">
        <w:t xml:space="preserve">wound dressings to reduce infection, pain and inflammation. </w:t>
      </w:r>
      <w:proofErr w:type="gramStart"/>
      <w:r w:rsidR="00DD2DB2" w:rsidRPr="00981D0C">
        <w:t>That being said, there</w:t>
      </w:r>
      <w:proofErr w:type="gramEnd"/>
      <w:r w:rsidR="00DD2DB2" w:rsidRPr="00981D0C">
        <w:t xml:space="preserve"> was a limited amount of research </w:t>
      </w:r>
      <w:proofErr w:type="gramStart"/>
      <w:r w:rsidR="00DD2DB2" w:rsidRPr="00981D0C">
        <w:t>found</w:t>
      </w:r>
      <w:proofErr w:type="gramEnd"/>
      <w:r w:rsidR="00DD2DB2" w:rsidRPr="00981D0C">
        <w:t xml:space="preserve"> and relevant </w:t>
      </w:r>
      <w:r w:rsidR="00953407">
        <w:t>trials</w:t>
      </w:r>
      <w:r w:rsidR="00953407" w:rsidRPr="00981D0C">
        <w:t xml:space="preserve"> </w:t>
      </w:r>
      <w:r w:rsidR="00DD2DB2" w:rsidRPr="00981D0C">
        <w:t>differed greatly in design and outcome. More research is needed</w:t>
      </w:r>
      <w:r w:rsidR="00944E52">
        <w:t>,</w:t>
      </w:r>
      <w:r w:rsidR="00DD2DB2" w:rsidRPr="00981D0C">
        <w:t xml:space="preserve"> perhaps with larger numbers of patients and focussing on a larger range of micronutrients and routes of administration to properly establish perioperative micronutrient supplementation </w:t>
      </w:r>
      <w:proofErr w:type="gramStart"/>
      <w:r w:rsidR="00DD2DB2" w:rsidRPr="00981D0C">
        <w:t>as a way to</w:t>
      </w:r>
      <w:proofErr w:type="gramEnd"/>
      <w:r w:rsidR="00DD2DB2" w:rsidRPr="00981D0C">
        <w:t xml:space="preserve"> improve outcomes</w:t>
      </w:r>
      <w:r w:rsidR="00D30F25">
        <w:t xml:space="preserve"> in the period immediately</w:t>
      </w:r>
      <w:r w:rsidR="00944E52">
        <w:t xml:space="preserve"> following gastrointestinal surgery</w:t>
      </w:r>
      <w:r w:rsidR="00513E82" w:rsidRPr="00981D0C">
        <w:t>.</w:t>
      </w:r>
    </w:p>
    <w:p w14:paraId="7CC15559" w14:textId="77777777" w:rsidR="00870544" w:rsidRDefault="00870544" w:rsidP="00A02158">
      <w:pPr>
        <w:spacing w:before="0" w:beforeAutospacing="0" w:after="0" w:afterAutospacing="0" w:line="360" w:lineRule="auto"/>
      </w:pPr>
    </w:p>
    <w:p w14:paraId="1FF43237" w14:textId="77777777" w:rsidR="005122B8" w:rsidRPr="00A02158" w:rsidRDefault="00EA056C" w:rsidP="00A02158">
      <w:pPr>
        <w:spacing w:before="0" w:beforeAutospacing="0" w:after="0" w:afterAutospacing="0" w:line="360" w:lineRule="auto"/>
        <w:rPr>
          <w:b/>
          <w:bCs/>
        </w:rPr>
      </w:pPr>
      <w:r w:rsidRPr="00A02158">
        <w:rPr>
          <w:b/>
          <w:bCs/>
        </w:rPr>
        <w:t>Data availability statement</w:t>
      </w:r>
    </w:p>
    <w:p w14:paraId="76373D9F" w14:textId="77777777" w:rsidR="005122B8" w:rsidRDefault="00EA056C" w:rsidP="00A02158">
      <w:pPr>
        <w:spacing w:before="0" w:beforeAutospacing="0" w:after="0" w:afterAutospacing="0" w:line="360" w:lineRule="auto"/>
      </w:pPr>
      <w:r>
        <w:t>All original contributions generated in this research are included in the article</w:t>
      </w:r>
      <w:r w:rsidR="003E296F">
        <w:t>. Any f</w:t>
      </w:r>
      <w:r>
        <w:t>urther inquiries can be directed to the corresponding author.</w:t>
      </w:r>
    </w:p>
    <w:p w14:paraId="4043EE34" w14:textId="77777777" w:rsidR="00A02158" w:rsidRDefault="00A02158" w:rsidP="00A02158">
      <w:pPr>
        <w:spacing w:before="0" w:beforeAutospacing="0" w:after="0" w:afterAutospacing="0" w:line="360" w:lineRule="auto"/>
      </w:pPr>
    </w:p>
    <w:p w14:paraId="09161B08" w14:textId="77777777" w:rsidR="005122B8" w:rsidRPr="00A02158" w:rsidRDefault="00EA056C" w:rsidP="00A02158">
      <w:pPr>
        <w:spacing w:before="0" w:beforeAutospacing="0" w:after="0" w:afterAutospacing="0" w:line="360" w:lineRule="auto"/>
        <w:rPr>
          <w:b/>
          <w:bCs/>
        </w:rPr>
      </w:pPr>
      <w:r w:rsidRPr="00A02158">
        <w:rPr>
          <w:b/>
          <w:bCs/>
        </w:rPr>
        <w:t>Author contributions</w:t>
      </w:r>
    </w:p>
    <w:p w14:paraId="3017C917" w14:textId="77777777" w:rsidR="00C27203" w:rsidRDefault="00EA056C" w:rsidP="00A02158">
      <w:pPr>
        <w:spacing w:before="0" w:beforeAutospacing="0" w:after="0" w:afterAutospacing="0" w:line="360" w:lineRule="auto"/>
      </w:pPr>
      <w:r>
        <w:t>DS</w:t>
      </w:r>
      <w:r w:rsidR="005122B8">
        <w:t xml:space="preserve">: Data curation, Formal analysis, Investigation, Methodology, Writing – original draft. </w:t>
      </w:r>
      <w:r w:rsidR="00587CC4">
        <w:t xml:space="preserve">TS: Writing – review &amp; editing. </w:t>
      </w:r>
      <w:r w:rsidR="005122B8">
        <w:t>PC: Conceptualization, Project administration, Supervision, Writing – review &amp; editin</w:t>
      </w:r>
      <w:r w:rsidR="00C20E00">
        <w:t>g.</w:t>
      </w:r>
    </w:p>
    <w:p w14:paraId="1B8A4043" w14:textId="77777777" w:rsidR="00C20E00" w:rsidRDefault="00C20E00" w:rsidP="00A02158">
      <w:pPr>
        <w:spacing w:before="0" w:beforeAutospacing="0" w:after="0" w:afterAutospacing="0" w:line="360" w:lineRule="auto"/>
      </w:pPr>
    </w:p>
    <w:p w14:paraId="21D01A11" w14:textId="77777777" w:rsidR="00A02158" w:rsidRPr="00C20E00" w:rsidRDefault="00EA056C" w:rsidP="00A02158">
      <w:pPr>
        <w:spacing w:before="0" w:beforeAutospacing="0" w:after="0" w:afterAutospacing="0" w:line="360" w:lineRule="auto"/>
        <w:rPr>
          <w:b/>
          <w:bCs/>
        </w:rPr>
      </w:pPr>
      <w:r w:rsidRPr="00C20E00">
        <w:rPr>
          <w:b/>
          <w:bCs/>
        </w:rPr>
        <w:t>Funding</w:t>
      </w:r>
    </w:p>
    <w:p w14:paraId="4784BBD7" w14:textId="77777777" w:rsidR="00A02158" w:rsidRDefault="00EA056C" w:rsidP="00A02158">
      <w:pPr>
        <w:spacing w:before="0" w:beforeAutospacing="0" w:after="0" w:afterAutospacing="0" w:line="360" w:lineRule="auto"/>
      </w:pPr>
      <w:r>
        <w:t>The author(s) declare that no financial support was received for the research, authorship, and/or publication of this article.</w:t>
      </w:r>
    </w:p>
    <w:p w14:paraId="4A2713C0" w14:textId="77777777" w:rsidR="00C20E00" w:rsidRDefault="00C20E00" w:rsidP="00A02158">
      <w:pPr>
        <w:spacing w:before="0" w:beforeAutospacing="0" w:after="0" w:afterAutospacing="0" w:line="360" w:lineRule="auto"/>
      </w:pPr>
    </w:p>
    <w:p w14:paraId="582D9520" w14:textId="77777777" w:rsidR="00A02158" w:rsidRPr="00C20E00" w:rsidRDefault="00EA056C" w:rsidP="00A02158">
      <w:pPr>
        <w:spacing w:before="0" w:beforeAutospacing="0" w:after="0" w:afterAutospacing="0" w:line="360" w:lineRule="auto"/>
        <w:rPr>
          <w:b/>
          <w:bCs/>
        </w:rPr>
      </w:pPr>
      <w:r w:rsidRPr="00C20E00">
        <w:rPr>
          <w:b/>
          <w:bCs/>
        </w:rPr>
        <w:lastRenderedPageBreak/>
        <w:t>Conflict of interest</w:t>
      </w:r>
    </w:p>
    <w:p w14:paraId="67BEC770" w14:textId="77777777" w:rsidR="00A02158" w:rsidRDefault="00EA056C" w:rsidP="00A02158">
      <w:pPr>
        <w:spacing w:before="0" w:beforeAutospacing="0" w:after="0" w:afterAutospacing="0" w:line="360" w:lineRule="auto"/>
      </w:pPr>
      <w:r>
        <w:t>The authors declare that the research was conducted in the absence of any commercial or financial relationships that could be construed as a potential conflict of interest.</w:t>
      </w:r>
      <w:r w:rsidR="00C20E00">
        <w:t xml:space="preserve"> PC</w:t>
      </w:r>
      <w:r>
        <w:t xml:space="preserve"> declared </w:t>
      </w:r>
      <w:r w:rsidR="009732E9">
        <w:t>membership of the</w:t>
      </w:r>
      <w:r>
        <w:t xml:space="preserve"> editorial board</w:t>
      </w:r>
      <w:r w:rsidR="009732E9">
        <w:t xml:space="preserve"> </w:t>
      </w:r>
      <w:r>
        <w:t>of Frontiers at the time of submission. This had no impact on the peer review process and the final decision</w:t>
      </w:r>
      <w:r w:rsidR="005709A3">
        <w:t>.</w:t>
      </w:r>
    </w:p>
    <w:p w14:paraId="1CF5F339" w14:textId="77777777" w:rsidR="005709A3" w:rsidRDefault="005709A3" w:rsidP="00A02158">
      <w:pPr>
        <w:spacing w:before="0" w:beforeAutospacing="0" w:after="0" w:afterAutospacing="0" w:line="360" w:lineRule="auto"/>
      </w:pPr>
    </w:p>
    <w:p w14:paraId="22809BE3" w14:textId="77777777" w:rsidR="0058736D" w:rsidRDefault="0058736D" w:rsidP="005709A3">
      <w:pPr>
        <w:spacing w:before="0" w:beforeAutospacing="0" w:after="0" w:afterAutospacing="0" w:line="360" w:lineRule="auto"/>
        <w:rPr>
          <w:b/>
          <w:bCs/>
          <w:sz w:val="24"/>
          <w:szCs w:val="24"/>
        </w:rPr>
      </w:pPr>
    </w:p>
    <w:p w14:paraId="3AE92690" w14:textId="77777777" w:rsidR="005709A3" w:rsidRPr="005709A3" w:rsidRDefault="00EA056C" w:rsidP="005709A3">
      <w:pPr>
        <w:spacing w:before="0" w:beforeAutospacing="0" w:after="0" w:afterAutospacing="0" w:line="360" w:lineRule="auto"/>
        <w:rPr>
          <w:b/>
          <w:bCs/>
          <w:sz w:val="24"/>
          <w:szCs w:val="24"/>
        </w:rPr>
      </w:pPr>
      <w:r w:rsidRPr="005709A3">
        <w:rPr>
          <w:b/>
          <w:bCs/>
          <w:sz w:val="24"/>
          <w:szCs w:val="24"/>
        </w:rPr>
        <w:t>References</w:t>
      </w:r>
    </w:p>
    <w:p w14:paraId="1D7926A6" w14:textId="77777777" w:rsidR="007A6D37" w:rsidRPr="00E62E14" w:rsidRDefault="00EA056C" w:rsidP="007E7233">
      <w:pPr>
        <w:pStyle w:val="EndNoteBibliography"/>
        <w:spacing w:before="0" w:beforeAutospacing="0" w:after="0" w:line="360" w:lineRule="auto"/>
        <w:rPr>
          <w:rFonts w:ascii="Arial" w:hAnsi="Arial" w:cs="Arial"/>
        </w:rPr>
      </w:pPr>
      <w:r>
        <w:rPr>
          <w:rFonts w:ascii="Arial" w:hAnsi="Arial" w:cs="Arial"/>
        </w:rPr>
        <w:t>1.</w:t>
      </w:r>
      <w:r w:rsidRPr="007A6D37">
        <w:rPr>
          <w:rFonts w:ascii="Arial" w:hAnsi="Arial" w:cs="Arial"/>
        </w:rPr>
        <w:t xml:space="preserve"> </w:t>
      </w:r>
      <w:r>
        <w:rPr>
          <w:rFonts w:ascii="Arial" w:hAnsi="Arial" w:cs="Arial"/>
        </w:rPr>
        <w:tab/>
      </w:r>
      <w:r w:rsidRPr="00E62E14">
        <w:rPr>
          <w:rFonts w:ascii="Arial" w:hAnsi="Arial" w:cs="Arial"/>
        </w:rPr>
        <w:t>Alkaaki A, Al-Radi OO, Khoja A, Alnawawi A, Alnawawi A, Maghrabi A. Surgical site infection following abdominal surgery: a prospective cohort study. Can</w:t>
      </w:r>
      <w:r w:rsidR="009B6054">
        <w:rPr>
          <w:rFonts w:ascii="Arial" w:hAnsi="Arial" w:cs="Arial"/>
        </w:rPr>
        <w:t>.</w:t>
      </w:r>
      <w:r w:rsidRPr="00E62E14">
        <w:rPr>
          <w:rFonts w:ascii="Arial" w:hAnsi="Arial" w:cs="Arial"/>
        </w:rPr>
        <w:t xml:space="preserve"> J</w:t>
      </w:r>
      <w:r w:rsidR="009B6054">
        <w:rPr>
          <w:rFonts w:ascii="Arial" w:hAnsi="Arial" w:cs="Arial"/>
        </w:rPr>
        <w:t>.</w:t>
      </w:r>
      <w:r w:rsidRPr="00E62E14">
        <w:rPr>
          <w:rFonts w:ascii="Arial" w:hAnsi="Arial" w:cs="Arial"/>
        </w:rPr>
        <w:t xml:space="preserve"> Surg. 2019;62:111-</w:t>
      </w:r>
      <w:r w:rsidR="009B6054">
        <w:rPr>
          <w:rFonts w:ascii="Arial" w:hAnsi="Arial" w:cs="Arial"/>
        </w:rPr>
        <w:t>11</w:t>
      </w:r>
      <w:r w:rsidRPr="00E62E14">
        <w:rPr>
          <w:rFonts w:ascii="Arial" w:hAnsi="Arial" w:cs="Arial"/>
        </w:rPr>
        <w:t>7.</w:t>
      </w:r>
    </w:p>
    <w:p w14:paraId="4BCC7AF5" w14:textId="77777777" w:rsidR="00674307" w:rsidRPr="00E62E14" w:rsidRDefault="00EA056C" w:rsidP="007E7233">
      <w:pPr>
        <w:pStyle w:val="EndNoteBibliography"/>
        <w:spacing w:before="0" w:beforeAutospacing="0" w:after="0" w:line="360" w:lineRule="auto"/>
        <w:rPr>
          <w:rFonts w:ascii="Arial" w:hAnsi="Arial" w:cs="Arial"/>
        </w:rPr>
      </w:pPr>
      <w:r>
        <w:rPr>
          <w:rFonts w:ascii="Arial" w:hAnsi="Arial" w:cs="Arial"/>
        </w:rPr>
        <w:t>2.</w:t>
      </w:r>
      <w:r w:rsidRPr="00674307">
        <w:rPr>
          <w:rFonts w:ascii="Arial" w:hAnsi="Arial" w:cs="Arial"/>
        </w:rPr>
        <w:t xml:space="preserve"> </w:t>
      </w:r>
      <w:r>
        <w:rPr>
          <w:rFonts w:ascii="Arial" w:hAnsi="Arial" w:cs="Arial"/>
        </w:rPr>
        <w:tab/>
      </w:r>
      <w:r w:rsidRPr="00E62E14">
        <w:rPr>
          <w:rFonts w:ascii="Arial" w:hAnsi="Arial" w:cs="Arial"/>
        </w:rPr>
        <w:t>Cui P, Fang X. Pathogenesis of infection in surgical patients. Curr</w:t>
      </w:r>
      <w:r w:rsidR="009B6054">
        <w:rPr>
          <w:rFonts w:ascii="Arial" w:hAnsi="Arial" w:cs="Arial"/>
        </w:rPr>
        <w:t>.</w:t>
      </w:r>
      <w:r w:rsidRPr="00E62E14">
        <w:rPr>
          <w:rFonts w:ascii="Arial" w:hAnsi="Arial" w:cs="Arial"/>
        </w:rPr>
        <w:t xml:space="preserve"> Opin</w:t>
      </w:r>
      <w:r w:rsidR="009B6054">
        <w:rPr>
          <w:rFonts w:ascii="Arial" w:hAnsi="Arial" w:cs="Arial"/>
        </w:rPr>
        <w:t>.</w:t>
      </w:r>
      <w:r w:rsidRPr="00E62E14">
        <w:rPr>
          <w:rFonts w:ascii="Arial" w:hAnsi="Arial" w:cs="Arial"/>
        </w:rPr>
        <w:t xml:space="preserve"> Crit</w:t>
      </w:r>
      <w:r w:rsidR="009B6054">
        <w:rPr>
          <w:rFonts w:ascii="Arial" w:hAnsi="Arial" w:cs="Arial"/>
        </w:rPr>
        <w:t>.</w:t>
      </w:r>
      <w:r w:rsidRPr="00E62E14">
        <w:rPr>
          <w:rFonts w:ascii="Arial" w:hAnsi="Arial" w:cs="Arial"/>
        </w:rPr>
        <w:t xml:space="preserve"> Care. 2015;21:343-</w:t>
      </w:r>
      <w:r w:rsidR="009B6054">
        <w:rPr>
          <w:rFonts w:ascii="Arial" w:hAnsi="Arial" w:cs="Arial"/>
        </w:rPr>
        <w:t>3</w:t>
      </w:r>
      <w:r w:rsidRPr="00E62E14">
        <w:rPr>
          <w:rFonts w:ascii="Arial" w:hAnsi="Arial" w:cs="Arial"/>
        </w:rPr>
        <w:t>50.</w:t>
      </w:r>
    </w:p>
    <w:p w14:paraId="7E95DBDF" w14:textId="77777777" w:rsidR="00674307" w:rsidRPr="00E62E14" w:rsidRDefault="00EA056C" w:rsidP="007E7233">
      <w:pPr>
        <w:pStyle w:val="EndNoteBibliography"/>
        <w:spacing w:before="0" w:beforeAutospacing="0" w:after="0" w:line="360" w:lineRule="auto"/>
        <w:rPr>
          <w:rFonts w:ascii="Arial" w:hAnsi="Arial" w:cs="Arial"/>
        </w:rPr>
      </w:pPr>
      <w:r w:rsidRPr="00E62E14">
        <w:rPr>
          <w:rFonts w:ascii="Arial" w:hAnsi="Arial" w:cs="Arial"/>
        </w:rPr>
        <w:t>3.</w:t>
      </w:r>
      <w:r w:rsidRPr="00E62E14">
        <w:rPr>
          <w:rFonts w:ascii="Arial" w:hAnsi="Arial" w:cs="Arial"/>
        </w:rPr>
        <w:tab/>
        <w:t>Mokart D, Leone M, Sannini A, Brun JP, Tison A, Delpero JR. Predictive perioperative factors for developing severe sepsis after major surgery. Br</w:t>
      </w:r>
      <w:r w:rsidR="009B6054">
        <w:rPr>
          <w:rFonts w:ascii="Arial" w:hAnsi="Arial" w:cs="Arial"/>
        </w:rPr>
        <w:t>it.</w:t>
      </w:r>
      <w:r w:rsidRPr="00E62E14">
        <w:rPr>
          <w:rFonts w:ascii="Arial" w:hAnsi="Arial" w:cs="Arial"/>
        </w:rPr>
        <w:t xml:space="preserve"> J</w:t>
      </w:r>
      <w:r w:rsidR="009B6054">
        <w:rPr>
          <w:rFonts w:ascii="Arial" w:hAnsi="Arial" w:cs="Arial"/>
        </w:rPr>
        <w:t>.</w:t>
      </w:r>
      <w:r w:rsidRPr="00E62E14">
        <w:rPr>
          <w:rFonts w:ascii="Arial" w:hAnsi="Arial" w:cs="Arial"/>
        </w:rPr>
        <w:t xml:space="preserve"> Anaesth. 2005;95:776-</w:t>
      </w:r>
      <w:r w:rsidR="009B6054">
        <w:rPr>
          <w:rFonts w:ascii="Arial" w:hAnsi="Arial" w:cs="Arial"/>
        </w:rPr>
        <w:t>7</w:t>
      </w:r>
      <w:r w:rsidRPr="00E62E14">
        <w:rPr>
          <w:rFonts w:ascii="Arial" w:hAnsi="Arial" w:cs="Arial"/>
        </w:rPr>
        <w:t>81.</w:t>
      </w:r>
    </w:p>
    <w:p w14:paraId="5620F62B" w14:textId="77777777" w:rsidR="00674307" w:rsidRPr="00E62E14" w:rsidRDefault="00EA056C" w:rsidP="007E7233">
      <w:pPr>
        <w:pStyle w:val="EndNoteBibliography"/>
        <w:spacing w:before="0" w:beforeAutospacing="0" w:after="0" w:line="360" w:lineRule="auto"/>
        <w:rPr>
          <w:rFonts w:ascii="Arial" w:hAnsi="Arial" w:cs="Arial"/>
        </w:rPr>
      </w:pPr>
      <w:r>
        <w:rPr>
          <w:rFonts w:ascii="Arial" w:hAnsi="Arial" w:cs="Arial"/>
        </w:rPr>
        <w:t>4.</w:t>
      </w:r>
      <w:r w:rsidRPr="00674307">
        <w:rPr>
          <w:rFonts w:ascii="Arial" w:hAnsi="Arial" w:cs="Arial"/>
        </w:rPr>
        <w:t xml:space="preserve"> </w:t>
      </w:r>
      <w:r>
        <w:rPr>
          <w:rFonts w:ascii="Arial" w:hAnsi="Arial" w:cs="Arial"/>
        </w:rPr>
        <w:tab/>
      </w:r>
      <w:r w:rsidRPr="00E62E14">
        <w:rPr>
          <w:rFonts w:ascii="Arial" w:hAnsi="Arial" w:cs="Arial"/>
        </w:rPr>
        <w:t xml:space="preserve">Stevens JL, Feelisch M, Martin DS. Perioperative </w:t>
      </w:r>
      <w:r w:rsidR="009B6054" w:rsidRPr="00E62E14">
        <w:rPr>
          <w:rFonts w:ascii="Arial" w:hAnsi="Arial" w:cs="Arial"/>
        </w:rPr>
        <w:t xml:space="preserve">oxidative stress: </w:t>
      </w:r>
      <w:r w:rsidR="009B6054">
        <w:rPr>
          <w:rFonts w:ascii="Arial" w:hAnsi="Arial" w:cs="Arial"/>
        </w:rPr>
        <w:t>T</w:t>
      </w:r>
      <w:r w:rsidR="009B6054" w:rsidRPr="00E62E14">
        <w:rPr>
          <w:rFonts w:ascii="Arial" w:hAnsi="Arial" w:cs="Arial"/>
        </w:rPr>
        <w:t>he unseen en</w:t>
      </w:r>
      <w:r w:rsidR="009B6054">
        <w:rPr>
          <w:rFonts w:ascii="Arial" w:hAnsi="Arial" w:cs="Arial"/>
        </w:rPr>
        <w:t>e</w:t>
      </w:r>
      <w:r w:rsidR="009B6054" w:rsidRPr="00E62E14">
        <w:rPr>
          <w:rFonts w:ascii="Arial" w:hAnsi="Arial" w:cs="Arial"/>
        </w:rPr>
        <w:t>m</w:t>
      </w:r>
      <w:r w:rsidRPr="00E62E14">
        <w:rPr>
          <w:rFonts w:ascii="Arial" w:hAnsi="Arial" w:cs="Arial"/>
        </w:rPr>
        <w:t>y. Anesth</w:t>
      </w:r>
      <w:r w:rsidR="009B6054">
        <w:rPr>
          <w:rFonts w:ascii="Arial" w:hAnsi="Arial" w:cs="Arial"/>
        </w:rPr>
        <w:t>.</w:t>
      </w:r>
      <w:r w:rsidRPr="00E62E14">
        <w:rPr>
          <w:rFonts w:ascii="Arial" w:hAnsi="Arial" w:cs="Arial"/>
        </w:rPr>
        <w:t xml:space="preserve"> Analg. 2019;129:1749-</w:t>
      </w:r>
      <w:r w:rsidR="009B6054">
        <w:rPr>
          <w:rFonts w:ascii="Arial" w:hAnsi="Arial" w:cs="Arial"/>
        </w:rPr>
        <w:t>17</w:t>
      </w:r>
      <w:r w:rsidRPr="00E62E14">
        <w:rPr>
          <w:rFonts w:ascii="Arial" w:hAnsi="Arial" w:cs="Arial"/>
        </w:rPr>
        <w:t>60.</w:t>
      </w:r>
    </w:p>
    <w:p w14:paraId="4990A8B6" w14:textId="77777777" w:rsidR="008D6B5A" w:rsidRDefault="00EA056C" w:rsidP="007E7233">
      <w:pPr>
        <w:pStyle w:val="EndNoteBibliography"/>
        <w:spacing w:before="0" w:beforeAutospacing="0" w:after="0" w:line="360" w:lineRule="auto"/>
        <w:rPr>
          <w:rFonts w:ascii="Arial" w:hAnsi="Arial" w:cs="Arial"/>
        </w:rPr>
      </w:pPr>
      <w:r>
        <w:rPr>
          <w:rFonts w:ascii="Arial" w:hAnsi="Arial" w:cs="Arial"/>
        </w:rPr>
        <w:t>5.</w:t>
      </w:r>
      <w:r w:rsidRPr="008D6B5A">
        <w:rPr>
          <w:rFonts w:ascii="Arial" w:hAnsi="Arial" w:cs="Arial"/>
        </w:rPr>
        <w:t xml:space="preserve"> </w:t>
      </w:r>
      <w:r>
        <w:rPr>
          <w:rFonts w:ascii="Arial" w:hAnsi="Arial" w:cs="Arial"/>
        </w:rPr>
        <w:tab/>
      </w:r>
      <w:r w:rsidRPr="00E62E14">
        <w:rPr>
          <w:rFonts w:ascii="Arial" w:hAnsi="Arial" w:cs="Arial"/>
        </w:rPr>
        <w:t>Arias JI, Aller MA, Arias J. Surgical inflammation: a pathophysiological rainbow. J</w:t>
      </w:r>
      <w:r w:rsidR="009B6054">
        <w:rPr>
          <w:rFonts w:ascii="Arial" w:hAnsi="Arial" w:cs="Arial"/>
        </w:rPr>
        <w:t>.</w:t>
      </w:r>
      <w:r w:rsidRPr="00E62E14">
        <w:rPr>
          <w:rFonts w:ascii="Arial" w:hAnsi="Arial" w:cs="Arial"/>
        </w:rPr>
        <w:t xml:space="preserve"> Transl</w:t>
      </w:r>
      <w:r w:rsidR="009B6054">
        <w:rPr>
          <w:rFonts w:ascii="Arial" w:hAnsi="Arial" w:cs="Arial"/>
        </w:rPr>
        <w:t>.</w:t>
      </w:r>
      <w:r w:rsidRPr="00E62E14">
        <w:rPr>
          <w:rFonts w:ascii="Arial" w:hAnsi="Arial" w:cs="Arial"/>
        </w:rPr>
        <w:t xml:space="preserve"> Med. 2009;7:19.</w:t>
      </w:r>
    </w:p>
    <w:p w14:paraId="4DA526D5" w14:textId="77777777" w:rsidR="00674307" w:rsidRDefault="00EA056C" w:rsidP="007E7233">
      <w:pPr>
        <w:pStyle w:val="EndNoteBibliography"/>
        <w:spacing w:before="0" w:beforeAutospacing="0" w:after="0" w:line="360" w:lineRule="auto"/>
        <w:rPr>
          <w:rFonts w:ascii="Arial" w:hAnsi="Arial" w:cs="Arial"/>
        </w:rPr>
      </w:pPr>
      <w:r>
        <w:rPr>
          <w:rFonts w:ascii="Arial" w:hAnsi="Arial" w:cs="Arial"/>
        </w:rPr>
        <w:t>6.</w:t>
      </w:r>
      <w:r w:rsidRPr="00674307">
        <w:rPr>
          <w:rFonts w:ascii="Arial" w:hAnsi="Arial" w:cs="Arial"/>
        </w:rPr>
        <w:t xml:space="preserve"> </w:t>
      </w:r>
      <w:r>
        <w:rPr>
          <w:rFonts w:ascii="Arial" w:hAnsi="Arial" w:cs="Arial"/>
        </w:rPr>
        <w:tab/>
      </w:r>
      <w:r w:rsidRPr="00E62E14">
        <w:rPr>
          <w:rFonts w:ascii="Arial" w:hAnsi="Arial" w:cs="Arial"/>
        </w:rPr>
        <w:t>Rosenfeldt F, Wilson M, Lee G, Kure C, Ou R, Braun L. Oxidative stress in surgery in an ageing population: pathophysiology and therapy. Exp</w:t>
      </w:r>
      <w:r w:rsidR="009B6054">
        <w:rPr>
          <w:rFonts w:ascii="Arial" w:hAnsi="Arial" w:cs="Arial"/>
        </w:rPr>
        <w:t>.</w:t>
      </w:r>
      <w:r w:rsidRPr="00E62E14">
        <w:rPr>
          <w:rFonts w:ascii="Arial" w:hAnsi="Arial" w:cs="Arial"/>
        </w:rPr>
        <w:t xml:space="preserve"> Gerontol. 2013;48:45-54.</w:t>
      </w:r>
    </w:p>
    <w:p w14:paraId="53CF959D" w14:textId="77777777" w:rsidR="00674307" w:rsidRPr="00E62E14" w:rsidRDefault="00EA056C" w:rsidP="007E7233">
      <w:pPr>
        <w:pStyle w:val="EndNoteBibliography"/>
        <w:spacing w:before="0" w:beforeAutospacing="0" w:after="0" w:line="360" w:lineRule="auto"/>
        <w:rPr>
          <w:rFonts w:ascii="Arial" w:hAnsi="Arial" w:cs="Arial"/>
        </w:rPr>
      </w:pPr>
      <w:r>
        <w:rPr>
          <w:rFonts w:ascii="Arial" w:hAnsi="Arial" w:cs="Arial"/>
        </w:rPr>
        <w:t>7.</w:t>
      </w:r>
      <w:r w:rsidRPr="00674307">
        <w:rPr>
          <w:rFonts w:ascii="Arial" w:hAnsi="Arial" w:cs="Arial"/>
        </w:rPr>
        <w:t xml:space="preserve"> </w:t>
      </w:r>
      <w:r>
        <w:rPr>
          <w:rFonts w:ascii="Arial" w:hAnsi="Arial" w:cs="Arial"/>
        </w:rPr>
        <w:tab/>
      </w:r>
      <w:r w:rsidRPr="00E62E14">
        <w:rPr>
          <w:rFonts w:ascii="Arial" w:hAnsi="Arial" w:cs="Arial"/>
        </w:rPr>
        <w:t xml:space="preserve">Lu CW, Chang YK, Chang HH, Kuo CS, Huang CT, Hsu CC. Fracture </w:t>
      </w:r>
      <w:r w:rsidR="009B6054" w:rsidRPr="00E62E14">
        <w:rPr>
          <w:rFonts w:ascii="Arial" w:hAnsi="Arial" w:cs="Arial"/>
        </w:rPr>
        <w:t>risk after bariatric sur</w:t>
      </w:r>
      <w:r w:rsidRPr="00E62E14">
        <w:rPr>
          <w:rFonts w:ascii="Arial" w:hAnsi="Arial" w:cs="Arial"/>
        </w:rPr>
        <w:t>gery: A 12-</w:t>
      </w:r>
      <w:r w:rsidR="009B6054" w:rsidRPr="00E62E14">
        <w:rPr>
          <w:rFonts w:ascii="Arial" w:hAnsi="Arial" w:cs="Arial"/>
        </w:rPr>
        <w:t>year nationwide cohort study</w:t>
      </w:r>
      <w:r w:rsidRPr="00E62E14">
        <w:rPr>
          <w:rFonts w:ascii="Arial" w:hAnsi="Arial" w:cs="Arial"/>
        </w:rPr>
        <w:t>. Medicine (Baltimore)</w:t>
      </w:r>
      <w:r w:rsidR="009B6054">
        <w:rPr>
          <w:rFonts w:ascii="Arial" w:hAnsi="Arial" w:cs="Arial"/>
        </w:rPr>
        <w:t xml:space="preserve"> </w:t>
      </w:r>
      <w:r w:rsidRPr="00E62E14">
        <w:rPr>
          <w:rFonts w:ascii="Arial" w:hAnsi="Arial" w:cs="Arial"/>
        </w:rPr>
        <w:t>2015;94:e2087.</w:t>
      </w:r>
    </w:p>
    <w:p w14:paraId="5DAB98E0" w14:textId="77777777" w:rsidR="00674307" w:rsidRPr="00E62E14" w:rsidRDefault="00EA056C" w:rsidP="007E7233">
      <w:pPr>
        <w:pStyle w:val="EndNoteBibliography"/>
        <w:spacing w:before="0" w:beforeAutospacing="0" w:after="0" w:line="360" w:lineRule="auto"/>
        <w:rPr>
          <w:rFonts w:ascii="Arial" w:hAnsi="Arial" w:cs="Arial"/>
        </w:rPr>
      </w:pPr>
      <w:r>
        <w:rPr>
          <w:rFonts w:ascii="Arial" w:hAnsi="Arial" w:cs="Arial"/>
        </w:rPr>
        <w:t>8.</w:t>
      </w:r>
      <w:r w:rsidRPr="00674307">
        <w:rPr>
          <w:rFonts w:ascii="Arial" w:hAnsi="Arial" w:cs="Arial"/>
        </w:rPr>
        <w:t xml:space="preserve"> </w:t>
      </w:r>
      <w:r>
        <w:rPr>
          <w:rFonts w:ascii="Arial" w:hAnsi="Arial" w:cs="Arial"/>
        </w:rPr>
        <w:tab/>
      </w:r>
      <w:r w:rsidRPr="00E62E14">
        <w:rPr>
          <w:rFonts w:ascii="Arial" w:hAnsi="Arial" w:cs="Arial"/>
        </w:rPr>
        <w:t>Downey CL, Bainbridge J, Jayne DG, Meads DM. Impact of in-hospital postoperative complications on quality of life up to 12 months after major abdominal surgery. Br</w:t>
      </w:r>
      <w:r w:rsidR="009B6054">
        <w:rPr>
          <w:rFonts w:ascii="Arial" w:hAnsi="Arial" w:cs="Arial"/>
        </w:rPr>
        <w:t>it.</w:t>
      </w:r>
      <w:r w:rsidRPr="00E62E14">
        <w:rPr>
          <w:rFonts w:ascii="Arial" w:hAnsi="Arial" w:cs="Arial"/>
        </w:rPr>
        <w:t xml:space="preserve"> J</w:t>
      </w:r>
      <w:r w:rsidR="009B6054">
        <w:rPr>
          <w:rFonts w:ascii="Arial" w:hAnsi="Arial" w:cs="Arial"/>
        </w:rPr>
        <w:t>.</w:t>
      </w:r>
      <w:r w:rsidRPr="00E62E14">
        <w:rPr>
          <w:rFonts w:ascii="Arial" w:hAnsi="Arial" w:cs="Arial"/>
        </w:rPr>
        <w:t xml:space="preserve"> Surg. 2023;110:1206-</w:t>
      </w:r>
      <w:r w:rsidR="009B6054">
        <w:rPr>
          <w:rFonts w:ascii="Arial" w:hAnsi="Arial" w:cs="Arial"/>
        </w:rPr>
        <w:t>12</w:t>
      </w:r>
      <w:r w:rsidRPr="00E62E14">
        <w:rPr>
          <w:rFonts w:ascii="Arial" w:hAnsi="Arial" w:cs="Arial"/>
        </w:rPr>
        <w:t>12.</w:t>
      </w:r>
    </w:p>
    <w:p w14:paraId="1B14B859" w14:textId="77777777" w:rsidR="00674307" w:rsidRDefault="00EA056C" w:rsidP="007E7233">
      <w:pPr>
        <w:pStyle w:val="EndNoteBibliography"/>
        <w:spacing w:before="0" w:beforeAutospacing="0" w:after="0" w:line="360" w:lineRule="auto"/>
        <w:rPr>
          <w:rFonts w:ascii="Arial" w:hAnsi="Arial" w:cs="Arial"/>
        </w:rPr>
      </w:pPr>
      <w:r>
        <w:rPr>
          <w:rFonts w:ascii="Arial" w:hAnsi="Arial" w:cs="Arial"/>
        </w:rPr>
        <w:t>9</w:t>
      </w:r>
      <w:r w:rsidRPr="00E62E14">
        <w:rPr>
          <w:rFonts w:ascii="Arial" w:hAnsi="Arial" w:cs="Arial"/>
        </w:rPr>
        <w:t>.</w:t>
      </w:r>
      <w:r w:rsidRPr="00E62E14">
        <w:rPr>
          <w:rFonts w:ascii="Arial" w:hAnsi="Arial" w:cs="Arial"/>
        </w:rPr>
        <w:tab/>
        <w:t>Patel AS, Bergman A, Moore BW, Haglund U. The economic burden of complications occurring in major surgical procedures: a systematic review. Appl</w:t>
      </w:r>
      <w:r w:rsidR="009B6054">
        <w:rPr>
          <w:rFonts w:ascii="Arial" w:hAnsi="Arial" w:cs="Arial"/>
        </w:rPr>
        <w:t>.</w:t>
      </w:r>
      <w:r w:rsidRPr="00E62E14">
        <w:rPr>
          <w:rFonts w:ascii="Arial" w:hAnsi="Arial" w:cs="Arial"/>
        </w:rPr>
        <w:t xml:space="preserve"> Health Econ</w:t>
      </w:r>
      <w:r w:rsidR="009B6054">
        <w:rPr>
          <w:rFonts w:ascii="Arial" w:hAnsi="Arial" w:cs="Arial"/>
        </w:rPr>
        <w:t>.</w:t>
      </w:r>
      <w:r w:rsidRPr="00E62E14">
        <w:rPr>
          <w:rFonts w:ascii="Arial" w:hAnsi="Arial" w:cs="Arial"/>
        </w:rPr>
        <w:t xml:space="preserve"> Health Policy 2013;11:577-</w:t>
      </w:r>
      <w:r w:rsidR="009B6054">
        <w:rPr>
          <w:rFonts w:ascii="Arial" w:hAnsi="Arial" w:cs="Arial"/>
        </w:rPr>
        <w:t>5</w:t>
      </w:r>
      <w:r w:rsidRPr="00E62E14">
        <w:rPr>
          <w:rFonts w:ascii="Arial" w:hAnsi="Arial" w:cs="Arial"/>
        </w:rPr>
        <w:t>92.</w:t>
      </w:r>
    </w:p>
    <w:p w14:paraId="04F0E230" w14:textId="77777777" w:rsidR="008D6B5A" w:rsidRPr="00E62E14" w:rsidRDefault="00EA056C" w:rsidP="007E7233">
      <w:pPr>
        <w:pStyle w:val="EndNoteBibliography"/>
        <w:spacing w:before="0" w:beforeAutospacing="0" w:after="0" w:line="360" w:lineRule="auto"/>
        <w:rPr>
          <w:rFonts w:ascii="Arial" w:hAnsi="Arial" w:cs="Arial"/>
        </w:rPr>
      </w:pPr>
      <w:r>
        <w:rPr>
          <w:rFonts w:ascii="Arial" w:hAnsi="Arial" w:cs="Arial"/>
        </w:rPr>
        <w:lastRenderedPageBreak/>
        <w:t>10.</w:t>
      </w:r>
      <w:r w:rsidRPr="008D6B5A">
        <w:rPr>
          <w:rFonts w:ascii="Arial" w:hAnsi="Arial" w:cs="Arial"/>
        </w:rPr>
        <w:t xml:space="preserve"> </w:t>
      </w:r>
      <w:r>
        <w:rPr>
          <w:rFonts w:ascii="Arial" w:hAnsi="Arial" w:cs="Arial"/>
        </w:rPr>
        <w:tab/>
      </w:r>
      <w:r w:rsidRPr="00E62E14">
        <w:rPr>
          <w:rFonts w:ascii="Arial" w:hAnsi="Arial" w:cs="Arial"/>
        </w:rPr>
        <w:t>Bain CR, Myles PS, Martin C, Wallace S, Shulman MA, Corcoran T. Postoperative systemic inflammation after major abdominal surgery: patient-centred outcomes. Anaesthesia 2023;78:1365-</w:t>
      </w:r>
      <w:r w:rsidR="009B6054">
        <w:rPr>
          <w:rFonts w:ascii="Arial" w:hAnsi="Arial" w:cs="Arial"/>
        </w:rPr>
        <w:t>13</w:t>
      </w:r>
      <w:r w:rsidRPr="00E62E14">
        <w:rPr>
          <w:rFonts w:ascii="Arial" w:hAnsi="Arial" w:cs="Arial"/>
        </w:rPr>
        <w:t>75.</w:t>
      </w:r>
    </w:p>
    <w:p w14:paraId="2821F33A" w14:textId="77777777" w:rsidR="00903373" w:rsidRPr="00941C6C" w:rsidRDefault="00EA056C" w:rsidP="007E7233">
      <w:pPr>
        <w:pStyle w:val="EndNoteBibliography"/>
        <w:spacing w:before="0" w:beforeAutospacing="0" w:after="0" w:line="360" w:lineRule="auto"/>
        <w:rPr>
          <w:rFonts w:ascii="Arial" w:hAnsi="Arial" w:cs="Arial"/>
        </w:rPr>
      </w:pPr>
      <w:r w:rsidRPr="00E62E14">
        <w:rPr>
          <w:rFonts w:ascii="Arial" w:hAnsi="Arial" w:cs="Arial"/>
        </w:rPr>
        <w:fldChar w:fldCharType="begin"/>
      </w:r>
      <w:r w:rsidRPr="00E62E14">
        <w:rPr>
          <w:rFonts w:ascii="Arial" w:hAnsi="Arial" w:cs="Arial"/>
        </w:rPr>
        <w:instrText xml:space="preserve"> ADDIN EN.REFLIST </w:instrText>
      </w:r>
      <w:r w:rsidRPr="00E62E14">
        <w:rPr>
          <w:rFonts w:ascii="Arial" w:hAnsi="Arial" w:cs="Arial"/>
        </w:rPr>
        <w:fldChar w:fldCharType="separate"/>
      </w:r>
      <w:r w:rsidR="00FE4478" w:rsidRPr="00941C6C">
        <w:rPr>
          <w:rFonts w:ascii="Arial" w:hAnsi="Arial" w:cs="Arial"/>
        </w:rPr>
        <w:t>1</w:t>
      </w:r>
      <w:r w:rsidR="00FF29B6" w:rsidRPr="00941C6C">
        <w:rPr>
          <w:rFonts w:ascii="Arial" w:hAnsi="Arial" w:cs="Arial"/>
        </w:rPr>
        <w:t>1</w:t>
      </w:r>
      <w:r w:rsidR="00FE4478" w:rsidRPr="00941C6C">
        <w:rPr>
          <w:rFonts w:ascii="Arial" w:hAnsi="Arial" w:cs="Arial"/>
        </w:rPr>
        <w:t>.</w:t>
      </w:r>
      <w:r w:rsidR="00FE4478" w:rsidRPr="00941C6C">
        <w:rPr>
          <w:rFonts w:ascii="Arial" w:hAnsi="Arial" w:cs="Arial"/>
        </w:rPr>
        <w:tab/>
        <w:t>Berger MM, Amrein K, Barazzoni R, Bindels L, Bretón I, Calder PC, The science of micronutrients in clinical practice – Report on the ESPEN symposium. Clin</w:t>
      </w:r>
      <w:r w:rsidR="00440744" w:rsidRPr="00941C6C">
        <w:rPr>
          <w:rFonts w:ascii="Arial" w:hAnsi="Arial" w:cs="Arial"/>
        </w:rPr>
        <w:t>.</w:t>
      </w:r>
      <w:r w:rsidR="00FE4478" w:rsidRPr="00941C6C">
        <w:rPr>
          <w:rFonts w:ascii="Arial" w:hAnsi="Arial" w:cs="Arial"/>
        </w:rPr>
        <w:t xml:space="preserve"> Nutr.</w:t>
      </w:r>
      <w:r w:rsidR="00C71945" w:rsidRPr="00941C6C">
        <w:rPr>
          <w:rFonts w:ascii="Arial" w:hAnsi="Arial" w:cs="Arial"/>
        </w:rPr>
        <w:t xml:space="preserve"> </w:t>
      </w:r>
      <w:r w:rsidR="00FE4478" w:rsidRPr="00941C6C">
        <w:rPr>
          <w:rFonts w:ascii="Arial" w:hAnsi="Arial" w:cs="Arial"/>
        </w:rPr>
        <w:t>2024;43:268-</w:t>
      </w:r>
      <w:r w:rsidR="007B2955" w:rsidRPr="00941C6C">
        <w:rPr>
          <w:rFonts w:ascii="Arial" w:hAnsi="Arial" w:cs="Arial"/>
        </w:rPr>
        <w:t>2</w:t>
      </w:r>
      <w:r w:rsidR="00FE4478" w:rsidRPr="00941C6C">
        <w:rPr>
          <w:rFonts w:ascii="Arial" w:hAnsi="Arial" w:cs="Arial"/>
        </w:rPr>
        <w:t>83.</w:t>
      </w:r>
    </w:p>
    <w:p w14:paraId="397CBCDB" w14:textId="77777777" w:rsidR="004D576D" w:rsidRPr="00941C6C" w:rsidRDefault="00EA056C" w:rsidP="007E7233">
      <w:pPr>
        <w:pStyle w:val="EndNoteBibliography"/>
        <w:spacing w:before="0" w:beforeAutospacing="0" w:after="0" w:line="360" w:lineRule="auto"/>
        <w:rPr>
          <w:rFonts w:ascii="Arial" w:hAnsi="Arial" w:cs="Arial"/>
        </w:rPr>
      </w:pPr>
      <w:r w:rsidRPr="00941C6C">
        <w:rPr>
          <w:rFonts w:ascii="Arial" w:hAnsi="Arial" w:cs="Arial"/>
        </w:rPr>
        <w:t>12.</w:t>
      </w:r>
      <w:r w:rsidRPr="00941C6C">
        <w:rPr>
          <w:rFonts w:ascii="Arial" w:hAnsi="Arial" w:cs="Arial"/>
        </w:rPr>
        <w:tab/>
      </w:r>
      <w:r w:rsidRPr="00941C6C">
        <w:rPr>
          <w:rFonts w:ascii="Arial" w:hAnsi="Arial" w:cs="Arial"/>
          <w:color w:val="auto"/>
          <w:lang w:eastAsia="en-GB"/>
        </w:rPr>
        <w:t>Troesch B, Hoeft B, McBurney M, Eggersdorfer M, Weber P.</w:t>
      </w:r>
      <w:hyperlink r:id="rId11" w:history="1">
        <w:r w:rsidR="004D576D" w:rsidRPr="00941C6C">
          <w:rPr>
            <w:rFonts w:ascii="Arial" w:hAnsi="Arial" w:cs="Arial"/>
            <w:color w:val="auto"/>
            <w:shd w:val="clear" w:color="auto" w:fill="FFFFFF"/>
            <w:lang w:eastAsia="en-GB"/>
          </w:rPr>
          <w:t>Dietary surveys indicate vitamin intakes below recommendations are common in representative Western countries.</w:t>
        </w:r>
      </w:hyperlink>
      <w:r w:rsidRPr="00941C6C">
        <w:rPr>
          <w:rFonts w:ascii="Arial" w:hAnsi="Arial" w:cs="Arial"/>
          <w:color w:val="auto"/>
          <w:lang w:eastAsia="en-GB"/>
        </w:rPr>
        <w:t xml:space="preserve"> Brit. J. Nutr. 2012;108:692-698. </w:t>
      </w:r>
    </w:p>
    <w:p w14:paraId="0165EDA9" w14:textId="77777777" w:rsidR="00F74D5F" w:rsidRPr="00941C6C" w:rsidRDefault="00EA056C" w:rsidP="007E7233">
      <w:pPr>
        <w:pStyle w:val="EndNoteBibliography"/>
        <w:spacing w:before="0" w:beforeAutospacing="0" w:after="0" w:line="360" w:lineRule="auto"/>
        <w:rPr>
          <w:rFonts w:ascii="Arial" w:hAnsi="Arial" w:cs="Arial"/>
        </w:rPr>
      </w:pPr>
      <w:r w:rsidRPr="00941C6C">
        <w:rPr>
          <w:rFonts w:ascii="Arial" w:hAnsi="Arial" w:cs="Arial"/>
        </w:rPr>
        <w:t>13</w:t>
      </w:r>
      <w:r w:rsidR="00FE4478" w:rsidRPr="00941C6C">
        <w:rPr>
          <w:rFonts w:ascii="Arial" w:hAnsi="Arial" w:cs="Arial"/>
        </w:rPr>
        <w:t>.</w:t>
      </w:r>
      <w:r w:rsidR="00FE4478" w:rsidRPr="00941C6C">
        <w:rPr>
          <w:rFonts w:ascii="Arial" w:hAnsi="Arial" w:cs="Arial"/>
        </w:rPr>
        <w:tab/>
        <w:t xml:space="preserve">Berger MM, Pantet O, Schneider A, Ben-Hamouda N. Micronutrient </w:t>
      </w:r>
      <w:r w:rsidR="00523FFE" w:rsidRPr="00941C6C">
        <w:rPr>
          <w:rFonts w:ascii="Arial" w:hAnsi="Arial" w:cs="Arial"/>
        </w:rPr>
        <w:t>deficiencies in medical and surgical inpa</w:t>
      </w:r>
      <w:r w:rsidR="00FE4478" w:rsidRPr="00941C6C">
        <w:rPr>
          <w:rFonts w:ascii="Arial" w:hAnsi="Arial" w:cs="Arial"/>
        </w:rPr>
        <w:t>tients. J</w:t>
      </w:r>
      <w:r w:rsidR="00523FFE" w:rsidRPr="00941C6C">
        <w:rPr>
          <w:rFonts w:ascii="Arial" w:hAnsi="Arial" w:cs="Arial"/>
        </w:rPr>
        <w:t>.</w:t>
      </w:r>
      <w:r w:rsidR="00FE4478" w:rsidRPr="00941C6C">
        <w:rPr>
          <w:rFonts w:ascii="Arial" w:hAnsi="Arial" w:cs="Arial"/>
        </w:rPr>
        <w:t xml:space="preserve"> Clin</w:t>
      </w:r>
      <w:r w:rsidR="00523FFE" w:rsidRPr="00941C6C">
        <w:rPr>
          <w:rFonts w:ascii="Arial" w:hAnsi="Arial" w:cs="Arial"/>
        </w:rPr>
        <w:t>.</w:t>
      </w:r>
      <w:r w:rsidR="00FE4478" w:rsidRPr="00941C6C">
        <w:rPr>
          <w:rFonts w:ascii="Arial" w:hAnsi="Arial" w:cs="Arial"/>
        </w:rPr>
        <w:t xml:space="preserve"> Med. 2019;8</w:t>
      </w:r>
      <w:r w:rsidR="00523FFE" w:rsidRPr="00941C6C">
        <w:rPr>
          <w:rFonts w:ascii="Arial" w:hAnsi="Arial" w:cs="Arial"/>
        </w:rPr>
        <w:t>:</w:t>
      </w:r>
      <w:r w:rsidR="009F5B57" w:rsidRPr="00941C6C">
        <w:rPr>
          <w:rFonts w:ascii="Arial" w:hAnsi="Arial" w:cs="Arial"/>
        </w:rPr>
        <w:t>931</w:t>
      </w:r>
      <w:r w:rsidR="00FE4478" w:rsidRPr="00941C6C">
        <w:rPr>
          <w:rFonts w:ascii="Arial" w:hAnsi="Arial" w:cs="Arial"/>
        </w:rPr>
        <w:t>.</w:t>
      </w:r>
    </w:p>
    <w:p w14:paraId="3E5B268A" w14:textId="77777777" w:rsidR="00A5561A" w:rsidRDefault="00EA056C" w:rsidP="00107569">
      <w:pPr>
        <w:spacing w:before="0" w:beforeAutospacing="0" w:after="0" w:afterAutospacing="0" w:line="360" w:lineRule="auto"/>
        <w:rPr>
          <w:color w:val="auto"/>
          <w:lang w:eastAsia="en-GB"/>
        </w:rPr>
      </w:pPr>
      <w:r w:rsidRPr="00941C6C">
        <w:rPr>
          <w:color w:val="auto"/>
        </w:rPr>
        <w:t>14.</w:t>
      </w:r>
      <w:r w:rsidRPr="00941C6C">
        <w:rPr>
          <w:color w:val="auto"/>
        </w:rPr>
        <w:tab/>
      </w:r>
      <w:r w:rsidRPr="00941C6C">
        <w:rPr>
          <w:color w:val="auto"/>
          <w:lang w:eastAsia="en-GB"/>
        </w:rPr>
        <w:t xml:space="preserve">Shankar P, Boylan M, Sriram K. </w:t>
      </w:r>
      <w:hyperlink r:id="rId12" w:history="1">
        <w:r w:rsidR="00A5561A" w:rsidRPr="00941C6C">
          <w:rPr>
            <w:color w:val="auto"/>
            <w:shd w:val="clear" w:color="auto" w:fill="FFFFFF"/>
            <w:lang w:eastAsia="en-GB"/>
          </w:rPr>
          <w:t>Micronutrient deficiencies after bariatric surgery.</w:t>
        </w:r>
      </w:hyperlink>
      <w:r w:rsidRPr="00941C6C">
        <w:rPr>
          <w:color w:val="auto"/>
          <w:lang w:eastAsia="en-GB"/>
        </w:rPr>
        <w:t xml:space="preserve"> Nutrition 2010;26:1031-1037. </w:t>
      </w:r>
    </w:p>
    <w:p w14:paraId="0334175B" w14:textId="77777777" w:rsidR="00107569" w:rsidRPr="00941C6C" w:rsidRDefault="00107569" w:rsidP="00107569">
      <w:pPr>
        <w:spacing w:before="0" w:beforeAutospacing="0" w:after="0" w:afterAutospacing="0" w:line="360" w:lineRule="auto"/>
        <w:rPr>
          <w:color w:val="auto"/>
          <w:lang w:eastAsia="en-GB"/>
        </w:rPr>
      </w:pPr>
    </w:p>
    <w:p w14:paraId="49E2542D" w14:textId="77777777" w:rsidR="002915ED" w:rsidRPr="00941C6C" w:rsidRDefault="00EA056C" w:rsidP="007E7233">
      <w:pPr>
        <w:pStyle w:val="EndNoteBibliography"/>
        <w:spacing w:before="0" w:beforeAutospacing="0" w:after="0" w:line="360" w:lineRule="auto"/>
        <w:rPr>
          <w:rFonts w:ascii="Arial" w:hAnsi="Arial" w:cs="Arial"/>
          <w:color w:val="auto"/>
          <w:lang w:val="fr-FR"/>
        </w:rPr>
      </w:pPr>
      <w:r w:rsidRPr="00941C6C">
        <w:rPr>
          <w:rFonts w:ascii="Arial" w:hAnsi="Arial" w:cs="Arial"/>
          <w:lang w:val="fr-FR"/>
        </w:rPr>
        <w:t>15,</w:t>
      </w:r>
      <w:r w:rsidRPr="00941C6C">
        <w:rPr>
          <w:rFonts w:ascii="Arial" w:hAnsi="Arial" w:cs="Arial"/>
          <w:lang w:val="fr-FR"/>
        </w:rPr>
        <w:tab/>
      </w:r>
      <w:r w:rsidRPr="00941C6C">
        <w:rPr>
          <w:rFonts w:ascii="Arial" w:hAnsi="Arial" w:cs="Arial"/>
          <w:color w:val="auto"/>
          <w:lang w:val="fr-FR" w:eastAsia="en-GB"/>
        </w:rPr>
        <w:t xml:space="preserve">Gombart AF, Pierre A, Maggini S. </w:t>
      </w:r>
      <w:hyperlink r:id="rId13" w:history="1">
        <w:r w:rsidR="002915ED" w:rsidRPr="00941C6C">
          <w:rPr>
            <w:rFonts w:ascii="Arial" w:hAnsi="Arial" w:cs="Arial"/>
            <w:color w:val="auto"/>
            <w:shd w:val="clear" w:color="auto" w:fill="FFFFFF"/>
            <w:lang w:val="fr-FR" w:eastAsia="en-GB"/>
          </w:rPr>
          <w:t>A review of micronutrients and the immune system-working in harmony to reduce the risk of infection.</w:t>
        </w:r>
      </w:hyperlink>
      <w:r w:rsidRPr="00941C6C">
        <w:rPr>
          <w:rFonts w:ascii="Arial" w:hAnsi="Arial" w:cs="Arial"/>
          <w:color w:val="auto"/>
          <w:lang w:val="fr-FR" w:eastAsia="en-GB"/>
        </w:rPr>
        <w:t xml:space="preserve"> Nutrients</w:t>
      </w:r>
      <w:r w:rsidR="00260B0E" w:rsidRPr="00941C6C">
        <w:rPr>
          <w:rFonts w:ascii="Arial" w:hAnsi="Arial" w:cs="Arial"/>
          <w:color w:val="auto"/>
          <w:lang w:val="fr-FR" w:eastAsia="en-GB"/>
        </w:rPr>
        <w:t xml:space="preserve"> </w:t>
      </w:r>
      <w:r w:rsidRPr="00941C6C">
        <w:rPr>
          <w:rFonts w:ascii="Arial" w:hAnsi="Arial" w:cs="Arial"/>
          <w:color w:val="auto"/>
          <w:lang w:val="fr-FR" w:eastAsia="en-GB"/>
        </w:rPr>
        <w:t>2020;12:236. </w:t>
      </w:r>
    </w:p>
    <w:p w14:paraId="0AC411B3" w14:textId="3CBBFC8D" w:rsidR="00A45C4D" w:rsidRPr="00941C6C" w:rsidRDefault="00EA056C" w:rsidP="00107569">
      <w:pPr>
        <w:spacing w:before="0" w:beforeAutospacing="0" w:after="0" w:afterAutospacing="0" w:line="360" w:lineRule="auto"/>
        <w:rPr>
          <w:color w:val="auto"/>
          <w:lang w:val="fr-FR" w:eastAsia="en-GB"/>
        </w:rPr>
      </w:pPr>
      <w:r w:rsidRPr="00941C6C">
        <w:rPr>
          <w:color w:val="auto"/>
          <w:lang w:val="fr-FR" w:eastAsia="en-GB"/>
        </w:rPr>
        <w:t>16.</w:t>
      </w:r>
      <w:r w:rsidRPr="00941C6C">
        <w:rPr>
          <w:color w:val="auto"/>
          <w:lang w:val="fr-FR" w:eastAsia="en-GB"/>
        </w:rPr>
        <w:tab/>
        <w:t xml:space="preserve">Eggersdorfer M, Berger MM, Calder PC, Gombart AF, Ho E, Laviano A, Meydani SN. </w:t>
      </w:r>
      <w:hyperlink r:id="rId14" w:history="1">
        <w:r w:rsidR="0042738C" w:rsidRPr="00941C6C">
          <w:rPr>
            <w:color w:val="auto"/>
            <w:shd w:val="clear" w:color="auto" w:fill="FFFFFF"/>
            <w:lang w:val="fr-FR" w:eastAsia="en-GB"/>
          </w:rPr>
          <w:t>R</w:t>
        </w:r>
        <w:r w:rsidR="00A45C4D" w:rsidRPr="00941C6C">
          <w:rPr>
            <w:color w:val="auto"/>
            <w:shd w:val="clear" w:color="auto" w:fill="FFFFFF"/>
            <w:lang w:val="fr-FR" w:eastAsia="en-GB"/>
          </w:rPr>
          <w:t>ole of micronutrients and omega-3 long-chain polyunsaturated fatty acids for immune outcomes of relevance to infections in older adults-a narrative review and call for action.</w:t>
        </w:r>
      </w:hyperlink>
    </w:p>
    <w:p w14:paraId="1EE7C138" w14:textId="77777777" w:rsidR="00A45C4D" w:rsidRPr="00941C6C" w:rsidRDefault="00EA056C" w:rsidP="00107569">
      <w:pPr>
        <w:shd w:val="clear" w:color="auto" w:fill="FFFFFF"/>
        <w:spacing w:before="0" w:beforeAutospacing="0" w:after="240" w:afterAutospacing="0" w:line="360" w:lineRule="auto"/>
        <w:rPr>
          <w:color w:val="auto"/>
          <w:lang w:val="fr-FR" w:eastAsia="en-GB"/>
        </w:rPr>
      </w:pPr>
      <w:r w:rsidRPr="00941C6C">
        <w:rPr>
          <w:color w:val="auto"/>
          <w:lang w:val="fr-FR" w:eastAsia="en-GB"/>
        </w:rPr>
        <w:t>Adv</w:t>
      </w:r>
      <w:r w:rsidR="00260B0E" w:rsidRPr="00941C6C">
        <w:rPr>
          <w:color w:val="auto"/>
          <w:lang w:val="fr-FR" w:eastAsia="en-GB"/>
        </w:rPr>
        <w:t>.</w:t>
      </w:r>
      <w:r w:rsidRPr="00941C6C">
        <w:rPr>
          <w:color w:val="auto"/>
          <w:lang w:val="fr-FR" w:eastAsia="en-GB"/>
        </w:rPr>
        <w:t xml:space="preserve"> Nutr. 2022;13:1415-1430. </w:t>
      </w:r>
    </w:p>
    <w:p w14:paraId="3BEC35DE" w14:textId="77777777" w:rsidR="0071781F" w:rsidRDefault="00EA056C" w:rsidP="00107569">
      <w:pPr>
        <w:spacing w:before="0" w:beforeAutospacing="0" w:after="0" w:afterAutospacing="0" w:line="360" w:lineRule="auto"/>
        <w:rPr>
          <w:color w:val="auto"/>
          <w:lang w:eastAsia="en-GB"/>
        </w:rPr>
      </w:pPr>
      <w:r w:rsidRPr="00941C6C">
        <w:rPr>
          <w:color w:val="auto"/>
          <w:lang w:val="fr-FR" w:eastAsia="en-GB"/>
        </w:rPr>
        <w:t>17.</w:t>
      </w:r>
      <w:r w:rsidRPr="00941C6C">
        <w:rPr>
          <w:color w:val="auto"/>
          <w:lang w:val="fr-FR" w:eastAsia="en-GB"/>
        </w:rPr>
        <w:tab/>
      </w:r>
      <w:r w:rsidR="00CC38FC" w:rsidRPr="00941C6C">
        <w:rPr>
          <w:color w:val="auto"/>
          <w:lang w:val="fr-FR" w:eastAsia="en-GB"/>
        </w:rPr>
        <w:t xml:space="preserve">Calder PC, Ortega EF, Meydani SN, Adkins Y, Stephensen CB, Thompson B, Zwickey H. </w:t>
      </w:r>
      <w:hyperlink r:id="rId15" w:history="1">
        <w:r w:rsidR="0071781F" w:rsidRPr="00941C6C">
          <w:rPr>
            <w:color w:val="auto"/>
            <w:shd w:val="clear" w:color="auto" w:fill="FFFFFF"/>
            <w:lang w:val="fr-FR" w:eastAsia="en-GB"/>
          </w:rPr>
          <w:t>Nutrition, immunosenescence, and infectious disease: an overview of the scientific evidence on micronutrients and on modulation of the gut microbiota.</w:t>
        </w:r>
      </w:hyperlink>
      <w:r w:rsidR="00CC38FC" w:rsidRPr="00941C6C">
        <w:rPr>
          <w:color w:val="auto"/>
          <w:lang w:val="fr-FR" w:eastAsia="en-GB"/>
        </w:rPr>
        <w:t xml:space="preserve"> </w:t>
      </w:r>
      <w:r w:rsidRPr="00941C6C">
        <w:rPr>
          <w:color w:val="auto"/>
          <w:lang w:eastAsia="en-GB"/>
        </w:rPr>
        <w:t>Adv</w:t>
      </w:r>
      <w:r w:rsidR="00CC38FC" w:rsidRPr="00941C6C">
        <w:rPr>
          <w:color w:val="auto"/>
          <w:lang w:eastAsia="en-GB"/>
        </w:rPr>
        <w:t>.</w:t>
      </w:r>
      <w:r w:rsidRPr="00941C6C">
        <w:rPr>
          <w:color w:val="auto"/>
          <w:lang w:eastAsia="en-GB"/>
        </w:rPr>
        <w:t xml:space="preserve"> Nutr. 2022;13:S1-S26.</w:t>
      </w:r>
    </w:p>
    <w:p w14:paraId="00686AD0" w14:textId="77777777" w:rsidR="00941C6C" w:rsidRPr="00941C6C" w:rsidRDefault="00941C6C" w:rsidP="00107569">
      <w:pPr>
        <w:spacing w:before="0" w:beforeAutospacing="0" w:after="0" w:afterAutospacing="0" w:line="360" w:lineRule="auto"/>
        <w:rPr>
          <w:color w:val="auto"/>
          <w:lang w:eastAsia="en-GB"/>
        </w:rPr>
      </w:pPr>
    </w:p>
    <w:p w14:paraId="6FDB6C26" w14:textId="77777777" w:rsidR="00FE4478" w:rsidRPr="00941C6C" w:rsidRDefault="00EA056C" w:rsidP="007E7233">
      <w:pPr>
        <w:pStyle w:val="EndNoteBibliography"/>
        <w:spacing w:before="0" w:beforeAutospacing="0" w:after="0" w:line="360" w:lineRule="auto"/>
        <w:rPr>
          <w:rFonts w:ascii="Arial" w:hAnsi="Arial" w:cs="Arial"/>
        </w:rPr>
      </w:pPr>
      <w:r w:rsidRPr="00941C6C">
        <w:rPr>
          <w:rFonts w:ascii="Arial" w:hAnsi="Arial" w:cs="Arial"/>
        </w:rPr>
        <w:t>18.</w:t>
      </w:r>
      <w:r w:rsidRPr="00941C6C">
        <w:rPr>
          <w:rFonts w:ascii="Arial" w:hAnsi="Arial" w:cs="Arial"/>
        </w:rPr>
        <w:tab/>
        <w:t>Neha K, Haider MR, Pathak A, Yar MS. Medicinal prospects of antioxidants: A review. Eur</w:t>
      </w:r>
      <w:r w:rsidR="00576B94" w:rsidRPr="00941C6C">
        <w:rPr>
          <w:rFonts w:ascii="Arial" w:hAnsi="Arial" w:cs="Arial"/>
        </w:rPr>
        <w:t>.</w:t>
      </w:r>
      <w:r w:rsidRPr="00941C6C">
        <w:rPr>
          <w:rFonts w:ascii="Arial" w:hAnsi="Arial" w:cs="Arial"/>
        </w:rPr>
        <w:t xml:space="preserve"> J</w:t>
      </w:r>
      <w:r w:rsidR="00576B94" w:rsidRPr="00941C6C">
        <w:rPr>
          <w:rFonts w:ascii="Arial" w:hAnsi="Arial" w:cs="Arial"/>
        </w:rPr>
        <w:t>.</w:t>
      </w:r>
      <w:r w:rsidRPr="00941C6C">
        <w:rPr>
          <w:rFonts w:ascii="Arial" w:hAnsi="Arial" w:cs="Arial"/>
        </w:rPr>
        <w:t xml:space="preserve"> Med</w:t>
      </w:r>
      <w:r w:rsidR="00576B94" w:rsidRPr="00941C6C">
        <w:rPr>
          <w:rFonts w:ascii="Arial" w:hAnsi="Arial" w:cs="Arial"/>
        </w:rPr>
        <w:t>.</w:t>
      </w:r>
      <w:r w:rsidRPr="00941C6C">
        <w:rPr>
          <w:rFonts w:ascii="Arial" w:hAnsi="Arial" w:cs="Arial"/>
        </w:rPr>
        <w:t xml:space="preserve"> Chem. 2019;178:687-704.</w:t>
      </w:r>
    </w:p>
    <w:p w14:paraId="729230AB" w14:textId="4E0D10E4" w:rsidR="0032543B" w:rsidRPr="007E7233" w:rsidRDefault="0032543B" w:rsidP="007E7233">
      <w:pPr>
        <w:spacing w:before="0" w:beforeAutospacing="0" w:line="360" w:lineRule="auto"/>
        <w:rPr>
          <w:color w:val="auto"/>
          <w:lang w:val="en-US"/>
        </w:rPr>
      </w:pPr>
      <w:r w:rsidRPr="00941C6C">
        <w:rPr>
          <w:color w:val="auto"/>
        </w:rPr>
        <w:t xml:space="preserve">19. </w:t>
      </w:r>
      <w:r w:rsidRPr="00941C6C">
        <w:rPr>
          <w:color w:val="auto"/>
        </w:rPr>
        <w:tab/>
        <w:t xml:space="preserve">Stephenson CB.  </w:t>
      </w:r>
      <w:hyperlink r:id="rId16" w:history="1">
        <w:r w:rsidRPr="00941C6C">
          <w:rPr>
            <w:rStyle w:val="Hyperlink"/>
            <w:rFonts w:eastAsia="Arial MT"/>
            <w:color w:val="auto"/>
            <w:u w:val="none"/>
          </w:rPr>
          <w:t>Vitamin A, infection, and immune function.</w:t>
        </w:r>
      </w:hyperlink>
      <w:r w:rsidRPr="00941C6C">
        <w:rPr>
          <w:color w:val="auto"/>
        </w:rPr>
        <w:t xml:space="preserve"> </w:t>
      </w:r>
      <w:r w:rsidRPr="007E7233">
        <w:rPr>
          <w:color w:val="auto"/>
          <w:lang w:val="en-US"/>
        </w:rPr>
        <w:t>Annu</w:t>
      </w:r>
      <w:r w:rsidRPr="007E7233">
        <w:rPr>
          <w:lang w:val="en-US"/>
        </w:rPr>
        <w:t>.</w:t>
      </w:r>
      <w:r w:rsidRPr="007E7233">
        <w:rPr>
          <w:color w:val="auto"/>
          <w:lang w:val="en-US"/>
        </w:rPr>
        <w:t xml:space="preserve"> Rev</w:t>
      </w:r>
      <w:r w:rsidRPr="007E7233">
        <w:rPr>
          <w:lang w:val="en-US"/>
        </w:rPr>
        <w:t>.</w:t>
      </w:r>
      <w:r w:rsidRPr="007E7233">
        <w:rPr>
          <w:color w:val="auto"/>
          <w:lang w:val="en-US"/>
        </w:rPr>
        <w:t xml:space="preserve"> Nutr. 2001;21:167-</w:t>
      </w:r>
      <w:r w:rsidRPr="007E7233">
        <w:rPr>
          <w:lang w:val="en-US"/>
        </w:rPr>
        <w:t>1</w:t>
      </w:r>
      <w:r w:rsidRPr="007E7233">
        <w:rPr>
          <w:color w:val="auto"/>
          <w:lang w:val="en-US"/>
        </w:rPr>
        <w:t>92. </w:t>
      </w:r>
    </w:p>
    <w:p w14:paraId="6D61F80B" w14:textId="3AC815B1" w:rsidR="0032543B" w:rsidRPr="00941C6C" w:rsidRDefault="0032543B" w:rsidP="007E7233">
      <w:pPr>
        <w:spacing w:before="0" w:beforeAutospacing="0" w:line="360" w:lineRule="auto"/>
        <w:rPr>
          <w:color w:val="auto"/>
        </w:rPr>
      </w:pPr>
      <w:r w:rsidRPr="007E7233">
        <w:rPr>
          <w:color w:val="auto"/>
          <w:lang w:val="en-US"/>
        </w:rPr>
        <w:lastRenderedPageBreak/>
        <w:t xml:space="preserve">20. </w:t>
      </w:r>
      <w:r w:rsidRPr="00941C6C">
        <w:rPr>
          <w:color w:val="auto"/>
          <w:lang w:val="en-US"/>
        </w:rPr>
        <w:tab/>
      </w:r>
      <w:r w:rsidRPr="007E7233">
        <w:rPr>
          <w:color w:val="auto"/>
          <w:lang w:val="en-US"/>
        </w:rPr>
        <w:t xml:space="preserve">Huang Z, Liu Y, Qi G, </w:t>
      </w:r>
      <w:r w:rsidRPr="007E7233">
        <w:rPr>
          <w:lang w:val="en-US"/>
        </w:rPr>
        <w:t xml:space="preserve">Brand D, Zheng SG. </w:t>
      </w:r>
      <w:r w:rsidRPr="00941C6C">
        <w:rPr>
          <w:color w:val="auto"/>
        </w:rPr>
        <w:t>Role of vitamin A in the immune system. J</w:t>
      </w:r>
      <w:r w:rsidRPr="00941C6C">
        <w:t xml:space="preserve">. </w:t>
      </w:r>
      <w:r w:rsidRPr="00941C6C">
        <w:rPr>
          <w:color w:val="auto"/>
        </w:rPr>
        <w:t>C</w:t>
      </w:r>
      <w:r w:rsidRPr="00941C6C">
        <w:t xml:space="preserve">lin. </w:t>
      </w:r>
      <w:r w:rsidRPr="00941C6C">
        <w:rPr>
          <w:color w:val="auto"/>
        </w:rPr>
        <w:t>M</w:t>
      </w:r>
      <w:r w:rsidRPr="00941C6C">
        <w:t>ed.</w:t>
      </w:r>
      <w:r w:rsidRPr="00941C6C">
        <w:rPr>
          <w:color w:val="auto"/>
        </w:rPr>
        <w:t xml:space="preserve"> 2018;7:258.</w:t>
      </w:r>
    </w:p>
    <w:p w14:paraId="6275BBCD" w14:textId="3A845433" w:rsidR="0032543B" w:rsidRPr="007E7233" w:rsidRDefault="0032543B" w:rsidP="007E7233">
      <w:pPr>
        <w:spacing w:before="0" w:beforeAutospacing="0" w:line="360" w:lineRule="auto"/>
        <w:rPr>
          <w:color w:val="auto"/>
        </w:rPr>
      </w:pPr>
      <w:r w:rsidRPr="00941C6C">
        <w:rPr>
          <w:color w:val="auto"/>
        </w:rPr>
        <w:t xml:space="preserve">21. </w:t>
      </w:r>
      <w:r w:rsidRPr="00941C6C">
        <w:rPr>
          <w:color w:val="auto"/>
        </w:rPr>
        <w:tab/>
        <w:t xml:space="preserve">Yoshii K, Hosomi K, Sawane K, </w:t>
      </w:r>
      <w:r w:rsidRPr="00941C6C">
        <w:t xml:space="preserve">Kunisawa J. </w:t>
      </w:r>
      <w:r w:rsidRPr="00941C6C">
        <w:rPr>
          <w:color w:val="auto"/>
        </w:rPr>
        <w:t xml:space="preserve">Metabolism of dietary and microbial vitamin B family in the regulation of host immunity. </w:t>
      </w:r>
      <w:r w:rsidRPr="007E7233">
        <w:rPr>
          <w:color w:val="auto"/>
        </w:rPr>
        <w:t xml:space="preserve">Front. Nutr. 2019;6:48. </w:t>
      </w:r>
    </w:p>
    <w:p w14:paraId="59B28069" w14:textId="111C93CE" w:rsidR="0032543B" w:rsidRPr="00941C6C" w:rsidRDefault="0032543B" w:rsidP="007E7233">
      <w:pPr>
        <w:spacing w:before="0" w:beforeAutospacing="0" w:line="360" w:lineRule="auto"/>
        <w:rPr>
          <w:color w:val="auto"/>
        </w:rPr>
      </w:pPr>
      <w:r w:rsidRPr="007E7233">
        <w:rPr>
          <w:color w:val="auto"/>
        </w:rPr>
        <w:t xml:space="preserve">22. </w:t>
      </w:r>
      <w:r w:rsidRPr="00941C6C">
        <w:rPr>
          <w:color w:val="auto"/>
        </w:rPr>
        <w:tab/>
      </w:r>
      <w:r w:rsidRPr="007E7233">
        <w:rPr>
          <w:color w:val="auto"/>
        </w:rPr>
        <w:t xml:space="preserve">Tamura J, Kubota K, Murakami H, </w:t>
      </w:r>
      <w:r w:rsidRPr="007E7233">
        <w:t xml:space="preserve">Sawamura M, Matsushima T, Tamura T, Saitoh T, Kurabayshi H, Naruse T. </w:t>
      </w:r>
      <w:r w:rsidRPr="007E7233">
        <w:rPr>
          <w:color w:val="auto"/>
        </w:rPr>
        <w:t xml:space="preserve">Immunomodulation by vitamin B12: augmentation of CD8+ T lymphocytes and natural killer (NK) cell activity in vitamin B12-deficient patients by methyl-B12 treatment. </w:t>
      </w:r>
      <w:r w:rsidRPr="00941C6C">
        <w:rPr>
          <w:color w:val="auto"/>
        </w:rPr>
        <w:t>Clin</w:t>
      </w:r>
      <w:r w:rsidRPr="00941C6C">
        <w:t>.</w:t>
      </w:r>
      <w:r w:rsidRPr="00941C6C">
        <w:rPr>
          <w:color w:val="auto"/>
        </w:rPr>
        <w:t xml:space="preserve"> Exp</w:t>
      </w:r>
      <w:r w:rsidRPr="00941C6C">
        <w:t>.</w:t>
      </w:r>
      <w:r w:rsidRPr="00941C6C">
        <w:rPr>
          <w:color w:val="auto"/>
        </w:rPr>
        <w:t xml:space="preserve"> Immunol</w:t>
      </w:r>
      <w:r w:rsidRPr="00941C6C">
        <w:t>.</w:t>
      </w:r>
      <w:r w:rsidRPr="00941C6C">
        <w:rPr>
          <w:color w:val="auto"/>
        </w:rPr>
        <w:t>1999;116:28</w:t>
      </w:r>
      <w:r w:rsidRPr="00941C6C">
        <w:t>-</w:t>
      </w:r>
      <w:r w:rsidRPr="00941C6C">
        <w:rPr>
          <w:color w:val="auto"/>
        </w:rPr>
        <w:t xml:space="preserve">32. </w:t>
      </w:r>
    </w:p>
    <w:p w14:paraId="2FF52D4A" w14:textId="6A03A3E0" w:rsidR="0032543B" w:rsidRPr="00941C6C" w:rsidRDefault="0032543B" w:rsidP="007E7233">
      <w:pPr>
        <w:spacing w:before="0" w:beforeAutospacing="0" w:line="360" w:lineRule="auto"/>
        <w:rPr>
          <w:color w:val="auto"/>
        </w:rPr>
      </w:pPr>
      <w:r w:rsidRPr="00941C6C">
        <w:rPr>
          <w:color w:val="auto"/>
        </w:rPr>
        <w:t xml:space="preserve">23. </w:t>
      </w:r>
      <w:r w:rsidRPr="00941C6C">
        <w:rPr>
          <w:color w:val="auto"/>
        </w:rPr>
        <w:tab/>
        <w:t xml:space="preserve">Carr A, Maggini S. Vitamin C and immune function. Nutrients 2017;9:1211. </w:t>
      </w:r>
    </w:p>
    <w:p w14:paraId="6BD72DFF" w14:textId="6F1A44E7" w:rsidR="0032543B" w:rsidRPr="00941C6C" w:rsidRDefault="0032543B" w:rsidP="007E7233">
      <w:pPr>
        <w:spacing w:before="0" w:beforeAutospacing="0" w:line="360" w:lineRule="auto"/>
        <w:rPr>
          <w:color w:val="auto"/>
        </w:rPr>
      </w:pPr>
      <w:r w:rsidRPr="00941C6C">
        <w:rPr>
          <w:color w:val="auto"/>
        </w:rPr>
        <w:t xml:space="preserve">24. </w:t>
      </w:r>
      <w:r w:rsidRPr="00941C6C">
        <w:rPr>
          <w:color w:val="auto"/>
        </w:rPr>
        <w:tab/>
        <w:t xml:space="preserve">Jacob RA, Kelley DS, Pianalto FS, </w:t>
      </w:r>
      <w:r w:rsidRPr="00941C6C">
        <w:t>Swendseid ME, Henning SM, Zhang JZ, Ames BN, Fraga CG, Peters JH.</w:t>
      </w:r>
      <w:r w:rsidRPr="00941C6C">
        <w:rPr>
          <w:color w:val="auto"/>
        </w:rPr>
        <w:t xml:space="preserve"> Immunocompetence and oxidant defense during ascorbate depletion of healthy men. Am</w:t>
      </w:r>
      <w:r w:rsidRPr="00941C6C">
        <w:t>.</w:t>
      </w:r>
      <w:r w:rsidRPr="00941C6C">
        <w:rPr>
          <w:color w:val="auto"/>
        </w:rPr>
        <w:t xml:space="preserve"> J</w:t>
      </w:r>
      <w:r w:rsidRPr="00941C6C">
        <w:t>.</w:t>
      </w:r>
      <w:r w:rsidRPr="00941C6C">
        <w:rPr>
          <w:color w:val="auto"/>
        </w:rPr>
        <w:t xml:space="preserve"> Clin</w:t>
      </w:r>
      <w:r w:rsidRPr="00941C6C">
        <w:t>.</w:t>
      </w:r>
      <w:r w:rsidRPr="00941C6C">
        <w:rPr>
          <w:color w:val="auto"/>
        </w:rPr>
        <w:t xml:space="preserve"> Nutr</w:t>
      </w:r>
      <w:r w:rsidRPr="00941C6C">
        <w:t>.</w:t>
      </w:r>
      <w:r w:rsidRPr="00941C6C">
        <w:rPr>
          <w:color w:val="auto"/>
        </w:rPr>
        <w:t xml:space="preserve"> 1991;54:1302S</w:t>
      </w:r>
      <w:r w:rsidRPr="00941C6C">
        <w:t>-130</w:t>
      </w:r>
      <w:r w:rsidRPr="00941C6C">
        <w:rPr>
          <w:color w:val="auto"/>
        </w:rPr>
        <w:t>9</w:t>
      </w:r>
      <w:r w:rsidRPr="00941C6C">
        <w:t>S</w:t>
      </w:r>
      <w:r w:rsidRPr="00941C6C">
        <w:rPr>
          <w:color w:val="auto"/>
        </w:rPr>
        <w:t>.</w:t>
      </w:r>
    </w:p>
    <w:p w14:paraId="67E41E4A" w14:textId="72D499DE" w:rsidR="00D651FF" w:rsidRPr="00941C6C" w:rsidRDefault="00D651FF" w:rsidP="007E7233">
      <w:pPr>
        <w:pStyle w:val="EndNoteBibliography"/>
        <w:spacing w:before="0" w:beforeAutospacing="0" w:after="0" w:line="360" w:lineRule="auto"/>
        <w:rPr>
          <w:rFonts w:ascii="Arial" w:hAnsi="Arial" w:cs="Arial"/>
          <w:lang w:val="en-GB"/>
        </w:rPr>
      </w:pPr>
      <w:r w:rsidRPr="007E7233">
        <w:rPr>
          <w:rFonts w:ascii="Arial" w:hAnsi="Arial" w:cs="Arial"/>
          <w:lang w:val="en-GB"/>
        </w:rPr>
        <w:t>25.</w:t>
      </w:r>
      <w:r w:rsidRPr="007E7233">
        <w:rPr>
          <w:rFonts w:ascii="Arial" w:hAnsi="Arial" w:cs="Arial"/>
          <w:lang w:val="en-GB"/>
        </w:rPr>
        <w:tab/>
        <w:t>Prietl B, Treiber G, Pieber T</w:t>
      </w:r>
      <w:r w:rsidR="001B56EC" w:rsidRPr="007E7233">
        <w:rPr>
          <w:rFonts w:ascii="Arial" w:hAnsi="Arial" w:cs="Arial"/>
          <w:lang w:val="en-GB"/>
        </w:rPr>
        <w:t>.</w:t>
      </w:r>
      <w:r w:rsidRPr="007E7233">
        <w:rPr>
          <w:rFonts w:ascii="Arial" w:hAnsi="Arial" w:cs="Arial"/>
          <w:lang w:val="en-GB"/>
        </w:rPr>
        <w:t xml:space="preserve"> </w:t>
      </w:r>
      <w:r w:rsidR="001B56EC" w:rsidRPr="00941C6C">
        <w:rPr>
          <w:rFonts w:ascii="Arial" w:hAnsi="Arial" w:cs="Arial"/>
          <w:lang w:val="en-GB"/>
        </w:rPr>
        <w:t>Amrein K</w:t>
      </w:r>
      <w:r w:rsidR="001B56EC" w:rsidRPr="007E7233">
        <w:rPr>
          <w:rFonts w:ascii="Arial" w:hAnsi="Arial" w:cs="Arial"/>
          <w:lang w:val="en-GB"/>
        </w:rPr>
        <w:t>.</w:t>
      </w:r>
      <w:r w:rsidRPr="007E7233">
        <w:rPr>
          <w:rFonts w:ascii="Arial" w:hAnsi="Arial" w:cs="Arial"/>
          <w:lang w:val="en-GB"/>
        </w:rPr>
        <w:t xml:space="preserve"> </w:t>
      </w:r>
      <w:r w:rsidRPr="00941C6C">
        <w:rPr>
          <w:rFonts w:ascii="Arial" w:hAnsi="Arial" w:cs="Arial"/>
          <w:lang w:val="en-GB"/>
        </w:rPr>
        <w:t xml:space="preserve">Vitamin D and immune function. Nutrients 2013;5:2502-2521. </w:t>
      </w:r>
    </w:p>
    <w:p w14:paraId="356ADC31" w14:textId="1D4E9972" w:rsidR="00D651FF" w:rsidRPr="00941C6C" w:rsidRDefault="009B0C66" w:rsidP="007E7233">
      <w:pPr>
        <w:pStyle w:val="EndNoteBibliography"/>
        <w:spacing w:before="0" w:beforeAutospacing="0" w:after="0" w:line="360" w:lineRule="auto"/>
        <w:rPr>
          <w:rFonts w:ascii="Arial" w:hAnsi="Arial" w:cs="Arial"/>
        </w:rPr>
      </w:pPr>
      <w:r w:rsidRPr="007E7233">
        <w:rPr>
          <w:rFonts w:ascii="Arial" w:hAnsi="Arial" w:cs="Arial"/>
          <w:lang w:val="en-GB"/>
        </w:rPr>
        <w:t>26</w:t>
      </w:r>
      <w:r w:rsidR="00D651FF" w:rsidRPr="00812BFB">
        <w:rPr>
          <w:rFonts w:ascii="Arial" w:hAnsi="Arial" w:cs="Arial"/>
          <w:lang w:val="en-GB"/>
        </w:rPr>
        <w:t>.</w:t>
      </w:r>
      <w:r w:rsidR="00D651FF" w:rsidRPr="00812BFB">
        <w:rPr>
          <w:rFonts w:ascii="Arial" w:hAnsi="Arial" w:cs="Arial"/>
          <w:lang w:val="en-GB"/>
        </w:rPr>
        <w:tab/>
        <w:t>Chirumbolo S, Bjørklund G, Sboarina A</w:t>
      </w:r>
      <w:r w:rsidR="007E411A" w:rsidRPr="00812BFB">
        <w:rPr>
          <w:rFonts w:ascii="Arial" w:hAnsi="Arial" w:cs="Arial"/>
          <w:lang w:val="en-GB"/>
        </w:rPr>
        <w:t>, Vella A.</w:t>
      </w:r>
      <w:r w:rsidR="007E411A" w:rsidRPr="007E7233">
        <w:rPr>
          <w:rFonts w:ascii="Arial" w:hAnsi="Arial" w:cs="Arial"/>
          <w:lang w:val="en-GB"/>
        </w:rPr>
        <w:t xml:space="preserve"> </w:t>
      </w:r>
      <w:r w:rsidR="00D651FF" w:rsidRPr="00941C6C">
        <w:rPr>
          <w:rFonts w:ascii="Arial" w:hAnsi="Arial" w:cs="Arial"/>
          <w:lang w:val="en-GB"/>
        </w:rPr>
        <w:t>The role of vitamin D in the immune system as a pro-survival molecule. Clin. Ther. 2017;39:894-916.</w:t>
      </w:r>
    </w:p>
    <w:p w14:paraId="17F8C700" w14:textId="0EE4D681" w:rsidR="00916A59" w:rsidRPr="00941C6C" w:rsidRDefault="00916A59" w:rsidP="007E7233">
      <w:pPr>
        <w:pStyle w:val="EndNoteBibliography"/>
        <w:spacing w:before="0" w:beforeAutospacing="0" w:after="0" w:line="360" w:lineRule="auto"/>
        <w:rPr>
          <w:rFonts w:ascii="Arial" w:hAnsi="Arial" w:cs="Arial"/>
          <w:lang w:val="en-GB"/>
        </w:rPr>
      </w:pPr>
      <w:r w:rsidRPr="00941C6C">
        <w:rPr>
          <w:rFonts w:ascii="Arial" w:hAnsi="Arial" w:cs="Arial"/>
          <w:lang w:val="en-GB"/>
        </w:rPr>
        <w:t>27.</w:t>
      </w:r>
      <w:r w:rsidRPr="00941C6C">
        <w:rPr>
          <w:rFonts w:ascii="Arial" w:hAnsi="Arial" w:cs="Arial"/>
          <w:lang w:val="en-GB"/>
        </w:rPr>
        <w:tab/>
        <w:t>Wessels I, Maywald M, Rink L. Zinc as a gatekeeper of immune function. Nutrients 2017;9:1286.</w:t>
      </w:r>
    </w:p>
    <w:p w14:paraId="6A76FA57" w14:textId="05F28E38" w:rsidR="00DF62D4" w:rsidRPr="00941C6C" w:rsidRDefault="00DF62D4" w:rsidP="007E7233">
      <w:pPr>
        <w:spacing w:before="0" w:beforeAutospacing="0" w:line="360" w:lineRule="auto"/>
        <w:rPr>
          <w:color w:val="auto"/>
        </w:rPr>
      </w:pPr>
      <w:r w:rsidRPr="00941C6C">
        <w:rPr>
          <w:color w:val="auto"/>
        </w:rPr>
        <w:t xml:space="preserve">28. </w:t>
      </w:r>
      <w:r w:rsidRPr="00941C6C">
        <w:rPr>
          <w:color w:val="auto"/>
        </w:rPr>
        <w:tab/>
        <w:t>Maares M, Haase H. Zinc and immunity: an essential interrelation. Arch</w:t>
      </w:r>
      <w:r w:rsidRPr="00941C6C">
        <w:t>.</w:t>
      </w:r>
      <w:r w:rsidRPr="00941C6C">
        <w:rPr>
          <w:color w:val="auto"/>
        </w:rPr>
        <w:t xml:space="preserve"> Biochem</w:t>
      </w:r>
      <w:r w:rsidRPr="00941C6C">
        <w:t>.</w:t>
      </w:r>
      <w:r w:rsidRPr="00941C6C">
        <w:rPr>
          <w:color w:val="auto"/>
        </w:rPr>
        <w:t xml:space="preserve"> Biophys</w:t>
      </w:r>
      <w:r w:rsidRPr="00941C6C">
        <w:t>.</w:t>
      </w:r>
      <w:r w:rsidRPr="00941C6C">
        <w:rPr>
          <w:color w:val="auto"/>
        </w:rPr>
        <w:t xml:space="preserve"> 2016;611:58</w:t>
      </w:r>
      <w:r w:rsidRPr="00941C6C">
        <w:t>-</w:t>
      </w:r>
      <w:r w:rsidRPr="00941C6C">
        <w:rPr>
          <w:color w:val="auto"/>
        </w:rPr>
        <w:t>65</w:t>
      </w:r>
      <w:r w:rsidRPr="00941C6C">
        <w:t>.</w:t>
      </w:r>
    </w:p>
    <w:p w14:paraId="716EDB0E" w14:textId="3E343725" w:rsidR="00DF62D4" w:rsidRPr="00941C6C" w:rsidRDefault="00DF62D4" w:rsidP="007E7233">
      <w:pPr>
        <w:spacing w:before="0" w:beforeAutospacing="0" w:line="360" w:lineRule="auto"/>
        <w:rPr>
          <w:color w:val="auto"/>
        </w:rPr>
      </w:pPr>
      <w:r w:rsidRPr="00941C6C">
        <w:rPr>
          <w:color w:val="auto"/>
        </w:rPr>
        <w:t xml:space="preserve">29. </w:t>
      </w:r>
      <w:r w:rsidRPr="00941C6C">
        <w:rPr>
          <w:color w:val="auto"/>
        </w:rPr>
        <w:tab/>
        <w:t>Percival SS. Copper and immunity. Am</w:t>
      </w:r>
      <w:r w:rsidRPr="00941C6C">
        <w:t>.</w:t>
      </w:r>
      <w:r w:rsidRPr="00941C6C">
        <w:rPr>
          <w:color w:val="auto"/>
        </w:rPr>
        <w:t xml:space="preserve"> J</w:t>
      </w:r>
      <w:r w:rsidRPr="00941C6C">
        <w:t>.</w:t>
      </w:r>
      <w:r w:rsidRPr="00941C6C">
        <w:rPr>
          <w:color w:val="auto"/>
        </w:rPr>
        <w:t xml:space="preserve"> Clin</w:t>
      </w:r>
      <w:r w:rsidRPr="00941C6C">
        <w:t>.</w:t>
      </w:r>
      <w:r w:rsidRPr="00941C6C">
        <w:rPr>
          <w:color w:val="auto"/>
        </w:rPr>
        <w:t xml:space="preserve"> Nutr</w:t>
      </w:r>
      <w:r w:rsidRPr="00941C6C">
        <w:t>.</w:t>
      </w:r>
      <w:r w:rsidRPr="00941C6C">
        <w:rPr>
          <w:color w:val="auto"/>
        </w:rPr>
        <w:t xml:space="preserve"> 1998;67:1064S</w:t>
      </w:r>
      <w:r w:rsidRPr="00941C6C">
        <w:t>-106</w:t>
      </w:r>
      <w:r w:rsidRPr="00941C6C">
        <w:rPr>
          <w:color w:val="auto"/>
        </w:rPr>
        <w:t>8</w:t>
      </w:r>
      <w:r w:rsidRPr="00941C6C">
        <w:t>S</w:t>
      </w:r>
      <w:r w:rsidRPr="00941C6C">
        <w:rPr>
          <w:color w:val="auto"/>
        </w:rPr>
        <w:t>.</w:t>
      </w:r>
    </w:p>
    <w:p w14:paraId="44D6A72A" w14:textId="3384C145" w:rsidR="00DF62D4" w:rsidRPr="00941C6C" w:rsidRDefault="00DF62D4" w:rsidP="007E7233">
      <w:pPr>
        <w:spacing w:before="0" w:beforeAutospacing="0" w:line="360" w:lineRule="auto"/>
        <w:rPr>
          <w:color w:val="auto"/>
        </w:rPr>
      </w:pPr>
      <w:r w:rsidRPr="00941C6C">
        <w:rPr>
          <w:color w:val="auto"/>
        </w:rPr>
        <w:t xml:space="preserve">30. </w:t>
      </w:r>
      <w:r w:rsidRPr="00941C6C">
        <w:rPr>
          <w:color w:val="auto"/>
        </w:rPr>
        <w:tab/>
        <w:t>Hopkins RG, Failla ML. Copper deficiency reduces interleukin-2 (IL-2) production and IL-2 mRNA in human T-lymphocytes. J</w:t>
      </w:r>
      <w:r w:rsidRPr="00941C6C">
        <w:t>.</w:t>
      </w:r>
      <w:r w:rsidRPr="00941C6C">
        <w:rPr>
          <w:color w:val="auto"/>
        </w:rPr>
        <w:t xml:space="preserve"> Nutr</w:t>
      </w:r>
      <w:r w:rsidRPr="00941C6C">
        <w:t>.</w:t>
      </w:r>
      <w:r w:rsidRPr="00941C6C">
        <w:rPr>
          <w:color w:val="auto"/>
        </w:rPr>
        <w:t xml:space="preserve"> 1997;127:257</w:t>
      </w:r>
      <w:r w:rsidRPr="00941C6C">
        <w:t>-2</w:t>
      </w:r>
      <w:r w:rsidRPr="00941C6C">
        <w:rPr>
          <w:color w:val="auto"/>
        </w:rPr>
        <w:t>62</w:t>
      </w:r>
      <w:r w:rsidR="000614ED" w:rsidRPr="00941C6C">
        <w:rPr>
          <w:color w:val="auto"/>
        </w:rPr>
        <w:t>.</w:t>
      </w:r>
    </w:p>
    <w:p w14:paraId="2C6C1910" w14:textId="3AB941DC" w:rsidR="000614ED" w:rsidRPr="00941C6C" w:rsidRDefault="000614ED" w:rsidP="007E7233">
      <w:pPr>
        <w:spacing w:before="0" w:beforeAutospacing="0" w:line="360" w:lineRule="auto"/>
        <w:rPr>
          <w:color w:val="auto"/>
        </w:rPr>
      </w:pPr>
      <w:r w:rsidRPr="00941C6C">
        <w:rPr>
          <w:color w:val="auto"/>
        </w:rPr>
        <w:t xml:space="preserve">31. </w:t>
      </w:r>
      <w:r w:rsidRPr="00941C6C">
        <w:rPr>
          <w:color w:val="auto"/>
        </w:rPr>
        <w:tab/>
        <w:t>Oppenheimer SJ. Iron and its relation to immunity and infectious disease. J</w:t>
      </w:r>
      <w:r w:rsidRPr="00941C6C">
        <w:t>.</w:t>
      </w:r>
      <w:r w:rsidRPr="00941C6C">
        <w:rPr>
          <w:color w:val="auto"/>
        </w:rPr>
        <w:t xml:space="preserve"> Nutr</w:t>
      </w:r>
      <w:r w:rsidRPr="00941C6C">
        <w:t>.</w:t>
      </w:r>
      <w:r w:rsidRPr="00941C6C">
        <w:rPr>
          <w:color w:val="auto"/>
        </w:rPr>
        <w:t xml:space="preserve"> 2001;131:616S</w:t>
      </w:r>
      <w:r w:rsidRPr="00941C6C">
        <w:t>-6</w:t>
      </w:r>
      <w:r w:rsidRPr="00941C6C">
        <w:rPr>
          <w:color w:val="auto"/>
        </w:rPr>
        <w:t>35</w:t>
      </w:r>
      <w:r w:rsidRPr="00941C6C">
        <w:t>S</w:t>
      </w:r>
      <w:r w:rsidRPr="00941C6C">
        <w:rPr>
          <w:color w:val="auto"/>
        </w:rPr>
        <w:t>.</w:t>
      </w:r>
    </w:p>
    <w:p w14:paraId="4A0A534D" w14:textId="518CEF88" w:rsidR="000614ED" w:rsidRPr="00941C6C" w:rsidRDefault="000614ED" w:rsidP="007E7233">
      <w:pPr>
        <w:spacing w:before="0" w:beforeAutospacing="0" w:line="360" w:lineRule="auto"/>
        <w:rPr>
          <w:color w:val="auto"/>
        </w:rPr>
      </w:pPr>
      <w:r w:rsidRPr="00941C6C">
        <w:rPr>
          <w:color w:val="auto"/>
        </w:rPr>
        <w:t xml:space="preserve">32. </w:t>
      </w:r>
      <w:r w:rsidRPr="00941C6C">
        <w:rPr>
          <w:color w:val="auto"/>
        </w:rPr>
        <w:tab/>
        <w:t xml:space="preserve">Ward RJ, Crichton RR, Taylor DL, </w:t>
      </w:r>
      <w:r w:rsidRPr="00941C6C">
        <w:t>Corte L, Srai SK, Dexter DT.</w:t>
      </w:r>
      <w:r w:rsidRPr="00941C6C">
        <w:rPr>
          <w:color w:val="auto"/>
        </w:rPr>
        <w:t xml:space="preserve"> Iron and the immune system. J</w:t>
      </w:r>
      <w:r w:rsidRPr="00941C6C">
        <w:t>.</w:t>
      </w:r>
      <w:r w:rsidRPr="00941C6C">
        <w:rPr>
          <w:color w:val="auto"/>
        </w:rPr>
        <w:t xml:space="preserve"> Neural</w:t>
      </w:r>
      <w:r w:rsidRPr="00941C6C">
        <w:t>.</w:t>
      </w:r>
      <w:r w:rsidRPr="00941C6C">
        <w:rPr>
          <w:color w:val="auto"/>
        </w:rPr>
        <w:t xml:space="preserve"> Transm</w:t>
      </w:r>
      <w:r w:rsidRPr="00941C6C">
        <w:t>.</w:t>
      </w:r>
      <w:r w:rsidRPr="00941C6C">
        <w:rPr>
          <w:color w:val="auto"/>
        </w:rPr>
        <w:t xml:space="preserve"> 2011;118:315</w:t>
      </w:r>
      <w:r w:rsidRPr="00941C6C">
        <w:t>-3</w:t>
      </w:r>
      <w:r w:rsidRPr="00941C6C">
        <w:rPr>
          <w:color w:val="auto"/>
        </w:rPr>
        <w:t>28</w:t>
      </w:r>
    </w:p>
    <w:p w14:paraId="092A9EAC" w14:textId="029BDC32" w:rsidR="000614ED" w:rsidRPr="00941C6C" w:rsidRDefault="000614ED" w:rsidP="007E7233">
      <w:pPr>
        <w:spacing w:before="0" w:beforeAutospacing="0" w:line="360" w:lineRule="auto"/>
        <w:rPr>
          <w:color w:val="auto"/>
        </w:rPr>
      </w:pPr>
      <w:r w:rsidRPr="00941C6C">
        <w:rPr>
          <w:color w:val="auto"/>
        </w:rPr>
        <w:lastRenderedPageBreak/>
        <w:t xml:space="preserve">33. </w:t>
      </w:r>
      <w:r w:rsidRPr="00941C6C">
        <w:rPr>
          <w:color w:val="auto"/>
        </w:rPr>
        <w:tab/>
        <w:t>Arthur JR, McKenzie RC, Beckett GJ. Selenium in the immune system. J</w:t>
      </w:r>
      <w:r w:rsidRPr="00941C6C">
        <w:t>.</w:t>
      </w:r>
      <w:r w:rsidRPr="00941C6C">
        <w:rPr>
          <w:color w:val="auto"/>
        </w:rPr>
        <w:t xml:space="preserve"> Nutr</w:t>
      </w:r>
      <w:r w:rsidRPr="00941C6C">
        <w:t>.</w:t>
      </w:r>
      <w:r w:rsidRPr="00941C6C">
        <w:rPr>
          <w:color w:val="auto"/>
        </w:rPr>
        <w:t xml:space="preserve"> 2003;133:1457S</w:t>
      </w:r>
      <w:r w:rsidRPr="00941C6C">
        <w:t>-145</w:t>
      </w:r>
      <w:r w:rsidRPr="00941C6C">
        <w:rPr>
          <w:color w:val="auto"/>
        </w:rPr>
        <w:t>9</w:t>
      </w:r>
      <w:r w:rsidRPr="00941C6C">
        <w:t>S.</w:t>
      </w:r>
    </w:p>
    <w:p w14:paraId="3C683C83" w14:textId="749893F3" w:rsidR="00912FCC" w:rsidRPr="00941C6C" w:rsidRDefault="00912FCC" w:rsidP="007E7233">
      <w:pPr>
        <w:pStyle w:val="EndNoteBibliography"/>
        <w:spacing w:before="0" w:beforeAutospacing="0" w:after="0" w:line="360" w:lineRule="auto"/>
        <w:rPr>
          <w:rFonts w:ascii="Arial" w:hAnsi="Arial" w:cs="Arial"/>
        </w:rPr>
      </w:pPr>
      <w:r w:rsidRPr="00941C6C">
        <w:rPr>
          <w:rFonts w:ascii="Arial" w:hAnsi="Arial" w:cs="Arial"/>
          <w:lang w:val="en-GB"/>
        </w:rPr>
        <w:t>34.</w:t>
      </w:r>
      <w:r w:rsidRPr="00941C6C">
        <w:rPr>
          <w:rFonts w:ascii="Arial" w:hAnsi="Arial" w:cs="Arial"/>
          <w:lang w:val="en-GB"/>
        </w:rPr>
        <w:tab/>
        <w:t>Avery J, Hoffmann P. Selenium, selenoproteins, and immunity. Nutrients 2018;10:1203.</w:t>
      </w:r>
    </w:p>
    <w:p w14:paraId="65B4A634" w14:textId="00283A0A" w:rsidR="003F44EA" w:rsidRPr="00941C6C" w:rsidRDefault="003F44EA" w:rsidP="007E7233">
      <w:pPr>
        <w:spacing w:before="0" w:beforeAutospacing="0" w:line="360" w:lineRule="auto"/>
        <w:rPr>
          <w:color w:val="auto"/>
        </w:rPr>
      </w:pPr>
      <w:r w:rsidRPr="00941C6C">
        <w:rPr>
          <w:color w:val="auto"/>
        </w:rPr>
        <w:t xml:space="preserve">35. </w:t>
      </w:r>
      <w:r w:rsidRPr="00941C6C">
        <w:rPr>
          <w:color w:val="auto"/>
        </w:rPr>
        <w:tab/>
      </w:r>
      <w:r w:rsidRPr="00941C6C">
        <w:t xml:space="preserve">Moores J. </w:t>
      </w:r>
      <w:hyperlink r:id="rId17" w:history="1">
        <w:r w:rsidRPr="00941C6C">
          <w:rPr>
            <w:rStyle w:val="Hyperlink"/>
            <w:rFonts w:eastAsia="Arial MT"/>
            <w:color w:val="auto"/>
            <w:u w:val="none"/>
          </w:rPr>
          <w:t>Vitamin C: a wound healing perspective.</w:t>
        </w:r>
      </w:hyperlink>
      <w:r w:rsidRPr="00941C6C">
        <w:rPr>
          <w:color w:val="auto"/>
        </w:rPr>
        <w:t xml:space="preserve"> Br</w:t>
      </w:r>
      <w:r w:rsidRPr="00941C6C">
        <w:t>.</w:t>
      </w:r>
      <w:r w:rsidRPr="00941C6C">
        <w:rPr>
          <w:color w:val="auto"/>
        </w:rPr>
        <w:t xml:space="preserve"> J</w:t>
      </w:r>
      <w:r w:rsidRPr="00941C6C">
        <w:t>.</w:t>
      </w:r>
      <w:r w:rsidRPr="00941C6C">
        <w:rPr>
          <w:color w:val="auto"/>
        </w:rPr>
        <w:t xml:space="preserve"> Community Nurs. 2013;S6</w:t>
      </w:r>
      <w:r w:rsidRPr="00941C6C">
        <w:t>:</w:t>
      </w:r>
      <w:r w:rsidRPr="00941C6C">
        <w:rPr>
          <w:color w:val="auto"/>
        </w:rPr>
        <w:t xml:space="preserve"> S8-11.</w:t>
      </w:r>
    </w:p>
    <w:p w14:paraId="5E59144C" w14:textId="0BAA4A45" w:rsidR="003F44EA" w:rsidRPr="00941C6C" w:rsidRDefault="003F44EA" w:rsidP="007E7233">
      <w:pPr>
        <w:spacing w:before="0" w:beforeAutospacing="0" w:line="360" w:lineRule="auto"/>
        <w:rPr>
          <w:color w:val="auto"/>
        </w:rPr>
      </w:pPr>
      <w:r w:rsidRPr="00941C6C">
        <w:rPr>
          <w:color w:val="auto"/>
        </w:rPr>
        <w:t xml:space="preserve">36. </w:t>
      </w:r>
      <w:r w:rsidRPr="00941C6C">
        <w:rPr>
          <w:color w:val="auto"/>
        </w:rPr>
        <w:tab/>
        <w:t>Gambini J, Stromsnes K.</w:t>
      </w:r>
      <w:r w:rsidRPr="00941C6C">
        <w:t xml:space="preserve"> </w:t>
      </w:r>
      <w:hyperlink r:id="rId18" w:history="1">
        <w:r w:rsidRPr="007E7233">
          <w:rPr>
            <w:rStyle w:val="Hyperlink"/>
            <w:rFonts w:eastAsia="Arial MT"/>
            <w:color w:val="auto"/>
            <w:u w:val="none"/>
          </w:rPr>
          <w:t>Oxidative stress and inflammation: from mechanisms to therapeutic approaches.</w:t>
        </w:r>
      </w:hyperlink>
      <w:r w:rsidRPr="00941C6C">
        <w:t xml:space="preserve"> </w:t>
      </w:r>
      <w:r w:rsidRPr="00941C6C">
        <w:rPr>
          <w:color w:val="auto"/>
        </w:rPr>
        <w:t>Biomedicines 2022;10:753.</w:t>
      </w:r>
    </w:p>
    <w:p w14:paraId="1A6C87AC" w14:textId="73B9DACC" w:rsidR="003F44EA" w:rsidRPr="00941C6C" w:rsidRDefault="003F44EA" w:rsidP="007E7233">
      <w:pPr>
        <w:spacing w:before="0" w:beforeAutospacing="0" w:line="360" w:lineRule="auto"/>
        <w:rPr>
          <w:color w:val="auto"/>
        </w:rPr>
      </w:pPr>
      <w:r w:rsidRPr="00941C6C">
        <w:rPr>
          <w:color w:val="auto"/>
        </w:rPr>
        <w:t xml:space="preserve">37. </w:t>
      </w:r>
      <w:r w:rsidRPr="00941C6C">
        <w:rPr>
          <w:color w:val="auto"/>
        </w:rPr>
        <w:tab/>
        <w:t>Chatterjee</w:t>
      </w:r>
      <w:r w:rsidRPr="00941C6C">
        <w:t xml:space="preserve"> S</w:t>
      </w:r>
      <w:r w:rsidRPr="00941C6C">
        <w:rPr>
          <w:color w:val="auto"/>
        </w:rPr>
        <w:t>.</w:t>
      </w:r>
      <w:r w:rsidRPr="00941C6C">
        <w:rPr>
          <w:color w:val="auto"/>
          <w:kern w:val="36"/>
          <w:lang w:eastAsia="en-GB"/>
        </w:rPr>
        <w:t xml:space="preserve"> </w:t>
      </w:r>
      <w:r w:rsidRPr="00941C6C">
        <w:rPr>
          <w:color w:val="auto"/>
        </w:rPr>
        <w:t xml:space="preserve">Oxidative </w:t>
      </w:r>
      <w:r w:rsidRPr="00941C6C">
        <w:t>s</w:t>
      </w:r>
      <w:r w:rsidRPr="00941C6C">
        <w:rPr>
          <w:color w:val="auto"/>
        </w:rPr>
        <w:t xml:space="preserve">tress, </w:t>
      </w:r>
      <w:r w:rsidRPr="00941C6C">
        <w:t>i</w:t>
      </w:r>
      <w:r w:rsidRPr="00941C6C">
        <w:rPr>
          <w:color w:val="auto"/>
        </w:rPr>
        <w:t xml:space="preserve">nflammation, and </w:t>
      </w:r>
      <w:r w:rsidRPr="00941C6C">
        <w:t>d</w:t>
      </w:r>
      <w:r w:rsidRPr="00941C6C">
        <w:rPr>
          <w:color w:val="auto"/>
        </w:rPr>
        <w:t>isease.</w:t>
      </w:r>
      <w:r w:rsidRPr="00941C6C">
        <w:t xml:space="preserve"> In: </w:t>
      </w:r>
      <w:r w:rsidRPr="00941C6C">
        <w:rPr>
          <w:color w:val="auto"/>
        </w:rPr>
        <w:t>Oxidative Stress and Biomaterials</w:t>
      </w:r>
      <w:r w:rsidRPr="00941C6C">
        <w:t>,</w:t>
      </w:r>
      <w:r w:rsidRPr="00941C6C">
        <w:rPr>
          <w:color w:val="auto"/>
        </w:rPr>
        <w:t xml:space="preserve"> Ed</w:t>
      </w:r>
      <w:r w:rsidRPr="00941C6C">
        <w:t>s. D</w:t>
      </w:r>
      <w:r w:rsidRPr="00941C6C">
        <w:rPr>
          <w:color w:val="auto"/>
        </w:rPr>
        <w:t>ziubla</w:t>
      </w:r>
      <w:r w:rsidRPr="00941C6C">
        <w:t xml:space="preserve"> T</w:t>
      </w:r>
      <w:r w:rsidRPr="00941C6C">
        <w:rPr>
          <w:color w:val="auto"/>
        </w:rPr>
        <w:t>, Butterfield</w:t>
      </w:r>
      <w:r w:rsidRPr="00941C6C">
        <w:t xml:space="preserve"> DA</w:t>
      </w:r>
      <w:r w:rsidRPr="00941C6C">
        <w:rPr>
          <w:color w:val="auto"/>
        </w:rPr>
        <w:t>, Academic Press, 2016</w:t>
      </w:r>
      <w:r w:rsidRPr="00941C6C">
        <w:t xml:space="preserve"> pp. </w:t>
      </w:r>
      <w:r w:rsidRPr="00941C6C">
        <w:rPr>
          <w:color w:val="auto"/>
        </w:rPr>
        <w:t>35-58.</w:t>
      </w:r>
    </w:p>
    <w:p w14:paraId="4FD0DA3A" w14:textId="432B9260" w:rsidR="00674307" w:rsidRPr="009D58DB" w:rsidRDefault="003F44EA" w:rsidP="007E7233">
      <w:pPr>
        <w:pStyle w:val="EndNoteBibliography"/>
        <w:spacing w:before="0" w:beforeAutospacing="0" w:after="0" w:line="360" w:lineRule="auto"/>
        <w:rPr>
          <w:rFonts w:ascii="Arial" w:hAnsi="Arial" w:cs="Arial"/>
          <w:lang w:val="en-GB"/>
        </w:rPr>
      </w:pPr>
      <w:r w:rsidRPr="009D58DB">
        <w:rPr>
          <w:rFonts w:ascii="Arial" w:hAnsi="Arial" w:cs="Arial"/>
          <w:lang w:val="en-GB"/>
        </w:rPr>
        <w:t>38</w:t>
      </w:r>
      <w:r w:rsidR="00EA056C" w:rsidRPr="009D58DB">
        <w:rPr>
          <w:rFonts w:ascii="Arial" w:hAnsi="Arial" w:cs="Arial"/>
          <w:lang w:val="en-GB"/>
        </w:rPr>
        <w:t>.</w:t>
      </w:r>
      <w:r w:rsidR="00EA056C" w:rsidRPr="009D58DB">
        <w:rPr>
          <w:rFonts w:ascii="Arial" w:hAnsi="Arial" w:cs="Arial"/>
          <w:lang w:val="en-GB"/>
        </w:rPr>
        <w:tab/>
        <w:t>Botella Martínez S, Petrina Jauregui E, Escalada San Martín J. Impact of bariatric surgery on bone tissue. Endocrinol</w:t>
      </w:r>
      <w:r w:rsidR="00576B94" w:rsidRPr="009D58DB">
        <w:rPr>
          <w:rFonts w:ascii="Arial" w:hAnsi="Arial" w:cs="Arial"/>
          <w:lang w:val="en-GB"/>
        </w:rPr>
        <w:t>.</w:t>
      </w:r>
      <w:r w:rsidR="00EA056C" w:rsidRPr="009D58DB">
        <w:rPr>
          <w:rFonts w:ascii="Arial" w:hAnsi="Arial" w:cs="Arial"/>
          <w:lang w:val="en-GB"/>
        </w:rPr>
        <w:t xml:space="preserve"> Diabetes Nutr</w:t>
      </w:r>
      <w:r w:rsidR="00576B94" w:rsidRPr="009D58DB">
        <w:rPr>
          <w:rFonts w:ascii="Arial" w:hAnsi="Arial" w:cs="Arial"/>
          <w:lang w:val="en-GB"/>
        </w:rPr>
        <w:t>.</w:t>
      </w:r>
      <w:r w:rsidR="00EA056C" w:rsidRPr="009D58DB">
        <w:rPr>
          <w:rFonts w:ascii="Arial" w:hAnsi="Arial" w:cs="Arial"/>
          <w:lang w:val="en-GB"/>
        </w:rPr>
        <w:t xml:space="preserve"> 2019;66:62-</w:t>
      </w:r>
      <w:r w:rsidR="00576B94" w:rsidRPr="009D58DB">
        <w:rPr>
          <w:rFonts w:ascii="Arial" w:hAnsi="Arial" w:cs="Arial"/>
          <w:lang w:val="en-GB"/>
        </w:rPr>
        <w:t>6</w:t>
      </w:r>
      <w:r w:rsidR="00EA056C" w:rsidRPr="009D58DB">
        <w:rPr>
          <w:rFonts w:ascii="Arial" w:hAnsi="Arial" w:cs="Arial"/>
          <w:lang w:val="en-GB"/>
        </w:rPr>
        <w:t>8.</w:t>
      </w:r>
    </w:p>
    <w:p w14:paraId="1A50B69E" w14:textId="799B351A" w:rsidR="00674307" w:rsidRPr="00941C6C" w:rsidRDefault="00404E19" w:rsidP="007E7233">
      <w:pPr>
        <w:pStyle w:val="EndNoteBibliography"/>
        <w:spacing w:before="0" w:beforeAutospacing="0" w:after="0" w:line="360" w:lineRule="auto"/>
        <w:rPr>
          <w:rFonts w:ascii="Arial" w:hAnsi="Arial" w:cs="Arial"/>
        </w:rPr>
      </w:pPr>
      <w:r w:rsidRPr="00941C6C">
        <w:rPr>
          <w:rFonts w:ascii="Arial" w:hAnsi="Arial" w:cs="Arial"/>
        </w:rPr>
        <w:t>39</w:t>
      </w:r>
      <w:r w:rsidR="00EA056C" w:rsidRPr="00941C6C">
        <w:rPr>
          <w:rFonts w:ascii="Arial" w:hAnsi="Arial" w:cs="Arial"/>
        </w:rPr>
        <w:t>.</w:t>
      </w:r>
      <w:r w:rsidR="00EA056C" w:rsidRPr="00941C6C">
        <w:rPr>
          <w:rFonts w:ascii="Arial" w:hAnsi="Arial" w:cs="Arial"/>
        </w:rPr>
        <w:tab/>
        <w:t>Lips P, van Schoor NM. The effect of vitamin D on bone and osteoporosis. Best Prac</w:t>
      </w:r>
      <w:r w:rsidR="00576B94" w:rsidRPr="00941C6C">
        <w:rPr>
          <w:rFonts w:ascii="Arial" w:hAnsi="Arial" w:cs="Arial"/>
        </w:rPr>
        <w:t>.</w:t>
      </w:r>
      <w:r w:rsidR="00EA056C" w:rsidRPr="00941C6C">
        <w:rPr>
          <w:rFonts w:ascii="Arial" w:hAnsi="Arial" w:cs="Arial"/>
        </w:rPr>
        <w:t xml:space="preserve"> Res</w:t>
      </w:r>
      <w:r w:rsidR="00576B94" w:rsidRPr="00941C6C">
        <w:rPr>
          <w:rFonts w:ascii="Arial" w:hAnsi="Arial" w:cs="Arial"/>
        </w:rPr>
        <w:t>.</w:t>
      </w:r>
      <w:r w:rsidR="00EA056C" w:rsidRPr="00941C6C">
        <w:rPr>
          <w:rFonts w:ascii="Arial" w:hAnsi="Arial" w:cs="Arial"/>
        </w:rPr>
        <w:t xml:space="preserve"> Clin</w:t>
      </w:r>
      <w:r w:rsidR="00576B94" w:rsidRPr="00941C6C">
        <w:rPr>
          <w:rFonts w:ascii="Arial" w:hAnsi="Arial" w:cs="Arial"/>
        </w:rPr>
        <w:t>.</w:t>
      </w:r>
      <w:r w:rsidR="00EA056C" w:rsidRPr="00941C6C">
        <w:rPr>
          <w:rFonts w:ascii="Arial" w:hAnsi="Arial" w:cs="Arial"/>
        </w:rPr>
        <w:t xml:space="preserve"> Endocrinol</w:t>
      </w:r>
      <w:r w:rsidR="00576B94" w:rsidRPr="00941C6C">
        <w:rPr>
          <w:rFonts w:ascii="Arial" w:hAnsi="Arial" w:cs="Arial"/>
        </w:rPr>
        <w:t>.</w:t>
      </w:r>
      <w:r w:rsidR="00EA056C" w:rsidRPr="00941C6C">
        <w:rPr>
          <w:rFonts w:ascii="Arial" w:hAnsi="Arial" w:cs="Arial"/>
        </w:rPr>
        <w:t xml:space="preserve"> Metab. 2011;25:585-</w:t>
      </w:r>
      <w:r w:rsidR="00576B94" w:rsidRPr="00941C6C">
        <w:rPr>
          <w:rFonts w:ascii="Arial" w:hAnsi="Arial" w:cs="Arial"/>
        </w:rPr>
        <w:t>5</w:t>
      </w:r>
      <w:r w:rsidR="00EA056C" w:rsidRPr="00941C6C">
        <w:rPr>
          <w:rFonts w:ascii="Arial" w:hAnsi="Arial" w:cs="Arial"/>
        </w:rPr>
        <w:t>91.</w:t>
      </w:r>
    </w:p>
    <w:p w14:paraId="257A932F" w14:textId="52512A8B" w:rsidR="007A6D37" w:rsidRPr="00941C6C" w:rsidRDefault="00404E19" w:rsidP="007E7233">
      <w:pPr>
        <w:pStyle w:val="EndNoteBibliography"/>
        <w:spacing w:before="0" w:beforeAutospacing="0" w:after="0" w:line="360" w:lineRule="auto"/>
        <w:rPr>
          <w:rFonts w:ascii="Arial" w:hAnsi="Arial" w:cs="Arial"/>
        </w:rPr>
      </w:pPr>
      <w:r w:rsidRPr="00941C6C">
        <w:rPr>
          <w:rFonts w:ascii="Arial" w:hAnsi="Arial" w:cs="Arial"/>
        </w:rPr>
        <w:t>40</w:t>
      </w:r>
      <w:r w:rsidR="00EA056C" w:rsidRPr="00941C6C">
        <w:rPr>
          <w:rFonts w:ascii="Arial" w:hAnsi="Arial" w:cs="Arial"/>
        </w:rPr>
        <w:t>.</w:t>
      </w:r>
      <w:r w:rsidR="00EA056C" w:rsidRPr="00941C6C">
        <w:rPr>
          <w:rFonts w:ascii="Arial" w:hAnsi="Arial" w:cs="Arial"/>
        </w:rPr>
        <w:tab/>
        <w:t xml:space="preserve">Choi YJ, Choi IY, Jang W, Jeong S-M, Park S, Han K, et al. Gastrectomy, vitamin B12 supplementation and the risk of Parkinson's disease: A nationwide cohort study. Parkinsonism </w:t>
      </w:r>
      <w:r w:rsidR="00576B94" w:rsidRPr="00941C6C">
        <w:rPr>
          <w:rFonts w:ascii="Arial" w:hAnsi="Arial" w:cs="Arial"/>
        </w:rPr>
        <w:t>R</w:t>
      </w:r>
      <w:r w:rsidR="00EA056C" w:rsidRPr="00941C6C">
        <w:rPr>
          <w:rFonts w:ascii="Arial" w:hAnsi="Arial" w:cs="Arial"/>
        </w:rPr>
        <w:t>elat</w:t>
      </w:r>
      <w:r w:rsidR="00C47328" w:rsidRPr="00941C6C">
        <w:rPr>
          <w:rFonts w:ascii="Arial" w:hAnsi="Arial" w:cs="Arial"/>
        </w:rPr>
        <w:t>. D</w:t>
      </w:r>
      <w:r w:rsidR="00EA056C" w:rsidRPr="00941C6C">
        <w:rPr>
          <w:rFonts w:ascii="Arial" w:hAnsi="Arial" w:cs="Arial"/>
        </w:rPr>
        <w:t>isord. 2021;83:15-21.</w:t>
      </w:r>
    </w:p>
    <w:p w14:paraId="6A6D25FF" w14:textId="0ED9F954" w:rsidR="007A6D37" w:rsidRPr="00941C6C" w:rsidRDefault="00404E19" w:rsidP="007E7233">
      <w:pPr>
        <w:pStyle w:val="EndNoteBibliography"/>
        <w:spacing w:before="0" w:beforeAutospacing="0" w:after="0" w:line="360" w:lineRule="auto"/>
        <w:rPr>
          <w:rFonts w:ascii="Arial" w:hAnsi="Arial" w:cs="Arial"/>
        </w:rPr>
      </w:pPr>
      <w:r w:rsidRPr="00941C6C">
        <w:rPr>
          <w:rFonts w:ascii="Arial" w:hAnsi="Arial" w:cs="Arial"/>
        </w:rPr>
        <w:t>41</w:t>
      </w:r>
      <w:r w:rsidR="00EA056C" w:rsidRPr="00941C6C">
        <w:rPr>
          <w:rFonts w:ascii="Arial" w:hAnsi="Arial" w:cs="Arial"/>
        </w:rPr>
        <w:t>.</w:t>
      </w:r>
      <w:r w:rsidR="00EA056C" w:rsidRPr="00941C6C">
        <w:rPr>
          <w:rFonts w:ascii="Arial" w:hAnsi="Arial" w:cs="Arial"/>
        </w:rPr>
        <w:tab/>
        <w:t xml:space="preserve">Markotic A, Langer S, Kelava T, Vucic K, Turcic P, Tokic T. Higher </w:t>
      </w:r>
      <w:r w:rsidR="00C47328" w:rsidRPr="00941C6C">
        <w:rPr>
          <w:rFonts w:ascii="Arial" w:hAnsi="Arial" w:cs="Arial"/>
        </w:rPr>
        <w:t xml:space="preserve">post-operative serum vitamin </w:t>
      </w:r>
      <w:r w:rsidR="00F40FCD" w:rsidRPr="00941C6C">
        <w:rPr>
          <w:rFonts w:ascii="Arial" w:hAnsi="Arial" w:cs="Arial"/>
        </w:rPr>
        <w:t>D</w:t>
      </w:r>
      <w:r w:rsidR="00C47328" w:rsidRPr="00941C6C">
        <w:rPr>
          <w:rFonts w:ascii="Arial" w:hAnsi="Arial" w:cs="Arial"/>
        </w:rPr>
        <w:t xml:space="preserve"> level is associated with better survival outcome in colorectal cancer patie</w:t>
      </w:r>
      <w:r w:rsidR="00EA056C" w:rsidRPr="00941C6C">
        <w:rPr>
          <w:rFonts w:ascii="Arial" w:hAnsi="Arial" w:cs="Arial"/>
        </w:rPr>
        <w:t>nts. Nutr</w:t>
      </w:r>
      <w:r w:rsidR="00C47328" w:rsidRPr="00941C6C">
        <w:rPr>
          <w:rFonts w:ascii="Arial" w:hAnsi="Arial" w:cs="Arial"/>
        </w:rPr>
        <w:t>. Cancer</w:t>
      </w:r>
      <w:r w:rsidR="00EA056C" w:rsidRPr="00941C6C">
        <w:rPr>
          <w:rFonts w:ascii="Arial" w:hAnsi="Arial" w:cs="Arial"/>
        </w:rPr>
        <w:t xml:space="preserve"> 2019;71:1078-</w:t>
      </w:r>
      <w:r w:rsidR="00C47328" w:rsidRPr="00941C6C">
        <w:rPr>
          <w:rFonts w:ascii="Arial" w:hAnsi="Arial" w:cs="Arial"/>
        </w:rPr>
        <w:t>10</w:t>
      </w:r>
      <w:r w:rsidR="00EA056C" w:rsidRPr="00941C6C">
        <w:rPr>
          <w:rFonts w:ascii="Arial" w:hAnsi="Arial" w:cs="Arial"/>
        </w:rPr>
        <w:t>85.</w:t>
      </w:r>
    </w:p>
    <w:p w14:paraId="7857A31E" w14:textId="5B3ED565" w:rsidR="007A6D37" w:rsidRPr="00941C6C" w:rsidRDefault="00404E19" w:rsidP="007E7233">
      <w:pPr>
        <w:pStyle w:val="EndNoteBibliography"/>
        <w:spacing w:before="0" w:beforeAutospacing="0" w:after="0" w:line="360" w:lineRule="auto"/>
        <w:rPr>
          <w:rFonts w:ascii="Arial" w:hAnsi="Arial" w:cs="Arial"/>
        </w:rPr>
      </w:pPr>
      <w:r w:rsidRPr="00941C6C">
        <w:rPr>
          <w:rFonts w:ascii="Arial" w:hAnsi="Arial" w:cs="Arial"/>
        </w:rPr>
        <w:t>42</w:t>
      </w:r>
      <w:r w:rsidR="00EA056C" w:rsidRPr="00941C6C">
        <w:rPr>
          <w:rFonts w:ascii="Arial" w:hAnsi="Arial" w:cs="Arial"/>
        </w:rPr>
        <w:t>.</w:t>
      </w:r>
      <w:r w:rsidR="00EA056C" w:rsidRPr="00941C6C">
        <w:rPr>
          <w:rFonts w:ascii="Arial" w:hAnsi="Arial" w:cs="Arial"/>
        </w:rPr>
        <w:tab/>
        <w:t xml:space="preserve">Xia J, Li D, Yu G, Xu B, Gao X, Wang H, et al. Effects of </w:t>
      </w:r>
      <w:r w:rsidR="00C47328" w:rsidRPr="00941C6C">
        <w:rPr>
          <w:rFonts w:ascii="Arial" w:hAnsi="Arial" w:cs="Arial"/>
        </w:rPr>
        <w:t>h</w:t>
      </w:r>
      <w:r w:rsidR="00EA056C" w:rsidRPr="00941C6C">
        <w:rPr>
          <w:rFonts w:ascii="Arial" w:hAnsi="Arial" w:cs="Arial"/>
        </w:rPr>
        <w:t xml:space="preserve">ypovitaminosis D on </w:t>
      </w:r>
      <w:r w:rsidR="00C47328" w:rsidRPr="00941C6C">
        <w:rPr>
          <w:rFonts w:ascii="Arial" w:hAnsi="Arial" w:cs="Arial"/>
        </w:rPr>
        <w:t>preoperative pain threshold and perioperative opioid use in colorectal cancer surgery: a cohort s</w:t>
      </w:r>
      <w:r w:rsidR="00EA056C" w:rsidRPr="00941C6C">
        <w:rPr>
          <w:rFonts w:ascii="Arial" w:hAnsi="Arial" w:cs="Arial"/>
        </w:rPr>
        <w:t xml:space="preserve">tudy. Pain </w:t>
      </w:r>
      <w:r w:rsidR="00C47328" w:rsidRPr="00941C6C">
        <w:rPr>
          <w:rFonts w:ascii="Arial" w:hAnsi="Arial" w:cs="Arial"/>
        </w:rPr>
        <w:t>P</w:t>
      </w:r>
      <w:r w:rsidR="00EA056C" w:rsidRPr="00941C6C">
        <w:rPr>
          <w:rFonts w:ascii="Arial" w:hAnsi="Arial" w:cs="Arial"/>
        </w:rPr>
        <w:t>hys. 2022;25:E1009-E</w:t>
      </w:r>
      <w:r w:rsidR="00C47328" w:rsidRPr="00941C6C">
        <w:rPr>
          <w:rFonts w:ascii="Arial" w:hAnsi="Arial" w:cs="Arial"/>
        </w:rPr>
        <w:t>10</w:t>
      </w:r>
      <w:r w:rsidR="00EA056C" w:rsidRPr="00941C6C">
        <w:rPr>
          <w:rFonts w:ascii="Arial" w:hAnsi="Arial" w:cs="Arial"/>
        </w:rPr>
        <w:t>19.</w:t>
      </w:r>
    </w:p>
    <w:p w14:paraId="55199CED" w14:textId="148D6148" w:rsidR="00923EF8" w:rsidRPr="00941C6C" w:rsidRDefault="00404E19" w:rsidP="007E7233">
      <w:pPr>
        <w:pStyle w:val="EndNoteBibliography"/>
        <w:spacing w:before="0" w:beforeAutospacing="0" w:after="0" w:line="360" w:lineRule="auto"/>
        <w:rPr>
          <w:rFonts w:ascii="Arial" w:hAnsi="Arial" w:cs="Arial"/>
        </w:rPr>
      </w:pPr>
      <w:r w:rsidRPr="00941C6C">
        <w:rPr>
          <w:rFonts w:ascii="Arial" w:hAnsi="Arial" w:cs="Arial"/>
        </w:rPr>
        <w:t>43</w:t>
      </w:r>
      <w:r w:rsidR="00EA056C" w:rsidRPr="00941C6C">
        <w:rPr>
          <w:rFonts w:ascii="Arial" w:hAnsi="Arial" w:cs="Arial"/>
        </w:rPr>
        <w:t>.</w:t>
      </w:r>
      <w:r w:rsidR="00EA056C" w:rsidRPr="00941C6C">
        <w:rPr>
          <w:rFonts w:ascii="Arial" w:hAnsi="Arial" w:cs="Arial"/>
        </w:rPr>
        <w:tab/>
        <w:t>Moher D, Shamseer L, Clarke M, Ghersi D, Liberati A, Petticrew M, et al. Preferred reporting items for systematic review and meta-analysis protocols (PRISMA-P) 2015 statement. Syst</w:t>
      </w:r>
      <w:r w:rsidR="00C47328" w:rsidRPr="00941C6C">
        <w:rPr>
          <w:rFonts w:ascii="Arial" w:hAnsi="Arial" w:cs="Arial"/>
        </w:rPr>
        <w:t>.</w:t>
      </w:r>
      <w:r w:rsidR="00EA056C" w:rsidRPr="00941C6C">
        <w:rPr>
          <w:rFonts w:ascii="Arial" w:hAnsi="Arial" w:cs="Arial"/>
        </w:rPr>
        <w:t xml:space="preserve"> Rev. 2015;4:1.</w:t>
      </w:r>
    </w:p>
    <w:p w14:paraId="7C4B60CA" w14:textId="73547D3B" w:rsidR="00056FD2" w:rsidRDefault="00404E19" w:rsidP="007E7233">
      <w:pPr>
        <w:spacing w:before="0" w:beforeAutospacing="0" w:after="0" w:afterAutospacing="0" w:line="360" w:lineRule="auto"/>
        <w:rPr>
          <w:color w:val="auto"/>
          <w:lang w:eastAsia="en-GB"/>
        </w:rPr>
      </w:pPr>
      <w:r w:rsidRPr="00941C6C">
        <w:t>44</w:t>
      </w:r>
      <w:r w:rsidR="00EA056C" w:rsidRPr="00941C6C">
        <w:t>.</w:t>
      </w:r>
      <w:r w:rsidR="00EA056C" w:rsidRPr="00941C6C">
        <w:tab/>
      </w:r>
      <w:r w:rsidR="00056FD2" w:rsidRPr="007E7233">
        <w:rPr>
          <w:color w:val="auto"/>
          <w:lang w:eastAsia="en-GB"/>
        </w:rPr>
        <w:t xml:space="preserve">Sterne JAC, Savović J, Page MJ, Elbers RG, Blencowe NS, Boutron I, Cates CJ, Cheng HY, Corbett MS, Eldridge SM, Emberson JR, Hernán MA, Hopewell S, Hróbjartsson </w:t>
      </w:r>
      <w:r w:rsidR="00056FD2" w:rsidRPr="007E7233">
        <w:rPr>
          <w:color w:val="auto"/>
          <w:lang w:eastAsia="en-GB"/>
        </w:rPr>
        <w:lastRenderedPageBreak/>
        <w:t>A, Junqueira DR, Jüni P, Kirkham JJ, Lasserson T, Li T, McAleenan A, Reeves BC, Shepperd S, Shrier I, Stewart LA, Tilling K, White IR, Whiting PF, Higgins JPT.</w:t>
      </w:r>
      <w:r w:rsidR="00056FD2" w:rsidRPr="00941C6C">
        <w:rPr>
          <w:color w:val="auto"/>
          <w:lang w:eastAsia="en-GB"/>
        </w:rPr>
        <w:t xml:space="preserve"> </w:t>
      </w:r>
      <w:hyperlink r:id="rId19" w:history="1">
        <w:r w:rsidR="00056FD2" w:rsidRPr="007E7233">
          <w:rPr>
            <w:color w:val="auto"/>
            <w:shd w:val="clear" w:color="auto" w:fill="FFFFFF"/>
            <w:lang w:eastAsia="en-GB"/>
          </w:rPr>
          <w:t>RoB 2: a revised tool for assessing risk of bias in randomised trials.</w:t>
        </w:r>
      </w:hyperlink>
      <w:r w:rsidR="00056FD2" w:rsidRPr="00941C6C">
        <w:rPr>
          <w:color w:val="auto"/>
          <w:lang w:eastAsia="en-GB"/>
        </w:rPr>
        <w:t xml:space="preserve"> </w:t>
      </w:r>
      <w:r w:rsidR="00056FD2" w:rsidRPr="007E7233">
        <w:rPr>
          <w:color w:val="auto"/>
          <w:lang w:eastAsia="en-GB"/>
        </w:rPr>
        <w:t>BMJ 2019;366:l4898.</w:t>
      </w:r>
    </w:p>
    <w:p w14:paraId="323D88A7" w14:textId="77777777" w:rsidR="00941C6C" w:rsidRPr="007E7233" w:rsidRDefault="00941C6C" w:rsidP="007E7233">
      <w:pPr>
        <w:spacing w:before="0" w:beforeAutospacing="0" w:after="0" w:afterAutospacing="0" w:line="360" w:lineRule="auto"/>
        <w:rPr>
          <w:color w:val="auto"/>
          <w:lang w:eastAsia="en-GB"/>
        </w:rPr>
      </w:pPr>
    </w:p>
    <w:p w14:paraId="45739DE5" w14:textId="08BA19BF" w:rsidR="00923EF8" w:rsidRPr="00941C6C" w:rsidRDefault="00404E19" w:rsidP="007E7233">
      <w:pPr>
        <w:pStyle w:val="EndNoteBibliography"/>
        <w:spacing w:before="0" w:beforeAutospacing="0" w:after="0" w:line="360" w:lineRule="auto"/>
        <w:rPr>
          <w:rFonts w:ascii="Arial" w:hAnsi="Arial" w:cs="Arial"/>
        </w:rPr>
      </w:pPr>
      <w:r w:rsidRPr="00941C6C">
        <w:rPr>
          <w:rFonts w:ascii="Arial" w:hAnsi="Arial" w:cs="Arial"/>
        </w:rPr>
        <w:t>45</w:t>
      </w:r>
      <w:r w:rsidR="00EA056C" w:rsidRPr="00941C6C">
        <w:rPr>
          <w:rFonts w:ascii="Arial" w:hAnsi="Arial" w:cs="Arial"/>
        </w:rPr>
        <w:t>.</w:t>
      </w:r>
      <w:r w:rsidR="00EA056C" w:rsidRPr="00941C6C">
        <w:rPr>
          <w:rFonts w:ascii="Arial" w:hAnsi="Arial" w:cs="Arial"/>
        </w:rPr>
        <w:tab/>
        <w:t>Ben-Porat T, Weiss R, Khalaileh A, Abu Gazala M, Kaluti D, Mintz Y, et al. The impact of preoperative vitamin administration on skeletal status following sleeve gastrectomy in young and middle-aged women: a randomized controlled trial. Int</w:t>
      </w:r>
      <w:r w:rsidR="00C47328" w:rsidRPr="00941C6C">
        <w:rPr>
          <w:rFonts w:ascii="Arial" w:hAnsi="Arial" w:cs="Arial"/>
        </w:rPr>
        <w:t>. J. O</w:t>
      </w:r>
      <w:r w:rsidR="00EA056C" w:rsidRPr="00941C6C">
        <w:rPr>
          <w:rFonts w:ascii="Arial" w:hAnsi="Arial" w:cs="Arial"/>
        </w:rPr>
        <w:t>besity 2021;45:1925-</w:t>
      </w:r>
      <w:r w:rsidR="00D345CB" w:rsidRPr="00941C6C">
        <w:rPr>
          <w:rFonts w:ascii="Arial" w:hAnsi="Arial" w:cs="Arial"/>
        </w:rPr>
        <w:t>19</w:t>
      </w:r>
      <w:r w:rsidR="00EA056C" w:rsidRPr="00941C6C">
        <w:rPr>
          <w:rFonts w:ascii="Arial" w:hAnsi="Arial" w:cs="Arial"/>
        </w:rPr>
        <w:t>36.</w:t>
      </w:r>
    </w:p>
    <w:p w14:paraId="7F7D3FDE" w14:textId="0279293E" w:rsidR="00923EF8" w:rsidRPr="00941C6C" w:rsidRDefault="00EB1DD8" w:rsidP="007E7233">
      <w:pPr>
        <w:pStyle w:val="EndNoteBibliography"/>
        <w:spacing w:before="0" w:beforeAutospacing="0" w:after="0" w:line="360" w:lineRule="auto"/>
        <w:rPr>
          <w:rFonts w:ascii="Arial" w:hAnsi="Arial" w:cs="Arial"/>
        </w:rPr>
      </w:pPr>
      <w:r w:rsidRPr="00941C6C">
        <w:rPr>
          <w:rFonts w:ascii="Arial" w:hAnsi="Arial" w:cs="Arial"/>
        </w:rPr>
        <w:t>46</w:t>
      </w:r>
      <w:r w:rsidR="00EA056C" w:rsidRPr="00941C6C">
        <w:rPr>
          <w:rFonts w:ascii="Arial" w:hAnsi="Arial" w:cs="Arial"/>
        </w:rPr>
        <w:t>.</w:t>
      </w:r>
      <w:r w:rsidR="00EA056C" w:rsidRPr="00941C6C">
        <w:rPr>
          <w:rFonts w:ascii="Arial" w:hAnsi="Arial" w:cs="Arial"/>
        </w:rPr>
        <w:tab/>
        <w:t xml:space="preserve">Calderwood AH, Baron JA, Mott LA, Ahnen DJ, Bostick RM, Figueiredo JC, et al. No </w:t>
      </w:r>
      <w:r w:rsidR="00D345CB" w:rsidRPr="00941C6C">
        <w:rPr>
          <w:rFonts w:ascii="Arial" w:hAnsi="Arial" w:cs="Arial"/>
        </w:rPr>
        <w:t xml:space="preserve">evidence for posttreatment effects of vitamin </w:t>
      </w:r>
      <w:r w:rsidR="00BE4601" w:rsidRPr="00941C6C">
        <w:rPr>
          <w:rFonts w:ascii="Arial" w:hAnsi="Arial" w:cs="Arial"/>
        </w:rPr>
        <w:t>D</w:t>
      </w:r>
      <w:r w:rsidR="00D345CB" w:rsidRPr="00941C6C">
        <w:rPr>
          <w:rFonts w:ascii="Arial" w:hAnsi="Arial" w:cs="Arial"/>
        </w:rPr>
        <w:t xml:space="preserve"> and calcium supplementation on risk of colorectal adenomas in a randomized tr</w:t>
      </w:r>
      <w:r w:rsidR="00EA056C" w:rsidRPr="00941C6C">
        <w:rPr>
          <w:rFonts w:ascii="Arial" w:hAnsi="Arial" w:cs="Arial"/>
        </w:rPr>
        <w:t xml:space="preserve">ial. Cancer </w:t>
      </w:r>
      <w:r w:rsidR="00D345CB" w:rsidRPr="00941C6C">
        <w:rPr>
          <w:rFonts w:ascii="Arial" w:hAnsi="Arial" w:cs="Arial"/>
        </w:rPr>
        <w:t>P</w:t>
      </w:r>
      <w:r w:rsidR="00EA056C" w:rsidRPr="00941C6C">
        <w:rPr>
          <w:rFonts w:ascii="Arial" w:hAnsi="Arial" w:cs="Arial"/>
        </w:rPr>
        <w:t>rev</w:t>
      </w:r>
      <w:r w:rsidR="00D345CB" w:rsidRPr="00941C6C">
        <w:rPr>
          <w:rFonts w:ascii="Arial" w:hAnsi="Arial" w:cs="Arial"/>
        </w:rPr>
        <w:t xml:space="preserve">. Res. </w:t>
      </w:r>
      <w:r w:rsidR="00EA056C" w:rsidRPr="00941C6C">
        <w:rPr>
          <w:rFonts w:ascii="Arial" w:hAnsi="Arial" w:cs="Arial"/>
        </w:rPr>
        <w:t>2019;12:295-304.</w:t>
      </w:r>
    </w:p>
    <w:p w14:paraId="03081426" w14:textId="32B3D6B3" w:rsidR="00923EF8" w:rsidRPr="00941C6C" w:rsidRDefault="00EB1DD8" w:rsidP="007E7233">
      <w:pPr>
        <w:pStyle w:val="EndNoteBibliography"/>
        <w:spacing w:before="0" w:beforeAutospacing="0" w:after="0" w:line="360" w:lineRule="auto"/>
        <w:rPr>
          <w:rFonts w:ascii="Arial" w:hAnsi="Arial" w:cs="Arial"/>
        </w:rPr>
      </w:pPr>
      <w:r w:rsidRPr="00941C6C">
        <w:rPr>
          <w:rFonts w:ascii="Arial" w:hAnsi="Arial" w:cs="Arial"/>
        </w:rPr>
        <w:t>47</w:t>
      </w:r>
      <w:r w:rsidR="00EA056C" w:rsidRPr="00941C6C">
        <w:rPr>
          <w:rFonts w:ascii="Arial" w:hAnsi="Arial" w:cs="Arial"/>
        </w:rPr>
        <w:t>.</w:t>
      </w:r>
      <w:r w:rsidR="00EA056C" w:rsidRPr="00941C6C">
        <w:rPr>
          <w:rFonts w:ascii="Arial" w:hAnsi="Arial" w:cs="Arial"/>
        </w:rPr>
        <w:tab/>
        <w:t>de Bruyn JR, Bossuyt P, Ferrante M, West RL, Dijkstra G, Witteman BJ, et al. High-</w:t>
      </w:r>
      <w:r w:rsidR="00D345CB" w:rsidRPr="00941C6C">
        <w:rPr>
          <w:rFonts w:ascii="Arial" w:hAnsi="Arial" w:cs="Arial"/>
        </w:rPr>
        <w:t>dose vit</w:t>
      </w:r>
      <w:r w:rsidR="00EA056C" w:rsidRPr="00941C6C">
        <w:rPr>
          <w:rFonts w:ascii="Arial" w:hAnsi="Arial" w:cs="Arial"/>
        </w:rPr>
        <w:t xml:space="preserve">amin D </w:t>
      </w:r>
      <w:r w:rsidR="00D345CB" w:rsidRPr="00941C6C">
        <w:rPr>
          <w:rFonts w:ascii="Arial" w:hAnsi="Arial" w:cs="Arial"/>
        </w:rPr>
        <w:t xml:space="preserve">does not prevent postoperative recurrence of </w:t>
      </w:r>
      <w:r w:rsidR="00BE4601" w:rsidRPr="00941C6C">
        <w:rPr>
          <w:rFonts w:ascii="Arial" w:hAnsi="Arial" w:cs="Arial"/>
        </w:rPr>
        <w:t>C</w:t>
      </w:r>
      <w:r w:rsidR="00D345CB" w:rsidRPr="00941C6C">
        <w:rPr>
          <w:rFonts w:ascii="Arial" w:hAnsi="Arial" w:cs="Arial"/>
        </w:rPr>
        <w:t>rohn's disease in a randomized placebo-controlled tr</w:t>
      </w:r>
      <w:r w:rsidR="00EA056C" w:rsidRPr="00941C6C">
        <w:rPr>
          <w:rFonts w:ascii="Arial" w:hAnsi="Arial" w:cs="Arial"/>
        </w:rPr>
        <w:t>ial. Clin</w:t>
      </w:r>
      <w:r w:rsidR="00D345CB" w:rsidRPr="00941C6C">
        <w:rPr>
          <w:rFonts w:ascii="Arial" w:hAnsi="Arial" w:cs="Arial"/>
        </w:rPr>
        <w:t>.</w:t>
      </w:r>
      <w:r w:rsidR="00EA056C" w:rsidRPr="00941C6C">
        <w:rPr>
          <w:rFonts w:ascii="Arial" w:hAnsi="Arial" w:cs="Arial"/>
        </w:rPr>
        <w:t xml:space="preserve"> </w:t>
      </w:r>
      <w:r w:rsidR="00D345CB" w:rsidRPr="00941C6C">
        <w:rPr>
          <w:rFonts w:ascii="Arial" w:hAnsi="Arial" w:cs="Arial"/>
        </w:rPr>
        <w:t>G</w:t>
      </w:r>
      <w:r w:rsidR="00EA056C" w:rsidRPr="00941C6C">
        <w:rPr>
          <w:rFonts w:ascii="Arial" w:hAnsi="Arial" w:cs="Arial"/>
        </w:rPr>
        <w:t>astroenterol</w:t>
      </w:r>
      <w:r w:rsidR="00D345CB" w:rsidRPr="00941C6C">
        <w:rPr>
          <w:rFonts w:ascii="Arial" w:hAnsi="Arial" w:cs="Arial"/>
        </w:rPr>
        <w:t xml:space="preserve">. Hepatol. </w:t>
      </w:r>
      <w:r w:rsidR="00EA056C" w:rsidRPr="00941C6C">
        <w:rPr>
          <w:rFonts w:ascii="Arial" w:hAnsi="Arial" w:cs="Arial"/>
        </w:rPr>
        <w:t>2021;19:1573-</w:t>
      </w:r>
      <w:r w:rsidR="0061592B" w:rsidRPr="00941C6C">
        <w:rPr>
          <w:rFonts w:ascii="Arial" w:hAnsi="Arial" w:cs="Arial"/>
        </w:rPr>
        <w:t>15</w:t>
      </w:r>
      <w:r w:rsidR="00EA056C" w:rsidRPr="00941C6C">
        <w:rPr>
          <w:rFonts w:ascii="Arial" w:hAnsi="Arial" w:cs="Arial"/>
        </w:rPr>
        <w:t>82.</w:t>
      </w:r>
    </w:p>
    <w:p w14:paraId="67F9A9E1" w14:textId="38405DAE" w:rsidR="00923EF8" w:rsidRPr="00941C6C" w:rsidRDefault="00EB1DD8" w:rsidP="007E7233">
      <w:pPr>
        <w:pStyle w:val="EndNoteBibliography"/>
        <w:spacing w:before="0" w:beforeAutospacing="0" w:after="0" w:line="360" w:lineRule="auto"/>
        <w:rPr>
          <w:rFonts w:ascii="Arial" w:hAnsi="Arial" w:cs="Arial"/>
        </w:rPr>
      </w:pPr>
      <w:r w:rsidRPr="00941C6C">
        <w:rPr>
          <w:rFonts w:ascii="Arial" w:hAnsi="Arial" w:cs="Arial"/>
        </w:rPr>
        <w:t>48</w:t>
      </w:r>
      <w:r w:rsidR="00EA056C" w:rsidRPr="00941C6C">
        <w:rPr>
          <w:rFonts w:ascii="Arial" w:hAnsi="Arial" w:cs="Arial"/>
        </w:rPr>
        <w:t>.</w:t>
      </w:r>
      <w:r w:rsidR="00EA056C" w:rsidRPr="00941C6C">
        <w:rPr>
          <w:rFonts w:ascii="Arial" w:hAnsi="Arial" w:cs="Arial"/>
        </w:rPr>
        <w:tab/>
        <w:t xml:space="preserve">Li Z-J, Chen W, Jiang H, Li X-Y, Zhu S-N, Liu X-H. Effects of </w:t>
      </w:r>
      <w:r w:rsidR="0061592B" w:rsidRPr="00941C6C">
        <w:rPr>
          <w:rFonts w:ascii="Arial" w:hAnsi="Arial" w:cs="Arial"/>
        </w:rPr>
        <w:t>postoperative parenteral nutrition enhanced by multivitamin on metabolic phenotype in postoperative gastric cancer pati</w:t>
      </w:r>
      <w:r w:rsidR="00EA056C" w:rsidRPr="00941C6C">
        <w:rPr>
          <w:rFonts w:ascii="Arial" w:hAnsi="Arial" w:cs="Arial"/>
        </w:rPr>
        <w:t>ents. Mol</w:t>
      </w:r>
      <w:r w:rsidR="0061592B" w:rsidRPr="00941C6C">
        <w:rPr>
          <w:rFonts w:ascii="Arial" w:hAnsi="Arial" w:cs="Arial"/>
        </w:rPr>
        <w:t>.</w:t>
      </w:r>
      <w:r w:rsidR="00EA056C" w:rsidRPr="00941C6C">
        <w:rPr>
          <w:rFonts w:ascii="Arial" w:hAnsi="Arial" w:cs="Arial"/>
        </w:rPr>
        <w:t xml:space="preserve"> </w:t>
      </w:r>
      <w:r w:rsidR="0061592B" w:rsidRPr="00941C6C">
        <w:rPr>
          <w:rFonts w:ascii="Arial" w:hAnsi="Arial" w:cs="Arial"/>
        </w:rPr>
        <w:t>N</w:t>
      </w:r>
      <w:r w:rsidR="00EA056C" w:rsidRPr="00941C6C">
        <w:rPr>
          <w:rFonts w:ascii="Arial" w:hAnsi="Arial" w:cs="Arial"/>
        </w:rPr>
        <w:t>utr</w:t>
      </w:r>
      <w:r w:rsidR="0061592B" w:rsidRPr="00941C6C">
        <w:rPr>
          <w:rFonts w:ascii="Arial" w:hAnsi="Arial" w:cs="Arial"/>
        </w:rPr>
        <w:t xml:space="preserve">. Food Res. </w:t>
      </w:r>
      <w:r w:rsidR="00EA056C" w:rsidRPr="00941C6C">
        <w:rPr>
          <w:rFonts w:ascii="Arial" w:hAnsi="Arial" w:cs="Arial"/>
        </w:rPr>
        <w:t>2018;62:e1700757.</w:t>
      </w:r>
    </w:p>
    <w:p w14:paraId="6FF6FFCB" w14:textId="1856AF16" w:rsidR="00923EF8" w:rsidRPr="00941C6C" w:rsidRDefault="00EB1DD8" w:rsidP="007E7233">
      <w:pPr>
        <w:pStyle w:val="EndNoteBibliography"/>
        <w:spacing w:before="0" w:beforeAutospacing="0" w:after="0" w:line="360" w:lineRule="auto"/>
        <w:rPr>
          <w:rFonts w:ascii="Arial" w:hAnsi="Arial" w:cs="Arial"/>
        </w:rPr>
      </w:pPr>
      <w:r w:rsidRPr="00941C6C">
        <w:rPr>
          <w:rFonts w:ascii="Arial" w:hAnsi="Arial" w:cs="Arial"/>
        </w:rPr>
        <w:t>49</w:t>
      </w:r>
      <w:r w:rsidR="00EA056C" w:rsidRPr="00941C6C">
        <w:rPr>
          <w:rFonts w:ascii="Arial" w:hAnsi="Arial" w:cs="Arial"/>
        </w:rPr>
        <w:t>.</w:t>
      </w:r>
      <w:r w:rsidR="00EA056C" w:rsidRPr="00941C6C">
        <w:rPr>
          <w:rFonts w:ascii="Arial" w:hAnsi="Arial" w:cs="Arial"/>
        </w:rPr>
        <w:tab/>
        <w:t xml:space="preserve">Luger M, Kruschitz R, Winzer E, Schindler K, Grabovac I, Kainberger F, et al. Changes in </w:t>
      </w:r>
      <w:r w:rsidR="0061592B" w:rsidRPr="00941C6C">
        <w:rPr>
          <w:rFonts w:ascii="Arial" w:hAnsi="Arial" w:cs="Arial"/>
        </w:rPr>
        <w:t>bone mineral density following weight loss induced by one-anastomosis gastric bypass in patients with vi</w:t>
      </w:r>
      <w:r w:rsidR="00EA056C" w:rsidRPr="00941C6C">
        <w:rPr>
          <w:rFonts w:ascii="Arial" w:hAnsi="Arial" w:cs="Arial"/>
        </w:rPr>
        <w:t xml:space="preserve">tamin D </w:t>
      </w:r>
      <w:r w:rsidR="0061592B" w:rsidRPr="00941C6C">
        <w:rPr>
          <w:rFonts w:ascii="Arial" w:hAnsi="Arial" w:cs="Arial"/>
        </w:rPr>
        <w:t>s</w:t>
      </w:r>
      <w:r w:rsidR="00EA056C" w:rsidRPr="00941C6C">
        <w:rPr>
          <w:rFonts w:ascii="Arial" w:hAnsi="Arial" w:cs="Arial"/>
        </w:rPr>
        <w:t xml:space="preserve">upplementation. Obesity </w:t>
      </w:r>
      <w:r w:rsidR="0061592B" w:rsidRPr="00941C6C">
        <w:rPr>
          <w:rFonts w:ascii="Arial" w:hAnsi="Arial" w:cs="Arial"/>
        </w:rPr>
        <w:t>S</w:t>
      </w:r>
      <w:r w:rsidR="00EA056C" w:rsidRPr="00941C6C">
        <w:rPr>
          <w:rFonts w:ascii="Arial" w:hAnsi="Arial" w:cs="Arial"/>
        </w:rPr>
        <w:t>urg</w:t>
      </w:r>
      <w:r w:rsidR="0061592B" w:rsidRPr="00941C6C">
        <w:rPr>
          <w:rFonts w:ascii="Arial" w:hAnsi="Arial" w:cs="Arial"/>
        </w:rPr>
        <w:t xml:space="preserve">. </w:t>
      </w:r>
      <w:r w:rsidR="00EA056C" w:rsidRPr="00941C6C">
        <w:rPr>
          <w:rFonts w:ascii="Arial" w:hAnsi="Arial" w:cs="Arial"/>
        </w:rPr>
        <w:t>2018;28:3454-</w:t>
      </w:r>
      <w:r w:rsidR="0061592B" w:rsidRPr="00941C6C">
        <w:rPr>
          <w:rFonts w:ascii="Arial" w:hAnsi="Arial" w:cs="Arial"/>
        </w:rPr>
        <w:t>34</w:t>
      </w:r>
      <w:r w:rsidR="00EA056C" w:rsidRPr="00941C6C">
        <w:rPr>
          <w:rFonts w:ascii="Arial" w:hAnsi="Arial" w:cs="Arial"/>
        </w:rPr>
        <w:t>65.</w:t>
      </w:r>
    </w:p>
    <w:p w14:paraId="71C00488" w14:textId="50878E6C" w:rsidR="00923EF8" w:rsidRPr="00941C6C" w:rsidRDefault="00EB1DD8" w:rsidP="007E7233">
      <w:pPr>
        <w:pStyle w:val="EndNoteBibliography"/>
        <w:spacing w:before="0" w:beforeAutospacing="0" w:after="0" w:line="360" w:lineRule="auto"/>
        <w:rPr>
          <w:rFonts w:ascii="Arial" w:hAnsi="Arial" w:cs="Arial"/>
        </w:rPr>
      </w:pPr>
      <w:r w:rsidRPr="00941C6C">
        <w:rPr>
          <w:rFonts w:ascii="Arial" w:hAnsi="Arial" w:cs="Arial"/>
        </w:rPr>
        <w:t>50</w:t>
      </w:r>
      <w:r w:rsidR="00EA056C" w:rsidRPr="00941C6C">
        <w:rPr>
          <w:rFonts w:ascii="Arial" w:hAnsi="Arial" w:cs="Arial"/>
        </w:rPr>
        <w:t>.</w:t>
      </w:r>
      <w:r w:rsidR="00EA056C" w:rsidRPr="00941C6C">
        <w:rPr>
          <w:rFonts w:ascii="Arial" w:hAnsi="Arial" w:cs="Arial"/>
        </w:rPr>
        <w:tab/>
        <w:t xml:space="preserve">Muschitz C, Kocijan R, Haschka J, Zendeli A, Pirker T, Geiger C, et al. The </w:t>
      </w:r>
      <w:r w:rsidR="00EF3E44" w:rsidRPr="00941C6C">
        <w:rPr>
          <w:rFonts w:ascii="Arial" w:hAnsi="Arial" w:cs="Arial"/>
        </w:rPr>
        <w:t>impact of vita</w:t>
      </w:r>
      <w:r w:rsidR="00EA056C" w:rsidRPr="00941C6C">
        <w:rPr>
          <w:rFonts w:ascii="Arial" w:hAnsi="Arial" w:cs="Arial"/>
        </w:rPr>
        <w:t xml:space="preserve">min D, </w:t>
      </w:r>
      <w:r w:rsidR="00EF3E44" w:rsidRPr="00941C6C">
        <w:rPr>
          <w:rFonts w:ascii="Arial" w:hAnsi="Arial" w:cs="Arial"/>
        </w:rPr>
        <w:t>calcium, protein supplementation, and physical exercise on bone metabolism after bariatric surger</w:t>
      </w:r>
      <w:r w:rsidR="00EA056C" w:rsidRPr="00941C6C">
        <w:rPr>
          <w:rFonts w:ascii="Arial" w:hAnsi="Arial" w:cs="Arial"/>
        </w:rPr>
        <w:t>y: The BABS Study. J</w:t>
      </w:r>
      <w:r w:rsidR="00EF3E44" w:rsidRPr="00941C6C">
        <w:rPr>
          <w:rFonts w:ascii="Arial" w:hAnsi="Arial" w:cs="Arial"/>
        </w:rPr>
        <w:t xml:space="preserve">. </w:t>
      </w:r>
      <w:r w:rsidR="00440428" w:rsidRPr="00941C6C">
        <w:rPr>
          <w:rFonts w:ascii="Arial" w:hAnsi="Arial" w:cs="Arial"/>
        </w:rPr>
        <w:t>B</w:t>
      </w:r>
      <w:r w:rsidR="00EA056C" w:rsidRPr="00941C6C">
        <w:rPr>
          <w:rFonts w:ascii="Arial" w:hAnsi="Arial" w:cs="Arial"/>
        </w:rPr>
        <w:t xml:space="preserve">one </w:t>
      </w:r>
      <w:r w:rsidR="00440428" w:rsidRPr="00941C6C">
        <w:rPr>
          <w:rFonts w:ascii="Arial" w:hAnsi="Arial" w:cs="Arial"/>
        </w:rPr>
        <w:t>M</w:t>
      </w:r>
      <w:r w:rsidR="00EA056C" w:rsidRPr="00941C6C">
        <w:rPr>
          <w:rFonts w:ascii="Arial" w:hAnsi="Arial" w:cs="Arial"/>
        </w:rPr>
        <w:t>in</w:t>
      </w:r>
      <w:r w:rsidR="00440428" w:rsidRPr="00941C6C">
        <w:rPr>
          <w:rFonts w:ascii="Arial" w:hAnsi="Arial" w:cs="Arial"/>
        </w:rPr>
        <w:t xml:space="preserve">. Res. </w:t>
      </w:r>
      <w:r w:rsidR="00EA056C" w:rsidRPr="00941C6C">
        <w:rPr>
          <w:rFonts w:ascii="Arial" w:hAnsi="Arial" w:cs="Arial"/>
        </w:rPr>
        <w:t>2016;31:672-</w:t>
      </w:r>
      <w:r w:rsidR="00440428" w:rsidRPr="00941C6C">
        <w:rPr>
          <w:rFonts w:ascii="Arial" w:hAnsi="Arial" w:cs="Arial"/>
        </w:rPr>
        <w:t>6</w:t>
      </w:r>
      <w:r w:rsidR="00EA056C" w:rsidRPr="00941C6C">
        <w:rPr>
          <w:rFonts w:ascii="Arial" w:hAnsi="Arial" w:cs="Arial"/>
        </w:rPr>
        <w:t>82.</w:t>
      </w:r>
    </w:p>
    <w:p w14:paraId="6E7AC3EC" w14:textId="7B6F9E3F" w:rsidR="00923EF8" w:rsidRPr="00941C6C" w:rsidRDefault="00EB1DD8" w:rsidP="007E7233">
      <w:pPr>
        <w:pStyle w:val="EndNoteBibliography"/>
        <w:spacing w:before="0" w:beforeAutospacing="0" w:after="0" w:line="360" w:lineRule="auto"/>
        <w:rPr>
          <w:rFonts w:ascii="Arial" w:hAnsi="Arial" w:cs="Arial"/>
        </w:rPr>
      </w:pPr>
      <w:r w:rsidRPr="00941C6C">
        <w:rPr>
          <w:rFonts w:ascii="Arial" w:hAnsi="Arial" w:cs="Arial"/>
        </w:rPr>
        <w:t>51</w:t>
      </w:r>
      <w:r w:rsidR="00EA056C" w:rsidRPr="00941C6C">
        <w:rPr>
          <w:rFonts w:ascii="Arial" w:hAnsi="Arial" w:cs="Arial"/>
        </w:rPr>
        <w:t>.</w:t>
      </w:r>
      <w:r w:rsidR="00EA056C" w:rsidRPr="00941C6C">
        <w:rPr>
          <w:rFonts w:ascii="Arial" w:hAnsi="Arial" w:cs="Arial"/>
        </w:rPr>
        <w:tab/>
        <w:t>Ruiz-Tovar J, Llavero C, Perez-Lopez M, Garcia-Marin A. Effects of the application of vitamin E and silicone dressings vs conventional dressings on incisional surgical site infection in elective laparoscopic colorectal surgery: a prospective randomized clinical trial. J</w:t>
      </w:r>
      <w:r w:rsidR="00440428" w:rsidRPr="00941C6C">
        <w:rPr>
          <w:rFonts w:ascii="Arial" w:hAnsi="Arial" w:cs="Arial"/>
        </w:rPr>
        <w:t xml:space="preserve">. </w:t>
      </w:r>
      <w:r w:rsidR="00EA056C" w:rsidRPr="00941C6C">
        <w:rPr>
          <w:rFonts w:ascii="Arial" w:hAnsi="Arial" w:cs="Arial"/>
        </w:rPr>
        <w:t xml:space="preserve"> </w:t>
      </w:r>
      <w:r w:rsidR="00440428" w:rsidRPr="00941C6C">
        <w:rPr>
          <w:rFonts w:ascii="Arial" w:hAnsi="Arial" w:cs="Arial"/>
        </w:rPr>
        <w:t>H</w:t>
      </w:r>
      <w:r w:rsidR="00EA056C" w:rsidRPr="00941C6C">
        <w:rPr>
          <w:rFonts w:ascii="Arial" w:hAnsi="Arial" w:cs="Arial"/>
        </w:rPr>
        <w:t>osp</w:t>
      </w:r>
      <w:r w:rsidR="00440428" w:rsidRPr="00941C6C">
        <w:rPr>
          <w:rFonts w:ascii="Arial" w:hAnsi="Arial" w:cs="Arial"/>
        </w:rPr>
        <w:t xml:space="preserve">. Inf. </w:t>
      </w:r>
      <w:r w:rsidR="00EA056C" w:rsidRPr="00941C6C">
        <w:rPr>
          <w:rFonts w:ascii="Arial" w:hAnsi="Arial" w:cs="Arial"/>
        </w:rPr>
        <w:t>2019;102:262-</w:t>
      </w:r>
      <w:r w:rsidR="00440428" w:rsidRPr="00941C6C">
        <w:rPr>
          <w:rFonts w:ascii="Arial" w:hAnsi="Arial" w:cs="Arial"/>
        </w:rPr>
        <w:t>26</w:t>
      </w:r>
      <w:r w:rsidR="00EA056C" w:rsidRPr="00941C6C">
        <w:rPr>
          <w:rFonts w:ascii="Arial" w:hAnsi="Arial" w:cs="Arial"/>
        </w:rPr>
        <w:t>6.</w:t>
      </w:r>
    </w:p>
    <w:p w14:paraId="76BB31F0" w14:textId="0416CF00" w:rsidR="00923EF8" w:rsidRPr="00941C6C" w:rsidRDefault="00EB1DD8" w:rsidP="007E7233">
      <w:pPr>
        <w:pStyle w:val="EndNoteBibliography"/>
        <w:spacing w:before="0" w:beforeAutospacing="0" w:after="0" w:line="360" w:lineRule="auto"/>
        <w:rPr>
          <w:rFonts w:ascii="Arial" w:hAnsi="Arial" w:cs="Arial"/>
        </w:rPr>
      </w:pPr>
      <w:r w:rsidRPr="00941C6C">
        <w:rPr>
          <w:rFonts w:ascii="Arial" w:hAnsi="Arial" w:cs="Arial"/>
        </w:rPr>
        <w:t>52</w:t>
      </w:r>
      <w:r w:rsidR="00EA056C" w:rsidRPr="00941C6C">
        <w:rPr>
          <w:rFonts w:ascii="Arial" w:hAnsi="Arial" w:cs="Arial"/>
        </w:rPr>
        <w:t>.</w:t>
      </w:r>
      <w:r w:rsidR="00EA056C" w:rsidRPr="00941C6C">
        <w:rPr>
          <w:rFonts w:ascii="Arial" w:hAnsi="Arial" w:cs="Arial"/>
        </w:rPr>
        <w:tab/>
        <w:t xml:space="preserve">Srichomchey P, Sukprasert S, Khulasittijinda N, Voravud N, Sahakitrungruang C, Lumjiaktase P. Vitamin D3 </w:t>
      </w:r>
      <w:r w:rsidR="00440428" w:rsidRPr="00941C6C">
        <w:rPr>
          <w:rFonts w:ascii="Arial" w:hAnsi="Arial" w:cs="Arial"/>
        </w:rPr>
        <w:t>supplementation promotes regulat</w:t>
      </w:r>
      <w:r w:rsidR="00EA056C" w:rsidRPr="00941C6C">
        <w:rPr>
          <w:rFonts w:ascii="Arial" w:hAnsi="Arial" w:cs="Arial"/>
        </w:rPr>
        <w:t>ory T-</w:t>
      </w:r>
      <w:r w:rsidR="00440428" w:rsidRPr="00941C6C">
        <w:rPr>
          <w:rFonts w:ascii="Arial" w:hAnsi="Arial" w:cs="Arial"/>
        </w:rPr>
        <w:t>cells to maintain immune homeostasis after surgery for early stages of colorectal can</w:t>
      </w:r>
      <w:r w:rsidR="00EA056C" w:rsidRPr="00941C6C">
        <w:rPr>
          <w:rFonts w:ascii="Arial" w:hAnsi="Arial" w:cs="Arial"/>
        </w:rPr>
        <w:t xml:space="preserve">cer. In </w:t>
      </w:r>
      <w:r w:rsidR="00440428" w:rsidRPr="00941C6C">
        <w:rPr>
          <w:rFonts w:ascii="Arial" w:hAnsi="Arial" w:cs="Arial"/>
        </w:rPr>
        <w:t>V</w:t>
      </w:r>
      <w:r w:rsidR="00EA056C" w:rsidRPr="00941C6C">
        <w:rPr>
          <w:rFonts w:ascii="Arial" w:hAnsi="Arial" w:cs="Arial"/>
        </w:rPr>
        <w:t>ivo 2023;3</w:t>
      </w:r>
      <w:r w:rsidR="00440428" w:rsidRPr="00941C6C">
        <w:rPr>
          <w:rFonts w:ascii="Arial" w:hAnsi="Arial" w:cs="Arial"/>
        </w:rPr>
        <w:t>7</w:t>
      </w:r>
      <w:r w:rsidR="00EA056C" w:rsidRPr="00941C6C">
        <w:rPr>
          <w:rFonts w:ascii="Arial" w:hAnsi="Arial" w:cs="Arial"/>
        </w:rPr>
        <w:t>:286-</w:t>
      </w:r>
      <w:r w:rsidR="00440428" w:rsidRPr="00941C6C">
        <w:rPr>
          <w:rFonts w:ascii="Arial" w:hAnsi="Arial" w:cs="Arial"/>
        </w:rPr>
        <w:t>2</w:t>
      </w:r>
      <w:r w:rsidR="00EA056C" w:rsidRPr="00941C6C">
        <w:rPr>
          <w:rFonts w:ascii="Arial" w:hAnsi="Arial" w:cs="Arial"/>
        </w:rPr>
        <w:t>93.</w:t>
      </w:r>
    </w:p>
    <w:p w14:paraId="0677B21C" w14:textId="7A0FED11" w:rsidR="00923EF8" w:rsidRPr="00941C6C" w:rsidRDefault="00EB1DD8" w:rsidP="007E7233">
      <w:pPr>
        <w:pStyle w:val="EndNoteBibliography"/>
        <w:spacing w:before="0" w:beforeAutospacing="0" w:after="0" w:line="360" w:lineRule="auto"/>
        <w:rPr>
          <w:rFonts w:ascii="Arial" w:hAnsi="Arial" w:cs="Arial"/>
          <w:lang w:val="es-ES"/>
        </w:rPr>
      </w:pPr>
      <w:r w:rsidRPr="00941C6C">
        <w:rPr>
          <w:rFonts w:ascii="Arial" w:hAnsi="Arial" w:cs="Arial"/>
        </w:rPr>
        <w:lastRenderedPageBreak/>
        <w:t>53</w:t>
      </w:r>
      <w:r w:rsidR="00EA056C" w:rsidRPr="00941C6C">
        <w:rPr>
          <w:rFonts w:ascii="Arial" w:hAnsi="Arial" w:cs="Arial"/>
        </w:rPr>
        <w:t>.</w:t>
      </w:r>
      <w:r w:rsidR="00EA056C" w:rsidRPr="00941C6C">
        <w:rPr>
          <w:rFonts w:ascii="Arial" w:hAnsi="Arial" w:cs="Arial"/>
        </w:rPr>
        <w:tab/>
        <w:t xml:space="preserve">Volonakis S, Koika V, Tzavelas G, Skopeliti M, Skroubis G, Kalfarentzos F, et al. Adequate vitamin D supplementation does not ameliorate bone loss following long limb-biliopancreatic diversion in morbidly obese women. </w:t>
      </w:r>
      <w:r w:rsidR="00EA056C" w:rsidRPr="00941C6C">
        <w:rPr>
          <w:rFonts w:ascii="Arial" w:hAnsi="Arial" w:cs="Arial"/>
          <w:lang w:val="es-ES"/>
        </w:rPr>
        <w:t>Hormones 2021;20:315-</w:t>
      </w:r>
      <w:r w:rsidR="00440428" w:rsidRPr="00941C6C">
        <w:rPr>
          <w:rFonts w:ascii="Arial" w:hAnsi="Arial" w:cs="Arial"/>
          <w:lang w:val="es-ES"/>
        </w:rPr>
        <w:t>3</w:t>
      </w:r>
      <w:r w:rsidR="00EA056C" w:rsidRPr="00941C6C">
        <w:rPr>
          <w:rFonts w:ascii="Arial" w:hAnsi="Arial" w:cs="Arial"/>
          <w:lang w:val="es-ES"/>
        </w:rPr>
        <w:t>21.</w:t>
      </w:r>
    </w:p>
    <w:p w14:paraId="38F8A1A2" w14:textId="50069C9C" w:rsidR="00923EF8" w:rsidRPr="00941C6C" w:rsidRDefault="00EB1DD8" w:rsidP="007E7233">
      <w:pPr>
        <w:pStyle w:val="EndNoteBibliography"/>
        <w:spacing w:before="0" w:beforeAutospacing="0" w:after="0" w:line="360" w:lineRule="auto"/>
        <w:rPr>
          <w:rFonts w:ascii="Arial" w:hAnsi="Arial" w:cs="Arial"/>
        </w:rPr>
      </w:pPr>
      <w:r w:rsidRPr="00941C6C">
        <w:rPr>
          <w:rFonts w:ascii="Arial" w:hAnsi="Arial" w:cs="Arial"/>
          <w:lang w:val="es-ES"/>
        </w:rPr>
        <w:t>54</w:t>
      </w:r>
      <w:r w:rsidR="00EA056C" w:rsidRPr="00941C6C">
        <w:rPr>
          <w:rFonts w:ascii="Arial" w:hAnsi="Arial" w:cs="Arial"/>
          <w:lang w:val="es-ES"/>
        </w:rPr>
        <w:t>.</w:t>
      </w:r>
      <w:r w:rsidR="00EA056C" w:rsidRPr="00941C6C">
        <w:rPr>
          <w:rFonts w:ascii="Arial" w:hAnsi="Arial" w:cs="Arial"/>
          <w:lang w:val="es-ES"/>
        </w:rPr>
        <w:tab/>
        <w:t xml:space="preserve">Urashima M, Ohdaira H, Akutsu T, Okada S, Yoshida M, Kitajima M, et al. </w:t>
      </w:r>
      <w:r w:rsidR="00EA056C" w:rsidRPr="00941C6C">
        <w:rPr>
          <w:rFonts w:ascii="Arial" w:hAnsi="Arial" w:cs="Arial"/>
        </w:rPr>
        <w:t xml:space="preserve">Effect of </w:t>
      </w:r>
      <w:r w:rsidR="00440428" w:rsidRPr="00941C6C">
        <w:rPr>
          <w:rFonts w:ascii="Arial" w:hAnsi="Arial" w:cs="Arial"/>
        </w:rPr>
        <w:t>v</w:t>
      </w:r>
      <w:r w:rsidR="00EA056C" w:rsidRPr="00941C6C">
        <w:rPr>
          <w:rFonts w:ascii="Arial" w:hAnsi="Arial" w:cs="Arial"/>
        </w:rPr>
        <w:t xml:space="preserve">itamin D </w:t>
      </w:r>
      <w:r w:rsidR="00440428" w:rsidRPr="00941C6C">
        <w:rPr>
          <w:rFonts w:ascii="Arial" w:hAnsi="Arial" w:cs="Arial"/>
        </w:rPr>
        <w:t>supplementation on relapse-free survival among patients with digestive tract canc</w:t>
      </w:r>
      <w:r w:rsidR="00EA056C" w:rsidRPr="00941C6C">
        <w:rPr>
          <w:rFonts w:ascii="Arial" w:hAnsi="Arial" w:cs="Arial"/>
        </w:rPr>
        <w:t>ers: The AMATERASU Randomized Clinical Trial. JAMA 2019;321:1361-</w:t>
      </w:r>
      <w:r w:rsidR="00440428" w:rsidRPr="00941C6C">
        <w:rPr>
          <w:rFonts w:ascii="Arial" w:hAnsi="Arial" w:cs="Arial"/>
        </w:rPr>
        <w:t>136</w:t>
      </w:r>
      <w:r w:rsidR="00EA056C" w:rsidRPr="00941C6C">
        <w:rPr>
          <w:rFonts w:ascii="Arial" w:hAnsi="Arial" w:cs="Arial"/>
        </w:rPr>
        <w:t>9.</w:t>
      </w:r>
    </w:p>
    <w:p w14:paraId="355D85F0" w14:textId="28B2FB31" w:rsidR="00923EF8" w:rsidRPr="00941C6C" w:rsidRDefault="00EB1DD8" w:rsidP="007E7233">
      <w:pPr>
        <w:pStyle w:val="EndNoteBibliography"/>
        <w:spacing w:before="0" w:beforeAutospacing="0" w:after="0" w:line="360" w:lineRule="auto"/>
        <w:rPr>
          <w:rFonts w:ascii="Arial" w:hAnsi="Arial" w:cs="Arial"/>
        </w:rPr>
      </w:pPr>
      <w:r w:rsidRPr="00941C6C">
        <w:rPr>
          <w:rFonts w:ascii="Arial" w:hAnsi="Arial" w:cs="Arial"/>
        </w:rPr>
        <w:t>55</w:t>
      </w:r>
      <w:r w:rsidR="00EA056C" w:rsidRPr="00941C6C">
        <w:rPr>
          <w:rFonts w:ascii="Arial" w:hAnsi="Arial" w:cs="Arial"/>
        </w:rPr>
        <w:t>.</w:t>
      </w:r>
      <w:r w:rsidR="00EA056C" w:rsidRPr="00941C6C">
        <w:rPr>
          <w:rFonts w:ascii="Arial" w:hAnsi="Arial" w:cs="Arial"/>
        </w:rPr>
        <w:tab/>
        <w:t xml:space="preserve">Yonaga H, Okada S, Akutsu T, Ohdaira H, Suzuki Y, Urashima M. Effect </w:t>
      </w:r>
      <w:r w:rsidR="00440428" w:rsidRPr="00941C6C">
        <w:rPr>
          <w:rFonts w:ascii="Arial" w:hAnsi="Arial" w:cs="Arial"/>
        </w:rPr>
        <w:t>m</w:t>
      </w:r>
      <w:r w:rsidR="00EA056C" w:rsidRPr="00941C6C">
        <w:rPr>
          <w:rFonts w:ascii="Arial" w:hAnsi="Arial" w:cs="Arial"/>
        </w:rPr>
        <w:t xml:space="preserve">odification of </w:t>
      </w:r>
      <w:r w:rsidR="00440428" w:rsidRPr="00941C6C">
        <w:rPr>
          <w:rFonts w:ascii="Arial" w:hAnsi="Arial" w:cs="Arial"/>
        </w:rPr>
        <w:t>v</w:t>
      </w:r>
      <w:r w:rsidR="00EA056C" w:rsidRPr="00941C6C">
        <w:rPr>
          <w:rFonts w:ascii="Arial" w:hAnsi="Arial" w:cs="Arial"/>
        </w:rPr>
        <w:t xml:space="preserve">itamin D </w:t>
      </w:r>
      <w:r w:rsidR="00440428" w:rsidRPr="00941C6C">
        <w:rPr>
          <w:rFonts w:ascii="Arial" w:hAnsi="Arial" w:cs="Arial"/>
        </w:rPr>
        <w:t xml:space="preserve">supplementation by histopathological characteristics on survival of patients with digestive tract cancer: post hoc analysis </w:t>
      </w:r>
      <w:r w:rsidR="00EA056C" w:rsidRPr="00941C6C">
        <w:rPr>
          <w:rFonts w:ascii="Arial" w:hAnsi="Arial" w:cs="Arial"/>
        </w:rPr>
        <w:t>of the AMATERASU Randomized Clinical Trial. Nutrients</w:t>
      </w:r>
      <w:r w:rsidR="00440428" w:rsidRPr="00941C6C">
        <w:rPr>
          <w:rFonts w:ascii="Arial" w:hAnsi="Arial" w:cs="Arial"/>
        </w:rPr>
        <w:t xml:space="preserve"> </w:t>
      </w:r>
      <w:r w:rsidR="00EA056C" w:rsidRPr="00941C6C">
        <w:rPr>
          <w:rFonts w:ascii="Arial" w:hAnsi="Arial" w:cs="Arial"/>
        </w:rPr>
        <w:t>2019;11</w:t>
      </w:r>
      <w:r w:rsidR="00440428" w:rsidRPr="00941C6C">
        <w:rPr>
          <w:rFonts w:ascii="Arial" w:hAnsi="Arial" w:cs="Arial"/>
        </w:rPr>
        <w:t>:</w:t>
      </w:r>
      <w:r w:rsidR="002A07C2" w:rsidRPr="00941C6C">
        <w:rPr>
          <w:rFonts w:ascii="Arial" w:hAnsi="Arial" w:cs="Arial"/>
        </w:rPr>
        <w:t>2547</w:t>
      </w:r>
      <w:r w:rsidR="00EA056C" w:rsidRPr="00941C6C">
        <w:rPr>
          <w:rFonts w:ascii="Arial" w:hAnsi="Arial" w:cs="Arial"/>
        </w:rPr>
        <w:t>.</w:t>
      </w:r>
    </w:p>
    <w:p w14:paraId="5FE829F8" w14:textId="755B5D91" w:rsidR="00923EF8" w:rsidRPr="00941C6C" w:rsidRDefault="00EB1DD8" w:rsidP="007E7233">
      <w:pPr>
        <w:pStyle w:val="EndNoteBibliography"/>
        <w:spacing w:before="0" w:beforeAutospacing="0" w:after="0" w:line="360" w:lineRule="auto"/>
        <w:rPr>
          <w:rFonts w:ascii="Arial" w:hAnsi="Arial" w:cs="Arial"/>
        </w:rPr>
      </w:pPr>
      <w:r w:rsidRPr="00941C6C">
        <w:rPr>
          <w:rFonts w:ascii="Arial" w:hAnsi="Arial" w:cs="Arial"/>
        </w:rPr>
        <w:t>56</w:t>
      </w:r>
      <w:r w:rsidR="00EA056C" w:rsidRPr="00941C6C">
        <w:rPr>
          <w:rFonts w:ascii="Arial" w:hAnsi="Arial" w:cs="Arial"/>
        </w:rPr>
        <w:t>.</w:t>
      </w:r>
      <w:r w:rsidR="00EA056C" w:rsidRPr="00941C6C">
        <w:rPr>
          <w:rFonts w:ascii="Arial" w:hAnsi="Arial" w:cs="Arial"/>
        </w:rPr>
        <w:tab/>
        <w:t>Marin FA, Verlengia R, Crisp AH, Sousa Novais PF, Rasera-Junior I, De Oliveira MRM. Micronutrient supplementation in gastric bypass surgery: prospective study on inflammation and iron metabolism in premenopausal women. Nutr</w:t>
      </w:r>
      <w:r w:rsidR="00440428" w:rsidRPr="00941C6C">
        <w:rPr>
          <w:rFonts w:ascii="Arial" w:hAnsi="Arial" w:cs="Arial"/>
        </w:rPr>
        <w:t>.</w:t>
      </w:r>
      <w:r w:rsidR="00EA056C" w:rsidRPr="00941C6C">
        <w:rPr>
          <w:rFonts w:ascii="Arial" w:hAnsi="Arial" w:cs="Arial"/>
        </w:rPr>
        <w:t xml:space="preserve"> </w:t>
      </w:r>
      <w:r w:rsidR="00440428" w:rsidRPr="00941C6C">
        <w:rPr>
          <w:rFonts w:ascii="Arial" w:hAnsi="Arial" w:cs="Arial"/>
        </w:rPr>
        <w:t>H</w:t>
      </w:r>
      <w:r w:rsidR="00EA056C" w:rsidRPr="00941C6C">
        <w:rPr>
          <w:rFonts w:ascii="Arial" w:hAnsi="Arial" w:cs="Arial"/>
        </w:rPr>
        <w:t>osp. 2017;34:369-</w:t>
      </w:r>
      <w:r w:rsidR="00440428" w:rsidRPr="00941C6C">
        <w:rPr>
          <w:rFonts w:ascii="Arial" w:hAnsi="Arial" w:cs="Arial"/>
        </w:rPr>
        <w:t>3</w:t>
      </w:r>
      <w:r w:rsidR="00EA056C" w:rsidRPr="00941C6C">
        <w:rPr>
          <w:rFonts w:ascii="Arial" w:hAnsi="Arial" w:cs="Arial"/>
        </w:rPr>
        <w:t>75.</w:t>
      </w:r>
    </w:p>
    <w:p w14:paraId="689EEA81" w14:textId="4D216A8D" w:rsidR="00FC4349" w:rsidRPr="00941C6C" w:rsidRDefault="00EB1DD8" w:rsidP="007E7233">
      <w:pPr>
        <w:pStyle w:val="EndNoteBibliography"/>
        <w:spacing w:before="0" w:beforeAutospacing="0" w:after="0" w:line="360" w:lineRule="auto"/>
        <w:rPr>
          <w:rFonts w:ascii="Arial" w:hAnsi="Arial" w:cs="Arial"/>
        </w:rPr>
      </w:pPr>
      <w:r w:rsidRPr="00941C6C">
        <w:rPr>
          <w:rFonts w:ascii="Arial" w:hAnsi="Arial" w:cs="Arial"/>
        </w:rPr>
        <w:t>57</w:t>
      </w:r>
      <w:r w:rsidR="00EA056C" w:rsidRPr="00941C6C">
        <w:rPr>
          <w:rFonts w:ascii="Arial" w:hAnsi="Arial" w:cs="Arial"/>
        </w:rPr>
        <w:t>.</w:t>
      </w:r>
      <w:r w:rsidR="00EA056C" w:rsidRPr="00941C6C">
        <w:rPr>
          <w:rFonts w:ascii="Arial" w:hAnsi="Arial" w:cs="Arial"/>
        </w:rPr>
        <w:tab/>
        <w:t>Torgerson DJ, Roberts C. Understanding controlled trials. Randomisation methods: concealment. B</w:t>
      </w:r>
      <w:r w:rsidR="00440428" w:rsidRPr="00941C6C">
        <w:rPr>
          <w:rFonts w:ascii="Arial" w:hAnsi="Arial" w:cs="Arial"/>
        </w:rPr>
        <w:t>MJ</w:t>
      </w:r>
      <w:r w:rsidR="00EA056C" w:rsidRPr="00941C6C">
        <w:rPr>
          <w:rFonts w:ascii="Arial" w:hAnsi="Arial" w:cs="Arial"/>
        </w:rPr>
        <w:t xml:space="preserve"> 1999;319:375-</w:t>
      </w:r>
      <w:r w:rsidR="00440428" w:rsidRPr="00941C6C">
        <w:rPr>
          <w:rFonts w:ascii="Arial" w:hAnsi="Arial" w:cs="Arial"/>
        </w:rPr>
        <w:t>37</w:t>
      </w:r>
      <w:r w:rsidR="00EA056C" w:rsidRPr="00941C6C">
        <w:rPr>
          <w:rFonts w:ascii="Arial" w:hAnsi="Arial" w:cs="Arial"/>
        </w:rPr>
        <w:t>6.</w:t>
      </w:r>
    </w:p>
    <w:p w14:paraId="339747C8" w14:textId="546C465C" w:rsidR="00FE4478" w:rsidRPr="00941C6C" w:rsidRDefault="00EB1DD8" w:rsidP="007E7233">
      <w:pPr>
        <w:pStyle w:val="EndNoteBibliography"/>
        <w:spacing w:before="0" w:beforeAutospacing="0" w:after="0" w:line="360" w:lineRule="auto"/>
        <w:rPr>
          <w:rFonts w:ascii="Arial" w:hAnsi="Arial" w:cs="Arial"/>
        </w:rPr>
      </w:pPr>
      <w:r w:rsidRPr="00941C6C">
        <w:rPr>
          <w:rFonts w:ascii="Arial" w:hAnsi="Arial" w:cs="Arial"/>
        </w:rPr>
        <w:t>58</w:t>
      </w:r>
      <w:r w:rsidR="00EA056C" w:rsidRPr="00941C6C">
        <w:rPr>
          <w:rFonts w:ascii="Arial" w:hAnsi="Arial" w:cs="Arial"/>
        </w:rPr>
        <w:t>.</w:t>
      </w:r>
      <w:r w:rsidR="00EA056C" w:rsidRPr="00941C6C">
        <w:rPr>
          <w:rFonts w:ascii="Arial" w:hAnsi="Arial" w:cs="Arial"/>
        </w:rPr>
        <w:tab/>
        <w:t xml:space="preserve">Rebelos E, Tentolouris N, Jude E. The role of vitamin D in health and disease: a narrative review on the mechanisms linking vitamin D with </w:t>
      </w:r>
      <w:r w:rsidR="004F6F23" w:rsidRPr="00941C6C">
        <w:rPr>
          <w:rFonts w:ascii="Arial" w:hAnsi="Arial" w:cs="Arial"/>
        </w:rPr>
        <w:t>d</w:t>
      </w:r>
      <w:r w:rsidR="00EA056C" w:rsidRPr="00941C6C">
        <w:rPr>
          <w:rFonts w:ascii="Arial" w:hAnsi="Arial" w:cs="Arial"/>
        </w:rPr>
        <w:t>isease and the effects of supplementation. Drugs 2023;83:665-685.</w:t>
      </w:r>
    </w:p>
    <w:p w14:paraId="4DA9933B" w14:textId="58D41C59" w:rsidR="00FE4478" w:rsidRPr="00941C6C" w:rsidRDefault="00EB1DD8" w:rsidP="007E7233">
      <w:pPr>
        <w:pStyle w:val="EndNoteBibliography"/>
        <w:spacing w:before="0" w:beforeAutospacing="0" w:after="0" w:line="360" w:lineRule="auto"/>
        <w:rPr>
          <w:rFonts w:ascii="Arial" w:hAnsi="Arial" w:cs="Arial"/>
        </w:rPr>
      </w:pPr>
      <w:r w:rsidRPr="00941C6C">
        <w:rPr>
          <w:rFonts w:ascii="Arial" w:hAnsi="Arial" w:cs="Arial"/>
        </w:rPr>
        <w:t>59</w:t>
      </w:r>
      <w:r w:rsidR="00EA056C" w:rsidRPr="00941C6C">
        <w:rPr>
          <w:rFonts w:ascii="Arial" w:hAnsi="Arial" w:cs="Arial"/>
        </w:rPr>
        <w:t>.</w:t>
      </w:r>
      <w:r w:rsidR="00EA056C" w:rsidRPr="00941C6C">
        <w:rPr>
          <w:rFonts w:ascii="Arial" w:hAnsi="Arial" w:cs="Arial"/>
        </w:rPr>
        <w:tab/>
        <w:t>Deeb KK, Trump DL, Johnson CS. Vitamin D signalling pathways in cancer: potential for anticancer therapeutics. Nat. Rev. Cancer 2007;7:684-700.</w:t>
      </w:r>
    </w:p>
    <w:p w14:paraId="7D821486" w14:textId="5C5075DF" w:rsidR="00FE4478" w:rsidRPr="00941C6C" w:rsidRDefault="00EB1DD8" w:rsidP="007E7233">
      <w:pPr>
        <w:pStyle w:val="EndNoteBibliography"/>
        <w:spacing w:before="0" w:beforeAutospacing="0" w:after="0" w:line="360" w:lineRule="auto"/>
        <w:rPr>
          <w:rFonts w:ascii="Arial" w:hAnsi="Arial" w:cs="Arial"/>
        </w:rPr>
      </w:pPr>
      <w:r w:rsidRPr="00941C6C">
        <w:rPr>
          <w:rFonts w:ascii="Arial" w:hAnsi="Arial" w:cs="Arial"/>
        </w:rPr>
        <w:t>60</w:t>
      </w:r>
      <w:r w:rsidR="00EA056C" w:rsidRPr="00941C6C">
        <w:rPr>
          <w:rFonts w:ascii="Arial" w:hAnsi="Arial" w:cs="Arial"/>
        </w:rPr>
        <w:t>.</w:t>
      </w:r>
      <w:r w:rsidR="00EA056C" w:rsidRPr="00941C6C">
        <w:rPr>
          <w:rFonts w:ascii="Arial" w:hAnsi="Arial" w:cs="Arial"/>
        </w:rPr>
        <w:tab/>
        <w:t>Abe E, Miyaura C, Sakagami H, Takeda M, Konno K, Yamazaki T, et al. Differentiation of mouse myeloid leukemia cells induced by 1 alpha,25-dihydroxyvitamin D3. Proc. Natl. Acad. Sci. U S A. 1981;78:4990-4.</w:t>
      </w:r>
    </w:p>
    <w:p w14:paraId="1178BAD6" w14:textId="2A5D3EA6" w:rsidR="00FE4478" w:rsidRPr="00941C6C" w:rsidRDefault="00492885" w:rsidP="007E7233">
      <w:pPr>
        <w:pStyle w:val="EndNoteBibliography"/>
        <w:spacing w:before="0" w:beforeAutospacing="0" w:after="0" w:line="360" w:lineRule="auto"/>
        <w:rPr>
          <w:rFonts w:ascii="Arial" w:hAnsi="Arial" w:cs="Arial"/>
        </w:rPr>
      </w:pPr>
      <w:r w:rsidRPr="00941C6C">
        <w:rPr>
          <w:rFonts w:ascii="Arial" w:hAnsi="Arial" w:cs="Arial"/>
        </w:rPr>
        <w:t>61</w:t>
      </w:r>
      <w:r w:rsidR="00EA056C" w:rsidRPr="00941C6C">
        <w:rPr>
          <w:rFonts w:ascii="Arial" w:hAnsi="Arial" w:cs="Arial"/>
        </w:rPr>
        <w:t>.</w:t>
      </w:r>
      <w:r w:rsidR="00EA056C" w:rsidRPr="00941C6C">
        <w:rPr>
          <w:rFonts w:ascii="Arial" w:hAnsi="Arial" w:cs="Arial"/>
        </w:rPr>
        <w:tab/>
        <w:t>Helming L, Böse J, Ehrchen J, Schiebe S, Frahm T, Geffers R, et al. 1alpha,25-Dihydroxyvitamin D3 is a potent suppressor of interferon gamma-mediated macrophage activation. Blood 2005;106:4351-4358.</w:t>
      </w:r>
    </w:p>
    <w:p w14:paraId="5FA45066" w14:textId="56393D98" w:rsidR="00FE4478" w:rsidRPr="00941C6C" w:rsidRDefault="00492885" w:rsidP="007E7233">
      <w:pPr>
        <w:pStyle w:val="EndNoteBibliography"/>
        <w:spacing w:before="0" w:beforeAutospacing="0" w:after="0" w:line="360" w:lineRule="auto"/>
        <w:rPr>
          <w:rFonts w:ascii="Arial" w:hAnsi="Arial" w:cs="Arial"/>
        </w:rPr>
      </w:pPr>
      <w:r w:rsidRPr="00941C6C">
        <w:rPr>
          <w:rFonts w:ascii="Arial" w:hAnsi="Arial" w:cs="Arial"/>
        </w:rPr>
        <w:t>62</w:t>
      </w:r>
      <w:r w:rsidR="00EA056C" w:rsidRPr="00941C6C">
        <w:rPr>
          <w:rFonts w:ascii="Arial" w:hAnsi="Arial" w:cs="Arial"/>
        </w:rPr>
        <w:t>.</w:t>
      </w:r>
      <w:r w:rsidR="00EA056C" w:rsidRPr="00941C6C">
        <w:rPr>
          <w:rFonts w:ascii="Arial" w:hAnsi="Arial" w:cs="Arial"/>
        </w:rPr>
        <w:tab/>
        <w:t>Bruce D, Ooi JH, Yu S, Cantorna MT. Vitamin D and host resistance to infection? Putting the cart in front of the horse. Exp. Biol. Med. 2010;235:921-927.</w:t>
      </w:r>
    </w:p>
    <w:p w14:paraId="3DAD3CC9" w14:textId="6CFCE182" w:rsidR="00FE4478" w:rsidRPr="00941C6C" w:rsidRDefault="001B41E8" w:rsidP="007E7233">
      <w:pPr>
        <w:pStyle w:val="EndNoteBibliography"/>
        <w:spacing w:before="0" w:beforeAutospacing="0" w:after="0" w:line="360" w:lineRule="auto"/>
        <w:rPr>
          <w:rFonts w:ascii="Arial" w:hAnsi="Arial" w:cs="Arial"/>
          <w:lang w:val="es-ES"/>
        </w:rPr>
      </w:pPr>
      <w:r w:rsidRPr="00941C6C">
        <w:rPr>
          <w:rFonts w:ascii="Arial" w:hAnsi="Arial" w:cs="Arial"/>
        </w:rPr>
        <w:lastRenderedPageBreak/>
        <w:t>63</w:t>
      </w:r>
      <w:r w:rsidR="00EA056C" w:rsidRPr="00941C6C">
        <w:rPr>
          <w:rFonts w:ascii="Arial" w:hAnsi="Arial" w:cs="Arial"/>
        </w:rPr>
        <w:t>.</w:t>
      </w:r>
      <w:r w:rsidR="00EA056C" w:rsidRPr="00941C6C">
        <w:rPr>
          <w:rFonts w:ascii="Arial" w:hAnsi="Arial" w:cs="Arial"/>
        </w:rPr>
        <w:tab/>
        <w:t xml:space="preserve">Raftery T, Martineau AR, Greiller CL, Ghosh S, McNamara D, Bennett K, et al. Effects of vitamin D supplementation on intestinal permeability, cathelicidin and disease markers in Crohn's disease: Results from a randomised double-blind placebo-controlled study. </w:t>
      </w:r>
      <w:r w:rsidR="00EA056C" w:rsidRPr="00941C6C">
        <w:rPr>
          <w:rFonts w:ascii="Arial" w:hAnsi="Arial" w:cs="Arial"/>
          <w:lang w:val="es-ES"/>
        </w:rPr>
        <w:t>United Eur. Gastroenterol. J. 2015;3:294-302.</w:t>
      </w:r>
    </w:p>
    <w:p w14:paraId="3A01BBCB" w14:textId="3C642AA5" w:rsidR="00FE4478" w:rsidRPr="00941C6C" w:rsidRDefault="001B41E8" w:rsidP="007E7233">
      <w:pPr>
        <w:pStyle w:val="EndNoteBibliography"/>
        <w:spacing w:before="0" w:beforeAutospacing="0" w:after="0" w:line="360" w:lineRule="auto"/>
        <w:rPr>
          <w:rFonts w:ascii="Arial" w:hAnsi="Arial" w:cs="Arial"/>
        </w:rPr>
      </w:pPr>
      <w:r w:rsidRPr="00941C6C">
        <w:rPr>
          <w:rFonts w:ascii="Arial" w:hAnsi="Arial" w:cs="Arial"/>
          <w:lang w:val="es-ES"/>
        </w:rPr>
        <w:t>64</w:t>
      </w:r>
      <w:r w:rsidR="00EA056C" w:rsidRPr="00941C6C">
        <w:rPr>
          <w:rFonts w:ascii="Arial" w:hAnsi="Arial" w:cs="Arial"/>
          <w:lang w:val="es-ES"/>
        </w:rPr>
        <w:t>.</w:t>
      </w:r>
      <w:r w:rsidR="00EA056C" w:rsidRPr="00941C6C">
        <w:rPr>
          <w:rFonts w:ascii="Arial" w:hAnsi="Arial" w:cs="Arial"/>
          <w:lang w:val="es-ES"/>
        </w:rPr>
        <w:tab/>
        <w:t xml:space="preserve">da Cunha MS, Siqueira EM, Trindade LS, Arruda SF. </w:t>
      </w:r>
      <w:r w:rsidR="00EA056C" w:rsidRPr="00941C6C">
        <w:rPr>
          <w:rFonts w:ascii="Arial" w:hAnsi="Arial" w:cs="Arial"/>
        </w:rPr>
        <w:t>Vitamin A deficiency modulates iron metabolism via ineffective erythropoiesis. J. Nutr</w:t>
      </w:r>
      <w:r w:rsidR="00C6040F" w:rsidRPr="00941C6C">
        <w:rPr>
          <w:rFonts w:ascii="Arial" w:hAnsi="Arial" w:cs="Arial"/>
        </w:rPr>
        <w:t>.</w:t>
      </w:r>
      <w:r w:rsidR="00EA056C" w:rsidRPr="00941C6C">
        <w:rPr>
          <w:rFonts w:ascii="Arial" w:hAnsi="Arial" w:cs="Arial"/>
        </w:rPr>
        <w:t xml:space="preserve"> Biochem. 2014;25:1035-</w:t>
      </w:r>
      <w:r w:rsidR="00C6040F" w:rsidRPr="00941C6C">
        <w:rPr>
          <w:rFonts w:ascii="Arial" w:hAnsi="Arial" w:cs="Arial"/>
        </w:rPr>
        <w:t>10</w:t>
      </w:r>
      <w:r w:rsidR="00EA056C" w:rsidRPr="00941C6C">
        <w:rPr>
          <w:rFonts w:ascii="Arial" w:hAnsi="Arial" w:cs="Arial"/>
        </w:rPr>
        <w:t>44.</w:t>
      </w:r>
    </w:p>
    <w:p w14:paraId="6F8E2D3D" w14:textId="69C4BD80" w:rsidR="00FE4478" w:rsidRPr="00941C6C" w:rsidRDefault="001B41E8" w:rsidP="007E7233">
      <w:pPr>
        <w:pStyle w:val="EndNoteBibliography"/>
        <w:spacing w:before="0" w:beforeAutospacing="0" w:after="0" w:line="360" w:lineRule="auto"/>
        <w:rPr>
          <w:rFonts w:ascii="Arial" w:hAnsi="Arial" w:cs="Arial"/>
        </w:rPr>
      </w:pPr>
      <w:r w:rsidRPr="00941C6C">
        <w:rPr>
          <w:rFonts w:ascii="Arial" w:hAnsi="Arial" w:cs="Arial"/>
        </w:rPr>
        <w:t>65</w:t>
      </w:r>
      <w:r w:rsidR="00EA056C" w:rsidRPr="00941C6C">
        <w:rPr>
          <w:rFonts w:ascii="Arial" w:hAnsi="Arial" w:cs="Arial"/>
        </w:rPr>
        <w:t>.</w:t>
      </w:r>
      <w:r w:rsidR="00EA056C" w:rsidRPr="00941C6C">
        <w:rPr>
          <w:rFonts w:ascii="Arial" w:hAnsi="Arial" w:cs="Arial"/>
        </w:rPr>
        <w:tab/>
        <w:t>Jiang Q. Natural forms of vitamin E: metabolism, antioxidant, and anti-inflammatory activities and their role in disease prevention and therapy. Free Rad. Biol. Med. 2014;72:76-90.</w:t>
      </w:r>
    </w:p>
    <w:p w14:paraId="3C6A7CD7" w14:textId="3BA6D53B" w:rsidR="00FE4478" w:rsidRPr="00941C6C" w:rsidRDefault="001B41E8" w:rsidP="007E7233">
      <w:pPr>
        <w:pStyle w:val="EndNoteBibliography"/>
        <w:spacing w:before="0" w:beforeAutospacing="0" w:after="0" w:line="360" w:lineRule="auto"/>
        <w:rPr>
          <w:rFonts w:ascii="Arial" w:hAnsi="Arial" w:cs="Arial"/>
        </w:rPr>
      </w:pPr>
      <w:r w:rsidRPr="00941C6C">
        <w:rPr>
          <w:rFonts w:ascii="Arial" w:hAnsi="Arial" w:cs="Arial"/>
        </w:rPr>
        <w:t>66</w:t>
      </w:r>
      <w:r w:rsidR="00EA056C" w:rsidRPr="00941C6C">
        <w:rPr>
          <w:rFonts w:ascii="Arial" w:hAnsi="Arial" w:cs="Arial"/>
        </w:rPr>
        <w:t>.</w:t>
      </w:r>
      <w:r w:rsidR="00EA056C" w:rsidRPr="00941C6C">
        <w:rPr>
          <w:rFonts w:ascii="Arial" w:hAnsi="Arial" w:cs="Arial"/>
        </w:rPr>
        <w:tab/>
        <w:t>Shen H, Zhan B. Effect of vitamin E on stroke-associated pneumonia. J. Int. Med. Res. 2020;48:300060520949657.</w:t>
      </w:r>
    </w:p>
    <w:p w14:paraId="5C440B5C" w14:textId="2579BB6D" w:rsidR="00FE4478" w:rsidRPr="00941C6C" w:rsidRDefault="001B41E8" w:rsidP="007E7233">
      <w:pPr>
        <w:pStyle w:val="EndNoteBibliography"/>
        <w:spacing w:before="0" w:beforeAutospacing="0" w:after="0" w:line="360" w:lineRule="auto"/>
        <w:rPr>
          <w:rFonts w:ascii="Arial" w:hAnsi="Arial" w:cs="Arial"/>
        </w:rPr>
      </w:pPr>
      <w:r w:rsidRPr="00941C6C">
        <w:rPr>
          <w:rFonts w:ascii="Arial" w:hAnsi="Arial" w:cs="Arial"/>
        </w:rPr>
        <w:t>67</w:t>
      </w:r>
      <w:r w:rsidR="00EA056C" w:rsidRPr="00941C6C">
        <w:rPr>
          <w:rFonts w:ascii="Arial" w:hAnsi="Arial" w:cs="Arial"/>
        </w:rPr>
        <w:t>.</w:t>
      </w:r>
      <w:r w:rsidR="00EA056C" w:rsidRPr="00941C6C">
        <w:rPr>
          <w:rFonts w:ascii="Arial" w:hAnsi="Arial" w:cs="Arial"/>
        </w:rPr>
        <w:tab/>
        <w:t>Di Lonardo A, De Rosa M, Graziano A, Pascone C, Lucattelli E. Effectiveness of topical α-</w:t>
      </w:r>
      <w:r w:rsidR="00291306" w:rsidRPr="00941C6C">
        <w:rPr>
          <w:rFonts w:ascii="Arial" w:hAnsi="Arial" w:cs="Arial"/>
        </w:rPr>
        <w:t>t</w:t>
      </w:r>
      <w:r w:rsidR="00EA056C" w:rsidRPr="00941C6C">
        <w:rPr>
          <w:rFonts w:ascii="Arial" w:hAnsi="Arial" w:cs="Arial"/>
        </w:rPr>
        <w:t xml:space="preserve">ocopherol </w:t>
      </w:r>
      <w:r w:rsidR="00291306" w:rsidRPr="00941C6C">
        <w:rPr>
          <w:rFonts w:ascii="Arial" w:hAnsi="Arial" w:cs="Arial"/>
        </w:rPr>
        <w:t>a</w:t>
      </w:r>
      <w:r w:rsidR="00EA056C" w:rsidRPr="00941C6C">
        <w:rPr>
          <w:rFonts w:ascii="Arial" w:hAnsi="Arial" w:cs="Arial"/>
        </w:rPr>
        <w:t>cetate in burn infection treatment. Ann. Burns Fire Dis. 2019;32:282-</w:t>
      </w:r>
      <w:r w:rsidR="00D05B68" w:rsidRPr="00941C6C">
        <w:rPr>
          <w:rFonts w:ascii="Arial" w:hAnsi="Arial" w:cs="Arial"/>
        </w:rPr>
        <w:t>28</w:t>
      </w:r>
      <w:r w:rsidR="00EA056C" w:rsidRPr="00941C6C">
        <w:rPr>
          <w:rFonts w:ascii="Arial" w:hAnsi="Arial" w:cs="Arial"/>
        </w:rPr>
        <w:t>8.</w:t>
      </w:r>
    </w:p>
    <w:p w14:paraId="4EC324FF" w14:textId="5D92AD4C" w:rsidR="006240E5" w:rsidRPr="00941C6C" w:rsidRDefault="001B41E8" w:rsidP="007E7233">
      <w:pPr>
        <w:pStyle w:val="EndNoteBibliography"/>
        <w:spacing w:before="0" w:beforeAutospacing="0" w:after="0" w:line="360" w:lineRule="auto"/>
        <w:rPr>
          <w:rFonts w:ascii="Arial" w:hAnsi="Arial" w:cs="Arial"/>
          <w:lang w:val="en-GB"/>
        </w:rPr>
      </w:pPr>
      <w:r w:rsidRPr="00941C6C">
        <w:rPr>
          <w:rFonts w:ascii="Arial" w:hAnsi="Arial" w:cs="Arial"/>
        </w:rPr>
        <w:t>68</w:t>
      </w:r>
      <w:r w:rsidR="00EA056C" w:rsidRPr="00941C6C">
        <w:rPr>
          <w:rFonts w:ascii="Arial" w:hAnsi="Arial" w:cs="Arial"/>
        </w:rPr>
        <w:t>.</w:t>
      </w:r>
      <w:r w:rsidR="00EA056C" w:rsidRPr="00941C6C">
        <w:rPr>
          <w:rFonts w:ascii="Arial" w:hAnsi="Arial" w:cs="Arial"/>
        </w:rPr>
        <w:tab/>
        <w:t>Kim EJ, Bu SY, Sung MK, Kang MH, Choi MK. Analysis of antioxidant and anti-inflammatory activity of silicon in murine macrophages. Biol. Trace Elem. Res. 2013;156:329-337.</w:t>
      </w:r>
    </w:p>
    <w:p w14:paraId="576C7BC2" w14:textId="053E831F" w:rsidR="00FE4478" w:rsidRPr="00941C6C" w:rsidRDefault="00AE1D40" w:rsidP="007E7233">
      <w:pPr>
        <w:pStyle w:val="EndNoteBibliography"/>
        <w:spacing w:before="0" w:beforeAutospacing="0" w:after="0" w:line="360" w:lineRule="auto"/>
        <w:rPr>
          <w:rFonts w:ascii="Arial" w:hAnsi="Arial" w:cs="Arial"/>
        </w:rPr>
      </w:pPr>
      <w:r w:rsidRPr="00941C6C">
        <w:rPr>
          <w:rFonts w:ascii="Arial" w:hAnsi="Arial" w:cs="Arial"/>
          <w:lang w:val="en-GB"/>
        </w:rPr>
        <w:t>69</w:t>
      </w:r>
      <w:r w:rsidR="00EA056C" w:rsidRPr="00941C6C">
        <w:rPr>
          <w:rFonts w:ascii="Arial" w:hAnsi="Arial" w:cs="Arial"/>
          <w:lang w:val="en-GB"/>
        </w:rPr>
        <w:t>.</w:t>
      </w:r>
      <w:r w:rsidR="00EA056C" w:rsidRPr="00941C6C">
        <w:rPr>
          <w:rFonts w:ascii="Arial" w:hAnsi="Arial" w:cs="Arial"/>
          <w:lang w:val="en-GB"/>
        </w:rPr>
        <w:tab/>
      </w:r>
      <w:r w:rsidR="00EA056C" w:rsidRPr="00941C6C">
        <w:rPr>
          <w:rFonts w:ascii="Arial" w:hAnsi="Arial" w:cs="Arial"/>
        </w:rPr>
        <w:t>Reifen R. Vitamin A as an anti-inflammatory agent. Proc. Nutr. Soc. 2002;61:397-400.</w:t>
      </w:r>
    </w:p>
    <w:p w14:paraId="77D4953E" w14:textId="4A38F0B6" w:rsidR="00FE4478" w:rsidRPr="00941C6C" w:rsidRDefault="00AE1D40" w:rsidP="007E7233">
      <w:pPr>
        <w:pStyle w:val="EndNoteBibliography"/>
        <w:spacing w:before="0" w:beforeAutospacing="0" w:line="360" w:lineRule="auto"/>
        <w:rPr>
          <w:rFonts w:ascii="Arial" w:hAnsi="Arial" w:cs="Arial"/>
        </w:rPr>
      </w:pPr>
      <w:r w:rsidRPr="00941C6C">
        <w:rPr>
          <w:rFonts w:ascii="Arial" w:hAnsi="Arial" w:cs="Arial"/>
        </w:rPr>
        <w:t>70</w:t>
      </w:r>
      <w:r w:rsidR="00EA056C" w:rsidRPr="00941C6C">
        <w:rPr>
          <w:rFonts w:ascii="Arial" w:hAnsi="Arial" w:cs="Arial"/>
        </w:rPr>
        <w:t>.</w:t>
      </w:r>
      <w:r w:rsidR="00EA056C" w:rsidRPr="00941C6C">
        <w:rPr>
          <w:rFonts w:ascii="Arial" w:hAnsi="Arial" w:cs="Arial"/>
        </w:rPr>
        <w:tab/>
        <w:t>Parker SE, Davey PG. Pharmacoeconomics of intravenous drug administration. Pharmacoeconomics 1992;1:103-115.</w:t>
      </w:r>
    </w:p>
    <w:p w14:paraId="3DDF067D" w14:textId="77777777" w:rsidR="00941C6C" w:rsidRPr="00941C6C" w:rsidRDefault="00941C6C" w:rsidP="007E7233">
      <w:pPr>
        <w:spacing w:before="0" w:beforeAutospacing="0" w:line="360" w:lineRule="auto"/>
        <w:rPr>
          <w:color w:val="auto"/>
        </w:rPr>
      </w:pPr>
      <w:r w:rsidRPr="00941C6C">
        <w:rPr>
          <w:color w:val="auto"/>
        </w:rPr>
        <w:t xml:space="preserve">71. </w:t>
      </w:r>
      <w:r w:rsidRPr="00941C6C">
        <w:tab/>
        <w:t>Department of Health. Dietary Reference Values for Food Energy and Nutrients for the United Kingdom. HMSO, London, 1991.</w:t>
      </w:r>
    </w:p>
    <w:p w14:paraId="3008BA2F" w14:textId="77777777" w:rsidR="00941C6C" w:rsidRPr="00941C6C" w:rsidRDefault="00941C6C" w:rsidP="007E7233">
      <w:pPr>
        <w:spacing w:before="0" w:beforeAutospacing="0" w:line="360" w:lineRule="auto"/>
        <w:rPr>
          <w:color w:val="auto"/>
        </w:rPr>
      </w:pPr>
      <w:r w:rsidRPr="00941C6C">
        <w:rPr>
          <w:color w:val="auto"/>
        </w:rPr>
        <w:t xml:space="preserve">72. </w:t>
      </w:r>
      <w:r w:rsidRPr="00941C6C">
        <w:tab/>
      </w:r>
      <w:r w:rsidRPr="00941C6C">
        <w:rPr>
          <w:color w:val="auto"/>
        </w:rPr>
        <w:t>Ahern PP, Maloy KJ. Understanding immune–microbiota interactions in the intestine. Immunology 2020;159:4</w:t>
      </w:r>
      <w:r w:rsidRPr="00941C6C">
        <w:t>-</w:t>
      </w:r>
      <w:r w:rsidRPr="00941C6C">
        <w:rPr>
          <w:color w:val="auto"/>
        </w:rPr>
        <w:t xml:space="preserve">14. </w:t>
      </w:r>
    </w:p>
    <w:p w14:paraId="59DB6F92" w14:textId="77777777" w:rsidR="00941C6C" w:rsidRPr="00941C6C" w:rsidRDefault="00941C6C" w:rsidP="007E7233">
      <w:pPr>
        <w:spacing w:before="0" w:beforeAutospacing="0" w:line="360" w:lineRule="auto"/>
        <w:rPr>
          <w:color w:val="auto"/>
        </w:rPr>
      </w:pPr>
      <w:r w:rsidRPr="00941C6C">
        <w:rPr>
          <w:color w:val="auto"/>
        </w:rPr>
        <w:t xml:space="preserve">73. </w:t>
      </w:r>
      <w:r w:rsidRPr="00941C6C">
        <w:tab/>
      </w:r>
      <w:r w:rsidRPr="00941C6C">
        <w:rPr>
          <w:color w:val="auto"/>
        </w:rPr>
        <w:t>Samuelson DR, Welsh DA, Shellito JE. Regulation of lung immunity and host defense by the intestinal microbiota. Front</w:t>
      </w:r>
      <w:r w:rsidRPr="00941C6C">
        <w:t>.</w:t>
      </w:r>
      <w:r w:rsidRPr="00941C6C">
        <w:rPr>
          <w:color w:val="auto"/>
        </w:rPr>
        <w:t xml:space="preserve"> Microbiol</w:t>
      </w:r>
      <w:r w:rsidRPr="00941C6C">
        <w:t>.</w:t>
      </w:r>
      <w:r w:rsidRPr="00941C6C">
        <w:rPr>
          <w:color w:val="auto"/>
        </w:rPr>
        <w:t xml:space="preserve"> 2015;6:1085. </w:t>
      </w:r>
    </w:p>
    <w:p w14:paraId="52540D5A" w14:textId="77777777" w:rsidR="00941C6C" w:rsidRPr="00941C6C" w:rsidRDefault="00941C6C" w:rsidP="007E7233">
      <w:pPr>
        <w:spacing w:before="0" w:beforeAutospacing="0" w:line="360" w:lineRule="auto"/>
        <w:rPr>
          <w:color w:val="auto"/>
        </w:rPr>
      </w:pPr>
      <w:r w:rsidRPr="00941C6C">
        <w:rPr>
          <w:color w:val="auto"/>
        </w:rPr>
        <w:lastRenderedPageBreak/>
        <w:t xml:space="preserve">74. </w:t>
      </w:r>
      <w:r w:rsidRPr="00941C6C">
        <w:tab/>
      </w:r>
      <w:r w:rsidRPr="00941C6C">
        <w:rPr>
          <w:color w:val="auto"/>
        </w:rPr>
        <w:t>Round JL, Mazmanian SK. The gut microbiota shapes intestinal immune responses during health and disease. Nat</w:t>
      </w:r>
      <w:r w:rsidRPr="00941C6C">
        <w:t>.</w:t>
      </w:r>
      <w:r w:rsidRPr="00941C6C">
        <w:rPr>
          <w:color w:val="auto"/>
        </w:rPr>
        <w:t xml:space="preserve"> Rev</w:t>
      </w:r>
      <w:r w:rsidRPr="00941C6C">
        <w:t>.</w:t>
      </w:r>
      <w:r w:rsidRPr="00941C6C">
        <w:rPr>
          <w:color w:val="auto"/>
        </w:rPr>
        <w:t xml:space="preserve"> Immunol</w:t>
      </w:r>
      <w:r w:rsidRPr="00941C6C">
        <w:t>.</w:t>
      </w:r>
      <w:r w:rsidRPr="00941C6C">
        <w:rPr>
          <w:color w:val="auto"/>
        </w:rPr>
        <w:t xml:space="preserve"> 2009;9:313</w:t>
      </w:r>
      <w:r w:rsidRPr="00941C6C">
        <w:t>-3</w:t>
      </w:r>
      <w:r w:rsidRPr="00941C6C">
        <w:rPr>
          <w:color w:val="auto"/>
        </w:rPr>
        <w:t xml:space="preserve">23. </w:t>
      </w:r>
    </w:p>
    <w:p w14:paraId="7D912350" w14:textId="77777777" w:rsidR="00941C6C" w:rsidRPr="00941C6C" w:rsidRDefault="00941C6C" w:rsidP="007E7233">
      <w:pPr>
        <w:spacing w:before="0" w:beforeAutospacing="0" w:line="360" w:lineRule="auto"/>
        <w:rPr>
          <w:color w:val="auto"/>
        </w:rPr>
      </w:pPr>
      <w:r w:rsidRPr="00941C6C">
        <w:rPr>
          <w:color w:val="auto"/>
        </w:rPr>
        <w:t>75.</w:t>
      </w:r>
      <w:r w:rsidRPr="00941C6C">
        <w:tab/>
      </w:r>
      <w:r w:rsidRPr="00941C6C">
        <w:rPr>
          <w:color w:val="auto"/>
        </w:rPr>
        <w:t>Belkaid Y, Harrison OJ. Homeostatic immunity and the microbiota. Immunity 2017;46:562</w:t>
      </w:r>
      <w:r w:rsidRPr="00941C6C">
        <w:t>-5</w:t>
      </w:r>
      <w:r w:rsidRPr="00941C6C">
        <w:rPr>
          <w:color w:val="auto"/>
        </w:rPr>
        <w:t>76</w:t>
      </w:r>
    </w:p>
    <w:p w14:paraId="4404AA4D" w14:textId="77777777" w:rsidR="00941C6C" w:rsidRPr="00941C6C" w:rsidRDefault="00941C6C" w:rsidP="007E7233">
      <w:pPr>
        <w:spacing w:before="0" w:beforeAutospacing="0" w:line="360" w:lineRule="auto"/>
        <w:rPr>
          <w:color w:val="auto"/>
        </w:rPr>
      </w:pPr>
      <w:r w:rsidRPr="00941C6C">
        <w:rPr>
          <w:color w:val="auto"/>
        </w:rPr>
        <w:t xml:space="preserve">76. </w:t>
      </w:r>
      <w:r w:rsidRPr="00941C6C">
        <w:tab/>
      </w:r>
      <w:r w:rsidRPr="00941C6C">
        <w:rPr>
          <w:color w:val="auto"/>
        </w:rPr>
        <w:t xml:space="preserve">Wu GD, Chen J, Hoffmann C, Bittinger K, Chen YY, Keilbaugh SA, </w:t>
      </w:r>
      <w:r w:rsidRPr="00941C6C">
        <w:t xml:space="preserve">Bewtra M, Knights D, Walters WA, Knight R, Sinha R, Gilroy E, Gupta K, Baldassano R, Nessel L, Li H, Bushman FD, Lewis JD. </w:t>
      </w:r>
      <w:r w:rsidRPr="00941C6C">
        <w:rPr>
          <w:color w:val="auto"/>
        </w:rPr>
        <w:t xml:space="preserve">Linking long-term dietary patterns with gut microbial enterotypes. Science 2011;334:105–8. </w:t>
      </w:r>
    </w:p>
    <w:p w14:paraId="020617BB" w14:textId="77777777" w:rsidR="00941C6C" w:rsidRPr="00941C6C" w:rsidRDefault="00941C6C" w:rsidP="007E7233">
      <w:pPr>
        <w:spacing w:before="0" w:beforeAutospacing="0" w:line="360" w:lineRule="auto"/>
        <w:rPr>
          <w:color w:val="auto"/>
        </w:rPr>
      </w:pPr>
      <w:r w:rsidRPr="00941C6C">
        <w:rPr>
          <w:color w:val="auto"/>
        </w:rPr>
        <w:t xml:space="preserve">77. </w:t>
      </w:r>
      <w:r w:rsidRPr="00941C6C">
        <w:tab/>
      </w:r>
      <w:r w:rsidRPr="00941C6C">
        <w:rPr>
          <w:color w:val="auto"/>
        </w:rPr>
        <w:t>Gentile CL, Weir TL. The gut microbiota at the intersection of diet and human health. Science 2018;362:776</w:t>
      </w:r>
      <w:r w:rsidRPr="00941C6C">
        <w:t>-7</w:t>
      </w:r>
      <w:r w:rsidRPr="00941C6C">
        <w:rPr>
          <w:color w:val="auto"/>
        </w:rPr>
        <w:t xml:space="preserve">80. </w:t>
      </w:r>
    </w:p>
    <w:p w14:paraId="3EC9068C" w14:textId="77777777" w:rsidR="00941C6C" w:rsidRPr="00941C6C" w:rsidRDefault="00941C6C" w:rsidP="007E7233">
      <w:pPr>
        <w:spacing w:before="0" w:beforeAutospacing="0" w:line="360" w:lineRule="auto"/>
        <w:rPr>
          <w:color w:val="auto"/>
          <w:lang w:val="es-ES"/>
        </w:rPr>
      </w:pPr>
      <w:r w:rsidRPr="00941C6C">
        <w:rPr>
          <w:color w:val="auto"/>
        </w:rPr>
        <w:t xml:space="preserve">78. </w:t>
      </w:r>
      <w:r w:rsidRPr="00941C6C">
        <w:tab/>
      </w:r>
      <w:r w:rsidRPr="00941C6C">
        <w:rPr>
          <w:color w:val="auto"/>
        </w:rPr>
        <w:t xml:space="preserve">Zmora N, Suez J, Elinav E. You are what you eat: diet, health and the gut microbiota. </w:t>
      </w:r>
      <w:r w:rsidRPr="00941C6C">
        <w:rPr>
          <w:color w:val="auto"/>
          <w:lang w:val="es-ES"/>
        </w:rPr>
        <w:t>Nat</w:t>
      </w:r>
      <w:r w:rsidRPr="00941C6C">
        <w:rPr>
          <w:lang w:val="es-ES"/>
        </w:rPr>
        <w:t>.</w:t>
      </w:r>
      <w:r w:rsidRPr="00941C6C">
        <w:rPr>
          <w:color w:val="auto"/>
          <w:lang w:val="es-ES"/>
        </w:rPr>
        <w:t xml:space="preserve"> Rev</w:t>
      </w:r>
      <w:r w:rsidRPr="00941C6C">
        <w:rPr>
          <w:lang w:val="es-ES"/>
        </w:rPr>
        <w:t>.</w:t>
      </w:r>
      <w:r w:rsidRPr="00941C6C">
        <w:rPr>
          <w:color w:val="auto"/>
          <w:lang w:val="es-ES"/>
        </w:rPr>
        <w:t xml:space="preserve"> Gastroenterol</w:t>
      </w:r>
      <w:r w:rsidRPr="00941C6C">
        <w:rPr>
          <w:lang w:val="es-ES"/>
        </w:rPr>
        <w:t>.</w:t>
      </w:r>
      <w:r w:rsidRPr="00941C6C">
        <w:rPr>
          <w:color w:val="auto"/>
          <w:lang w:val="es-ES"/>
        </w:rPr>
        <w:t xml:space="preserve"> Hepato</w:t>
      </w:r>
      <w:r w:rsidRPr="00941C6C">
        <w:rPr>
          <w:lang w:val="es-ES"/>
        </w:rPr>
        <w:t>.</w:t>
      </w:r>
      <w:r w:rsidRPr="00941C6C">
        <w:rPr>
          <w:color w:val="auto"/>
          <w:lang w:val="es-ES"/>
        </w:rPr>
        <w:t>l 2019;16:35</w:t>
      </w:r>
      <w:r w:rsidRPr="00941C6C">
        <w:rPr>
          <w:lang w:val="es-ES"/>
        </w:rPr>
        <w:t>-</w:t>
      </w:r>
      <w:r w:rsidRPr="00941C6C">
        <w:rPr>
          <w:color w:val="auto"/>
          <w:lang w:val="es-ES"/>
        </w:rPr>
        <w:t>56</w:t>
      </w:r>
    </w:p>
    <w:p w14:paraId="410D09BF" w14:textId="77777777" w:rsidR="00941C6C" w:rsidRPr="000D7434" w:rsidRDefault="00941C6C" w:rsidP="007E7233">
      <w:pPr>
        <w:spacing w:before="0" w:beforeAutospacing="0" w:line="360" w:lineRule="auto"/>
        <w:rPr>
          <w:color w:val="auto"/>
          <w:lang w:val="es-ES"/>
        </w:rPr>
      </w:pPr>
      <w:r w:rsidRPr="00941C6C">
        <w:rPr>
          <w:color w:val="auto"/>
          <w:lang w:val="es-ES"/>
        </w:rPr>
        <w:t>79.</w:t>
      </w:r>
      <w:r w:rsidRPr="00941C6C">
        <w:rPr>
          <w:color w:val="auto"/>
          <w:lang w:val="es-ES" w:eastAsia="en-GB"/>
        </w:rPr>
        <w:t xml:space="preserve"> </w:t>
      </w:r>
      <w:r w:rsidRPr="00941C6C">
        <w:rPr>
          <w:lang w:val="es-ES" w:eastAsia="en-GB"/>
        </w:rPr>
        <w:tab/>
      </w:r>
      <w:r w:rsidRPr="00941C6C">
        <w:rPr>
          <w:color w:val="auto"/>
          <w:lang w:val="es-ES"/>
        </w:rPr>
        <w:t>Crovesy L, Masterson D, Rosado EL.</w:t>
      </w:r>
      <w:r w:rsidRPr="00941C6C">
        <w:rPr>
          <w:lang w:val="es-ES"/>
        </w:rPr>
        <w:t xml:space="preserve"> </w:t>
      </w:r>
      <w:hyperlink r:id="rId20" w:history="1">
        <w:r w:rsidRPr="007E7233">
          <w:rPr>
            <w:rStyle w:val="Hyperlink"/>
            <w:rFonts w:eastAsia="Arial MT"/>
            <w:color w:val="auto"/>
            <w:u w:val="none"/>
            <w:lang w:val="es-ES"/>
          </w:rPr>
          <w:t>Profile of the gut microbiota of adults with obesity: a systematic review.</w:t>
        </w:r>
      </w:hyperlink>
      <w:r w:rsidRPr="007E7233">
        <w:rPr>
          <w:lang w:val="es-ES"/>
        </w:rPr>
        <w:t xml:space="preserve"> </w:t>
      </w:r>
      <w:r w:rsidRPr="000D7434">
        <w:rPr>
          <w:color w:val="auto"/>
          <w:lang w:val="es-ES"/>
        </w:rPr>
        <w:t>Eur</w:t>
      </w:r>
      <w:r w:rsidRPr="000D7434">
        <w:rPr>
          <w:lang w:val="es-ES"/>
        </w:rPr>
        <w:t>.</w:t>
      </w:r>
      <w:r w:rsidRPr="000D7434">
        <w:rPr>
          <w:color w:val="auto"/>
          <w:lang w:val="es-ES"/>
        </w:rPr>
        <w:t xml:space="preserve"> J</w:t>
      </w:r>
      <w:r w:rsidRPr="000D7434">
        <w:rPr>
          <w:lang w:val="es-ES"/>
        </w:rPr>
        <w:t>.</w:t>
      </w:r>
      <w:r w:rsidRPr="000D7434">
        <w:rPr>
          <w:color w:val="auto"/>
          <w:lang w:val="es-ES"/>
        </w:rPr>
        <w:t xml:space="preserve"> Clin</w:t>
      </w:r>
      <w:r w:rsidRPr="000D7434">
        <w:rPr>
          <w:lang w:val="es-ES"/>
        </w:rPr>
        <w:t>.</w:t>
      </w:r>
      <w:r w:rsidRPr="000D7434">
        <w:rPr>
          <w:color w:val="auto"/>
          <w:lang w:val="es-ES"/>
        </w:rPr>
        <w:t xml:space="preserve"> Nutr. 2020;74:1251-1262. </w:t>
      </w:r>
    </w:p>
    <w:p w14:paraId="2C3BA98C" w14:textId="77777777" w:rsidR="00941C6C" w:rsidRPr="00941C6C" w:rsidRDefault="00941C6C" w:rsidP="007E7233">
      <w:pPr>
        <w:spacing w:before="0" w:beforeAutospacing="0" w:line="360" w:lineRule="auto"/>
        <w:rPr>
          <w:color w:val="auto"/>
        </w:rPr>
      </w:pPr>
      <w:r w:rsidRPr="00941C6C">
        <w:rPr>
          <w:color w:val="auto"/>
        </w:rPr>
        <w:t xml:space="preserve">80. </w:t>
      </w:r>
      <w:r w:rsidRPr="00941C6C">
        <w:tab/>
      </w:r>
      <w:r w:rsidRPr="00941C6C">
        <w:rPr>
          <w:color w:val="auto"/>
        </w:rPr>
        <w:t>Galbraith NJ, White MG.</w:t>
      </w:r>
      <w:r w:rsidRPr="00941C6C">
        <w:t xml:space="preserve"> </w:t>
      </w:r>
      <w:hyperlink r:id="rId21" w:history="1">
        <w:r w:rsidRPr="00941C6C">
          <w:rPr>
            <w:rStyle w:val="Hyperlink"/>
            <w:rFonts w:eastAsia="Arial MT"/>
            <w:color w:val="auto"/>
            <w:u w:val="none"/>
          </w:rPr>
          <w:t>Microbiome of Y</w:t>
        </w:r>
        <w:r w:rsidRPr="007E7233">
          <w:rPr>
            <w:rStyle w:val="Hyperlink"/>
            <w:rFonts w:eastAsia="Arial MT"/>
            <w:color w:val="auto"/>
            <w:u w:val="none"/>
          </w:rPr>
          <w:t>oung and later-onset colorectal can</w:t>
        </w:r>
        <w:r w:rsidRPr="00941C6C">
          <w:rPr>
            <w:rStyle w:val="Hyperlink"/>
            <w:rFonts w:eastAsia="Arial MT"/>
            <w:color w:val="auto"/>
            <w:u w:val="none"/>
          </w:rPr>
          <w:t>cer.</w:t>
        </w:r>
      </w:hyperlink>
      <w:r w:rsidRPr="00941C6C">
        <w:rPr>
          <w:color w:val="auto"/>
        </w:rPr>
        <w:t xml:space="preserve"> Surg</w:t>
      </w:r>
      <w:r w:rsidRPr="00941C6C">
        <w:t>.</w:t>
      </w:r>
      <w:r w:rsidRPr="00941C6C">
        <w:rPr>
          <w:color w:val="auto"/>
        </w:rPr>
        <w:t xml:space="preserve"> Clin</w:t>
      </w:r>
      <w:r w:rsidRPr="00941C6C">
        <w:t>.</w:t>
      </w:r>
      <w:r w:rsidRPr="00941C6C">
        <w:rPr>
          <w:color w:val="auto"/>
        </w:rPr>
        <w:t xml:space="preserve"> North</w:t>
      </w:r>
      <w:r w:rsidRPr="00941C6C">
        <w:t xml:space="preserve"> </w:t>
      </w:r>
      <w:r w:rsidRPr="00941C6C">
        <w:rPr>
          <w:color w:val="auto"/>
        </w:rPr>
        <w:t>Am. 2025;105:925-939.</w:t>
      </w:r>
    </w:p>
    <w:p w14:paraId="537CCAC5" w14:textId="47AA212B" w:rsidR="00941C6C" w:rsidRPr="00941C6C" w:rsidRDefault="00941C6C" w:rsidP="007E7233">
      <w:pPr>
        <w:spacing w:before="0" w:beforeAutospacing="0" w:after="0" w:afterAutospacing="0" w:line="360" w:lineRule="auto"/>
        <w:rPr>
          <w:color w:val="auto"/>
        </w:rPr>
      </w:pPr>
      <w:r w:rsidRPr="00941C6C">
        <w:rPr>
          <w:color w:val="auto"/>
        </w:rPr>
        <w:t xml:space="preserve">81. </w:t>
      </w:r>
      <w:r w:rsidRPr="00941C6C">
        <w:tab/>
      </w:r>
      <w:r w:rsidRPr="00941C6C">
        <w:rPr>
          <w:color w:val="auto"/>
        </w:rPr>
        <w:t>Zhang J, Mak JWY, Ng SC.</w:t>
      </w:r>
      <w:r w:rsidRPr="00941C6C">
        <w:t xml:space="preserve"> </w:t>
      </w:r>
      <w:hyperlink r:id="rId22" w:history="1">
        <w:r w:rsidRPr="00941C6C">
          <w:rPr>
            <w:rStyle w:val="Hyperlink"/>
            <w:rFonts w:eastAsia="Arial MT"/>
            <w:color w:val="auto"/>
            <w:u w:val="none"/>
          </w:rPr>
          <w:t>Gut microbiome in IBD: past, present and the future.</w:t>
        </w:r>
      </w:hyperlink>
      <w:r w:rsidRPr="00941C6C">
        <w:rPr>
          <w:color w:val="auto"/>
        </w:rPr>
        <w:t xml:space="preserve"> Gut 2025</w:t>
      </w:r>
      <w:r w:rsidRPr="00941C6C">
        <w:t>; in pres</w:t>
      </w:r>
      <w:r w:rsidR="00107569">
        <w:t>s</w:t>
      </w:r>
      <w:r w:rsidRPr="00941C6C">
        <w:t xml:space="preserve">. </w:t>
      </w:r>
      <w:r w:rsidRPr="00941C6C">
        <w:rPr>
          <w:color w:val="auto"/>
        </w:rPr>
        <w:t> </w:t>
      </w:r>
      <w:hyperlink r:id="rId23" w:history="1">
        <w:r w:rsidRPr="00941C6C">
          <w:rPr>
            <w:rStyle w:val="Hyperlink"/>
            <w:rFonts w:eastAsia="Arial MT"/>
            <w:color w:val="auto"/>
            <w:u w:val="none"/>
          </w:rPr>
          <w:br/>
          <w:t xml:space="preserve">82. </w:t>
        </w:r>
        <w:r w:rsidRPr="007E7233">
          <w:rPr>
            <w:rStyle w:val="Hyperlink"/>
            <w:rFonts w:eastAsia="Arial MT"/>
            <w:color w:val="auto"/>
            <w:u w:val="none"/>
          </w:rPr>
          <w:tab/>
        </w:r>
        <w:r w:rsidRPr="00941C6C">
          <w:rPr>
            <w:color w:val="auto"/>
          </w:rPr>
          <w:t>Fair L, Ward MA.</w:t>
        </w:r>
        <w:r w:rsidRPr="00941C6C">
          <w:t xml:space="preserve"> </w:t>
        </w:r>
        <w:r w:rsidRPr="00941C6C">
          <w:rPr>
            <w:rStyle w:val="Hyperlink"/>
            <w:rFonts w:eastAsia="Arial MT"/>
            <w:color w:val="auto"/>
            <w:u w:val="none"/>
          </w:rPr>
          <w:t>The </w:t>
        </w:r>
        <w:r w:rsidRPr="007E7233">
          <w:rPr>
            <w:rStyle w:val="Hyperlink"/>
            <w:rFonts w:eastAsia="Arial MT"/>
            <w:color w:val="auto"/>
            <w:u w:val="none"/>
          </w:rPr>
          <w:t>gut microbiome and bariatric su</w:t>
        </w:r>
        <w:r w:rsidRPr="00941C6C">
          <w:rPr>
            <w:rStyle w:val="Hyperlink"/>
            <w:rFonts w:eastAsia="Arial MT"/>
            <w:color w:val="auto"/>
            <w:u w:val="none"/>
          </w:rPr>
          <w:t>rgery.</w:t>
        </w:r>
      </w:hyperlink>
      <w:r w:rsidRPr="00941C6C">
        <w:rPr>
          <w:color w:val="auto"/>
        </w:rPr>
        <w:t xml:space="preserve"> Surg</w:t>
      </w:r>
      <w:r w:rsidRPr="00941C6C">
        <w:t>.</w:t>
      </w:r>
      <w:r w:rsidRPr="00941C6C">
        <w:rPr>
          <w:color w:val="auto"/>
        </w:rPr>
        <w:t xml:space="preserve"> Clin</w:t>
      </w:r>
      <w:r w:rsidRPr="00941C6C">
        <w:t>.</w:t>
      </w:r>
      <w:r w:rsidRPr="00941C6C">
        <w:rPr>
          <w:color w:val="auto"/>
        </w:rPr>
        <w:t xml:space="preserve"> North Am. 2025;105:903-912. </w:t>
      </w:r>
      <w:hyperlink r:id="rId24" w:history="1">
        <w:r w:rsidRPr="00941C6C">
          <w:rPr>
            <w:rStyle w:val="Hyperlink"/>
            <w:rFonts w:eastAsia="Arial MT"/>
            <w:color w:val="auto"/>
            <w:u w:val="none"/>
          </w:rPr>
          <w:br/>
          <w:t xml:space="preserve">83. </w:t>
        </w:r>
        <w:r w:rsidRPr="007E7233">
          <w:rPr>
            <w:rStyle w:val="Hyperlink"/>
            <w:rFonts w:eastAsia="Arial MT"/>
            <w:color w:val="auto"/>
            <w:u w:val="none"/>
          </w:rPr>
          <w:tab/>
        </w:r>
        <w:r w:rsidRPr="00941C6C">
          <w:rPr>
            <w:color w:val="auto"/>
          </w:rPr>
          <w:t>Amin U, Huang D, Dhir A, Shindler AE, Franks AE, Thomas CJ.</w:t>
        </w:r>
        <w:r w:rsidRPr="00941C6C">
          <w:t xml:space="preserve"> </w:t>
        </w:r>
        <w:r w:rsidRPr="00941C6C">
          <w:rPr>
            <w:rStyle w:val="Hyperlink"/>
            <w:rFonts w:eastAsia="Arial MT"/>
            <w:color w:val="auto"/>
            <w:u w:val="none"/>
          </w:rPr>
          <w:t>Effects of gastric bypass bariatric surgery on gut microbiota in patients with morbid obesity.</w:t>
        </w:r>
      </w:hyperlink>
      <w:r w:rsidRPr="00941C6C">
        <w:rPr>
          <w:color w:val="auto"/>
        </w:rPr>
        <w:t xml:space="preserve"> Gut Microbes 2024;16:2427312.</w:t>
      </w:r>
    </w:p>
    <w:p w14:paraId="757BC034" w14:textId="77777777" w:rsidR="00941C6C" w:rsidRPr="00941C6C" w:rsidRDefault="00941C6C" w:rsidP="007E7233">
      <w:pPr>
        <w:spacing w:before="0" w:beforeAutospacing="0" w:line="360" w:lineRule="auto"/>
        <w:rPr>
          <w:color w:val="auto"/>
        </w:rPr>
      </w:pPr>
      <w:r w:rsidRPr="00941C6C">
        <w:rPr>
          <w:color w:val="auto"/>
        </w:rPr>
        <w:t xml:space="preserve">84. </w:t>
      </w:r>
      <w:r w:rsidRPr="00941C6C">
        <w:tab/>
      </w:r>
      <w:r w:rsidRPr="00941C6C">
        <w:rPr>
          <w:color w:val="auto"/>
        </w:rPr>
        <w:t>Pham VT, Dold S, Rehman A, Bird JK, Steinert RE.</w:t>
      </w:r>
      <w:r w:rsidRPr="00941C6C">
        <w:t xml:space="preserve"> </w:t>
      </w:r>
      <w:hyperlink r:id="rId25" w:history="1">
        <w:r w:rsidRPr="00941C6C">
          <w:rPr>
            <w:rStyle w:val="Hyperlink"/>
            <w:rFonts w:eastAsia="Arial MT"/>
            <w:color w:val="auto"/>
            <w:u w:val="none"/>
          </w:rPr>
          <w:t>Vitamins,</w:t>
        </w:r>
        <w:r w:rsidRPr="007E7233">
          <w:rPr>
            <w:rStyle w:val="Hyperlink"/>
            <w:rFonts w:eastAsia="Arial MT"/>
            <w:color w:val="auto"/>
            <w:u w:val="none"/>
          </w:rPr>
          <w:t xml:space="preserve"> </w:t>
        </w:r>
        <w:r w:rsidRPr="00941C6C">
          <w:rPr>
            <w:rStyle w:val="Hyperlink"/>
            <w:rFonts w:eastAsia="Arial MT"/>
            <w:color w:val="auto"/>
            <w:u w:val="none"/>
          </w:rPr>
          <w:t>the gut microbiome and gastrointestinal health in humans.</w:t>
        </w:r>
      </w:hyperlink>
      <w:r w:rsidRPr="00941C6C">
        <w:rPr>
          <w:color w:val="auto"/>
        </w:rPr>
        <w:t xml:space="preserve"> Nutr</w:t>
      </w:r>
      <w:r w:rsidRPr="00941C6C">
        <w:t>.</w:t>
      </w:r>
      <w:r w:rsidRPr="00941C6C">
        <w:rPr>
          <w:color w:val="auto"/>
        </w:rPr>
        <w:t xml:space="preserve"> Res. 2021;95:35-53. </w:t>
      </w:r>
    </w:p>
    <w:p w14:paraId="27898686" w14:textId="77777777" w:rsidR="00941C6C" w:rsidRPr="00941C6C" w:rsidRDefault="00941C6C" w:rsidP="007E7233">
      <w:pPr>
        <w:spacing w:before="0" w:beforeAutospacing="0" w:line="360" w:lineRule="auto"/>
        <w:rPr>
          <w:color w:val="auto"/>
        </w:rPr>
      </w:pPr>
      <w:r w:rsidRPr="00941C6C">
        <w:rPr>
          <w:color w:val="auto"/>
        </w:rPr>
        <w:t xml:space="preserve">85. </w:t>
      </w:r>
      <w:r w:rsidRPr="00941C6C">
        <w:tab/>
      </w:r>
      <w:r w:rsidRPr="007E7233">
        <w:rPr>
          <w:color w:val="auto"/>
        </w:rPr>
        <w:t>Cantorna MT, Snyder L, Arora J.</w:t>
      </w:r>
      <w:r w:rsidRPr="007E7233">
        <w:t xml:space="preserve"> </w:t>
      </w:r>
      <w:hyperlink r:id="rId26" w:history="1">
        <w:r w:rsidRPr="00941C6C">
          <w:rPr>
            <w:rStyle w:val="Hyperlink"/>
            <w:rFonts w:eastAsia="Arial MT"/>
            <w:color w:val="auto"/>
            <w:u w:val="none"/>
          </w:rPr>
          <w:t>Vitamin A and vitamin D regulate the microbial complexity, barrier function, and the mucosal immune responses to ensure intestinal homeostasis.</w:t>
        </w:r>
      </w:hyperlink>
      <w:r w:rsidRPr="00941C6C">
        <w:rPr>
          <w:color w:val="auto"/>
        </w:rPr>
        <w:t xml:space="preserve"> Crit</w:t>
      </w:r>
      <w:r w:rsidRPr="00941C6C">
        <w:t>.</w:t>
      </w:r>
      <w:r w:rsidRPr="00941C6C">
        <w:rPr>
          <w:color w:val="auto"/>
        </w:rPr>
        <w:t xml:space="preserve"> Rev</w:t>
      </w:r>
      <w:r w:rsidRPr="00941C6C">
        <w:t>.</w:t>
      </w:r>
      <w:r w:rsidRPr="00941C6C">
        <w:rPr>
          <w:color w:val="auto"/>
        </w:rPr>
        <w:t xml:space="preserve"> Biochem</w:t>
      </w:r>
      <w:r w:rsidRPr="00941C6C">
        <w:t>.</w:t>
      </w:r>
      <w:r w:rsidRPr="00941C6C">
        <w:rPr>
          <w:color w:val="auto"/>
        </w:rPr>
        <w:t xml:space="preserve"> Mol</w:t>
      </w:r>
      <w:r w:rsidRPr="00941C6C">
        <w:t>.</w:t>
      </w:r>
      <w:r w:rsidRPr="00941C6C">
        <w:rPr>
          <w:color w:val="auto"/>
        </w:rPr>
        <w:t xml:space="preserve"> Biol. 2019;54:184-192. </w:t>
      </w:r>
    </w:p>
    <w:p w14:paraId="61FA916D" w14:textId="77777777" w:rsidR="00941C6C" w:rsidRPr="00941C6C" w:rsidRDefault="00941C6C" w:rsidP="007E7233">
      <w:pPr>
        <w:spacing w:before="0" w:beforeAutospacing="0" w:line="360" w:lineRule="auto"/>
        <w:rPr>
          <w:color w:val="auto"/>
        </w:rPr>
      </w:pPr>
      <w:r w:rsidRPr="00941C6C">
        <w:rPr>
          <w:color w:val="auto"/>
        </w:rPr>
        <w:lastRenderedPageBreak/>
        <w:t>86.</w:t>
      </w:r>
      <w:r w:rsidRPr="00941C6C">
        <w:tab/>
      </w:r>
      <w:r w:rsidRPr="00941C6C">
        <w:rPr>
          <w:color w:val="auto"/>
        </w:rPr>
        <w:t xml:space="preserve">Li XY, Meng L, Shen L, Ji HF. </w:t>
      </w:r>
      <w:hyperlink r:id="rId27" w:history="1">
        <w:r w:rsidRPr="00941C6C">
          <w:rPr>
            <w:rStyle w:val="Hyperlink"/>
            <w:rFonts w:eastAsia="Arial MT"/>
            <w:color w:val="auto"/>
            <w:u w:val="none"/>
          </w:rPr>
          <w:t>Regulation of gut microbiota by vitamin C, vitamin E and beta-carotene.</w:t>
        </w:r>
      </w:hyperlink>
      <w:r w:rsidRPr="00941C6C">
        <w:rPr>
          <w:color w:val="auto"/>
        </w:rPr>
        <w:t xml:space="preserve"> Food Res</w:t>
      </w:r>
      <w:r w:rsidRPr="00941C6C">
        <w:t>.</w:t>
      </w:r>
      <w:r w:rsidRPr="00941C6C">
        <w:rPr>
          <w:color w:val="auto"/>
        </w:rPr>
        <w:t xml:space="preserve"> Int. 2023;169:112749. </w:t>
      </w:r>
    </w:p>
    <w:p w14:paraId="64A9FF20" w14:textId="77777777" w:rsidR="00941C6C" w:rsidRPr="00941C6C" w:rsidRDefault="00941C6C" w:rsidP="007E7233">
      <w:pPr>
        <w:spacing w:before="0" w:beforeAutospacing="0" w:line="360" w:lineRule="auto"/>
        <w:rPr>
          <w:color w:val="auto"/>
        </w:rPr>
      </w:pPr>
      <w:hyperlink r:id="rId28" w:history="1">
        <w:r w:rsidRPr="00941C6C">
          <w:rPr>
            <w:rStyle w:val="Hyperlink"/>
            <w:rFonts w:eastAsia="Arial MT"/>
            <w:color w:val="auto"/>
            <w:u w:val="none"/>
          </w:rPr>
          <w:t>87.</w:t>
        </w:r>
        <w:r w:rsidRPr="007E7233">
          <w:rPr>
            <w:rStyle w:val="Hyperlink"/>
            <w:rFonts w:eastAsia="Arial MT"/>
            <w:color w:val="auto"/>
            <w:u w:val="none"/>
          </w:rPr>
          <w:t xml:space="preserve"> </w:t>
        </w:r>
        <w:r w:rsidRPr="007E7233">
          <w:rPr>
            <w:rStyle w:val="Hyperlink"/>
            <w:rFonts w:eastAsia="Arial MT"/>
            <w:color w:val="auto"/>
            <w:u w:val="none"/>
          </w:rPr>
          <w:tab/>
        </w:r>
        <w:r w:rsidRPr="00941C6C">
          <w:rPr>
            <w:color w:val="auto"/>
          </w:rPr>
          <w:t>Aggeletopoulou I, Tsounis P, Mouzaki A, Triantos C.</w:t>
        </w:r>
        <w:r w:rsidRPr="00941C6C">
          <w:rPr>
            <w:rStyle w:val="Hyperlink"/>
            <w:rFonts w:eastAsia="Arial MT"/>
            <w:color w:val="auto"/>
            <w:u w:val="none"/>
          </w:rPr>
          <w:t xml:space="preserve"> Exploring the</w:t>
        </w:r>
        <w:r w:rsidRPr="007E7233">
          <w:rPr>
            <w:rStyle w:val="Hyperlink"/>
            <w:rFonts w:eastAsia="Arial MT"/>
            <w:color w:val="auto"/>
            <w:u w:val="none"/>
          </w:rPr>
          <w:t xml:space="preserve"> role of vitamin d and the vitamin d receptor in the composition of the gut mi</w:t>
        </w:r>
        <w:r w:rsidRPr="00941C6C">
          <w:rPr>
            <w:rStyle w:val="Hyperlink"/>
            <w:rFonts w:eastAsia="Arial MT"/>
            <w:color w:val="auto"/>
            <w:u w:val="none"/>
          </w:rPr>
          <w:t>crobiota.</w:t>
        </w:r>
      </w:hyperlink>
      <w:r w:rsidRPr="00941C6C">
        <w:rPr>
          <w:color w:val="auto"/>
        </w:rPr>
        <w:t xml:space="preserve"> Front</w:t>
      </w:r>
      <w:r w:rsidRPr="00941C6C">
        <w:t>.</w:t>
      </w:r>
      <w:r w:rsidRPr="00941C6C">
        <w:rPr>
          <w:color w:val="auto"/>
        </w:rPr>
        <w:t xml:space="preserve"> Biosci. 2023;28:116.</w:t>
      </w:r>
    </w:p>
    <w:p w14:paraId="68AD6A7B" w14:textId="77777777" w:rsidR="00941C6C" w:rsidRPr="00941C6C" w:rsidRDefault="00941C6C" w:rsidP="007E7233">
      <w:pPr>
        <w:spacing w:before="0" w:beforeAutospacing="0" w:line="360" w:lineRule="auto"/>
        <w:rPr>
          <w:color w:val="auto"/>
        </w:rPr>
      </w:pPr>
      <w:r w:rsidRPr="00941C6C">
        <w:rPr>
          <w:color w:val="auto"/>
        </w:rPr>
        <w:t xml:space="preserve">88. </w:t>
      </w:r>
      <w:r w:rsidRPr="00941C6C">
        <w:tab/>
      </w:r>
      <w:r w:rsidRPr="00941C6C">
        <w:rPr>
          <w:color w:val="auto"/>
        </w:rPr>
        <w:t>Bushman SD, Skaar EP.</w:t>
      </w:r>
      <w:r w:rsidRPr="00941C6C">
        <w:t xml:space="preserve"> </w:t>
      </w:r>
      <w:hyperlink r:id="rId29" w:history="1">
        <w:r w:rsidRPr="00941C6C">
          <w:rPr>
            <w:rStyle w:val="Hyperlink"/>
            <w:rFonts w:eastAsia="Arial MT"/>
            <w:color w:val="auto"/>
            <w:u w:val="none"/>
          </w:rPr>
          <w:t>The exploitation of nutrient metals by bacteria for survival and infection in the gut.</w:t>
        </w:r>
      </w:hyperlink>
      <w:r w:rsidRPr="00941C6C">
        <w:t xml:space="preserve"> </w:t>
      </w:r>
      <w:r w:rsidRPr="00941C6C">
        <w:rPr>
          <w:color w:val="auto"/>
        </w:rPr>
        <w:t>PLoS Pathog. 2025;21:e1013580. </w:t>
      </w:r>
    </w:p>
    <w:p w14:paraId="5FDAD430" w14:textId="77777777" w:rsidR="00941C6C" w:rsidRPr="00941C6C" w:rsidRDefault="00941C6C" w:rsidP="007E7233">
      <w:pPr>
        <w:spacing w:before="0" w:beforeAutospacing="0" w:line="360" w:lineRule="auto"/>
        <w:rPr>
          <w:color w:val="auto"/>
        </w:rPr>
      </w:pPr>
      <w:r w:rsidRPr="00941C6C">
        <w:rPr>
          <w:color w:val="auto"/>
        </w:rPr>
        <w:t>89.</w:t>
      </w:r>
      <w:r w:rsidRPr="00941C6C">
        <w:tab/>
      </w:r>
      <w:r w:rsidRPr="00941C6C">
        <w:rPr>
          <w:color w:val="auto"/>
        </w:rPr>
        <w:t>Faradina A, Tinkov AA, Skalny AV, Chang JS.</w:t>
      </w:r>
      <w:hyperlink r:id="rId30" w:history="1">
        <w:r w:rsidRPr="00941C6C">
          <w:rPr>
            <w:rStyle w:val="Hyperlink"/>
            <w:rFonts w:eastAsia="Arial MT"/>
            <w:color w:val="auto"/>
            <w:u w:val="none"/>
          </w:rPr>
          <w:t>Micronutrient (iron, selenium, vitamin D) supplementation and the gut microbiome.</w:t>
        </w:r>
      </w:hyperlink>
      <w:r w:rsidRPr="00941C6C">
        <w:rPr>
          <w:color w:val="auto"/>
        </w:rPr>
        <w:t xml:space="preserve"> Curr</w:t>
      </w:r>
      <w:r w:rsidRPr="00941C6C">
        <w:t>.</w:t>
      </w:r>
      <w:r w:rsidRPr="00941C6C">
        <w:rPr>
          <w:color w:val="auto"/>
        </w:rPr>
        <w:t xml:space="preserve"> Opin</w:t>
      </w:r>
      <w:r w:rsidRPr="00941C6C">
        <w:t>.</w:t>
      </w:r>
      <w:r w:rsidRPr="00941C6C">
        <w:rPr>
          <w:color w:val="auto"/>
        </w:rPr>
        <w:t xml:space="preserve"> Clin</w:t>
      </w:r>
      <w:r w:rsidRPr="00941C6C">
        <w:t>.</w:t>
      </w:r>
      <w:r w:rsidRPr="00941C6C">
        <w:rPr>
          <w:color w:val="auto"/>
        </w:rPr>
        <w:t xml:space="preserve"> Nutr</w:t>
      </w:r>
      <w:r w:rsidRPr="00941C6C">
        <w:t>.</w:t>
      </w:r>
      <w:r w:rsidRPr="00941C6C">
        <w:rPr>
          <w:color w:val="auto"/>
        </w:rPr>
        <w:t xml:space="preserve"> Metab</w:t>
      </w:r>
      <w:r w:rsidRPr="00941C6C">
        <w:t>.</w:t>
      </w:r>
      <w:r w:rsidRPr="00941C6C">
        <w:rPr>
          <w:color w:val="auto"/>
        </w:rPr>
        <w:t xml:space="preserve"> Care. 2024;27:421-427. </w:t>
      </w:r>
    </w:p>
    <w:p w14:paraId="6997D9FA" w14:textId="39D3E712" w:rsidR="00941C6C" w:rsidRPr="00941C6C" w:rsidRDefault="00941C6C" w:rsidP="007E7233">
      <w:pPr>
        <w:spacing w:before="240" w:beforeAutospacing="0" w:line="360" w:lineRule="auto"/>
        <w:rPr>
          <w:color w:val="auto"/>
        </w:rPr>
      </w:pPr>
      <w:r w:rsidRPr="00941C6C">
        <w:rPr>
          <w:color w:val="auto"/>
        </w:rPr>
        <w:t xml:space="preserve">90. </w:t>
      </w:r>
      <w:r w:rsidRPr="00941C6C">
        <w:tab/>
      </w:r>
      <w:r w:rsidRPr="00941C6C">
        <w:rPr>
          <w:color w:val="auto"/>
        </w:rPr>
        <w:t>Cheng J, Kolba N, Tako E.</w:t>
      </w:r>
      <w:r w:rsidRPr="00941C6C">
        <w:t xml:space="preserve"> </w:t>
      </w:r>
      <w:hyperlink r:id="rId31" w:history="1">
        <w:r w:rsidRPr="00941C6C">
          <w:rPr>
            <w:rStyle w:val="Hyperlink"/>
            <w:rFonts w:eastAsia="Arial MT"/>
            <w:color w:val="auto"/>
            <w:u w:val="none"/>
          </w:rPr>
          <w:t>The effect of dietary zinc and zinc physiological status on the composition of the gut microbiome in vivo.</w:t>
        </w:r>
      </w:hyperlink>
      <w:r w:rsidRPr="00941C6C">
        <w:rPr>
          <w:color w:val="auto"/>
        </w:rPr>
        <w:t xml:space="preserve"> Crit</w:t>
      </w:r>
      <w:r w:rsidRPr="00941C6C">
        <w:t>.</w:t>
      </w:r>
      <w:r w:rsidRPr="00941C6C">
        <w:rPr>
          <w:color w:val="auto"/>
        </w:rPr>
        <w:t xml:space="preserve"> Rev</w:t>
      </w:r>
      <w:r w:rsidRPr="00941C6C">
        <w:t>.</w:t>
      </w:r>
      <w:r w:rsidRPr="00941C6C">
        <w:rPr>
          <w:color w:val="auto"/>
        </w:rPr>
        <w:t xml:space="preserve"> Food Sci</w:t>
      </w:r>
      <w:r w:rsidRPr="00941C6C">
        <w:t>.</w:t>
      </w:r>
      <w:r w:rsidRPr="00941C6C">
        <w:rPr>
          <w:color w:val="auto"/>
        </w:rPr>
        <w:t xml:space="preserve"> Nutr. 2024;64:6432-6451.</w:t>
      </w:r>
      <w:hyperlink r:id="rId32" w:history="1">
        <w:r w:rsidRPr="00941C6C">
          <w:rPr>
            <w:rStyle w:val="Hyperlink"/>
            <w:rFonts w:eastAsia="Arial MT"/>
            <w:color w:val="auto"/>
            <w:u w:val="none"/>
          </w:rPr>
          <w:br/>
          <w:t>91.</w:t>
        </w:r>
        <w:r w:rsidRPr="007E7233">
          <w:rPr>
            <w:rStyle w:val="Hyperlink"/>
            <w:rFonts w:eastAsia="Arial MT"/>
            <w:color w:val="auto"/>
            <w:u w:val="none"/>
          </w:rPr>
          <w:tab/>
          <w:t xml:space="preserve">Li H. </w:t>
        </w:r>
        <w:r w:rsidRPr="00941C6C">
          <w:rPr>
            <w:rStyle w:val="Hyperlink"/>
            <w:rFonts w:eastAsia="Arial MT"/>
            <w:color w:val="auto"/>
            <w:u w:val="none"/>
          </w:rPr>
          <w:t xml:space="preserve"> Iron and the</w:t>
        </w:r>
        <w:r w:rsidRPr="007E7233">
          <w:rPr>
            <w:rStyle w:val="Hyperlink"/>
            <w:rFonts w:eastAsia="Arial MT"/>
            <w:color w:val="auto"/>
            <w:u w:val="none"/>
          </w:rPr>
          <w:t xml:space="preserve"> intestinal micr</w:t>
        </w:r>
        <w:r w:rsidRPr="00941C6C">
          <w:rPr>
            <w:rStyle w:val="Hyperlink"/>
            <w:rFonts w:eastAsia="Arial MT"/>
            <w:color w:val="auto"/>
            <w:u w:val="none"/>
          </w:rPr>
          <w:t>obiome.</w:t>
        </w:r>
      </w:hyperlink>
      <w:r w:rsidRPr="00941C6C">
        <w:rPr>
          <w:color w:val="auto"/>
        </w:rPr>
        <w:t xml:space="preserve"> Adv</w:t>
      </w:r>
      <w:r w:rsidRPr="00941C6C">
        <w:t>.</w:t>
      </w:r>
      <w:r w:rsidRPr="00941C6C">
        <w:rPr>
          <w:color w:val="auto"/>
        </w:rPr>
        <w:t xml:space="preserve"> Exp</w:t>
      </w:r>
      <w:r w:rsidRPr="00941C6C">
        <w:t>.</w:t>
      </w:r>
      <w:r w:rsidRPr="00941C6C">
        <w:rPr>
          <w:color w:val="auto"/>
        </w:rPr>
        <w:t xml:space="preserve"> Med</w:t>
      </w:r>
      <w:r w:rsidRPr="00941C6C">
        <w:t>.</w:t>
      </w:r>
      <w:r w:rsidRPr="00941C6C">
        <w:rPr>
          <w:color w:val="auto"/>
        </w:rPr>
        <w:t xml:space="preserve"> Biol. 2025;1480:345-360. </w:t>
      </w:r>
    </w:p>
    <w:p w14:paraId="007A7795" w14:textId="77777777" w:rsidR="00E0008B" w:rsidRDefault="00941C6C" w:rsidP="00107569">
      <w:pPr>
        <w:spacing w:before="0" w:beforeAutospacing="0" w:line="360" w:lineRule="auto"/>
        <w:rPr>
          <w:color w:val="auto"/>
        </w:rPr>
      </w:pPr>
      <w:r w:rsidRPr="00941C6C">
        <w:rPr>
          <w:color w:val="auto"/>
        </w:rPr>
        <w:t xml:space="preserve">92. </w:t>
      </w:r>
      <w:r w:rsidRPr="00941C6C">
        <w:tab/>
      </w:r>
      <w:r w:rsidRPr="00941C6C">
        <w:rPr>
          <w:color w:val="auto"/>
        </w:rPr>
        <w:t>Paterson C, Nikolic A, Glyn T, Eglinton T, Singh P, Hill A.</w:t>
      </w:r>
      <w:r w:rsidRPr="00941C6C">
        <w:t xml:space="preserve"> </w:t>
      </w:r>
      <w:hyperlink r:id="rId33" w:history="1">
        <w:r w:rsidRPr="00941C6C">
          <w:rPr>
            <w:rStyle w:val="Hyperlink"/>
            <w:rFonts w:eastAsia="Arial MT"/>
            <w:color w:val="auto"/>
            <w:u w:val="none"/>
          </w:rPr>
          <w:t>Do</w:t>
        </w:r>
        <w:r w:rsidRPr="007E7233">
          <w:rPr>
            <w:rStyle w:val="Hyperlink"/>
            <w:rFonts w:eastAsia="Arial MT"/>
            <w:color w:val="auto"/>
            <w:u w:val="none"/>
          </w:rPr>
          <w:t xml:space="preserve"> perioperative probiotics/synbiotics reduce postoperative infection rates following elective colorectal surgery? a systematic review and meta-anal</w:t>
        </w:r>
        <w:r w:rsidRPr="00941C6C">
          <w:rPr>
            <w:rStyle w:val="Hyperlink"/>
            <w:rFonts w:eastAsia="Arial MT"/>
            <w:color w:val="auto"/>
            <w:u w:val="none"/>
          </w:rPr>
          <w:t>ysis.</w:t>
        </w:r>
      </w:hyperlink>
      <w:r w:rsidRPr="00941C6C">
        <w:t xml:space="preserve"> </w:t>
      </w:r>
      <w:r w:rsidRPr="00941C6C">
        <w:rPr>
          <w:color w:val="auto"/>
        </w:rPr>
        <w:t>J</w:t>
      </w:r>
      <w:r w:rsidRPr="00941C6C">
        <w:t>.</w:t>
      </w:r>
      <w:r w:rsidRPr="00941C6C">
        <w:rPr>
          <w:color w:val="auto"/>
        </w:rPr>
        <w:t xml:space="preserve"> Surg</w:t>
      </w:r>
      <w:r w:rsidRPr="00941C6C">
        <w:t>.</w:t>
      </w:r>
      <w:r w:rsidRPr="00941C6C">
        <w:rPr>
          <w:color w:val="auto"/>
        </w:rPr>
        <w:t xml:space="preserve"> Res. 2025;312:163-176. </w:t>
      </w:r>
    </w:p>
    <w:p w14:paraId="643C16B2" w14:textId="43110F08" w:rsidR="00941C6C" w:rsidRPr="00EE19BD" w:rsidRDefault="00941C6C" w:rsidP="007E7233">
      <w:pPr>
        <w:spacing w:before="0" w:beforeAutospacing="0" w:line="360" w:lineRule="auto"/>
        <w:rPr>
          <w:color w:val="auto"/>
        </w:rPr>
      </w:pPr>
      <w:r w:rsidRPr="00941C6C">
        <w:rPr>
          <w:color w:val="auto"/>
        </w:rPr>
        <w:t>93. An S, Kim K, Kim MH, Jung JH, Kim Y.</w:t>
      </w:r>
      <w:r w:rsidRPr="00941C6C">
        <w:t xml:space="preserve"> </w:t>
      </w:r>
      <w:hyperlink r:id="rId34" w:history="1">
        <w:r w:rsidRPr="007E7233">
          <w:rPr>
            <w:rStyle w:val="Hyperlink"/>
            <w:rFonts w:eastAsia="Arial MT"/>
            <w:color w:val="auto"/>
            <w:u w:val="none"/>
          </w:rPr>
          <w:t>perioperative probiotics application for preventing postoperative complications in patients with colorectal cancer: a systematic review and meta-analysis.</w:t>
        </w:r>
      </w:hyperlink>
      <w:r>
        <w:t xml:space="preserve"> </w:t>
      </w:r>
      <w:r w:rsidRPr="00EE19BD">
        <w:rPr>
          <w:color w:val="auto"/>
        </w:rPr>
        <w:t>Medicina 2022;58:1644.</w:t>
      </w:r>
    </w:p>
    <w:p w14:paraId="6D55BF3D" w14:textId="77777777" w:rsidR="00AE1D40" w:rsidRPr="00E62E14" w:rsidRDefault="00AE1D40" w:rsidP="007E7233">
      <w:pPr>
        <w:pStyle w:val="EndNoteBibliography"/>
        <w:spacing w:before="0" w:beforeAutospacing="0" w:line="360" w:lineRule="auto"/>
        <w:rPr>
          <w:rFonts w:ascii="Arial" w:hAnsi="Arial" w:cs="Arial"/>
        </w:rPr>
      </w:pPr>
    </w:p>
    <w:p w14:paraId="316E6E93" w14:textId="77777777" w:rsidR="00565711" w:rsidRPr="00E62E14" w:rsidRDefault="00EA056C" w:rsidP="007E7233">
      <w:pPr>
        <w:spacing w:before="0" w:beforeAutospacing="0" w:line="360" w:lineRule="auto"/>
        <w:rPr>
          <w:lang w:val="en-US"/>
        </w:rPr>
      </w:pPr>
      <w:r w:rsidRPr="00E62E14">
        <w:rPr>
          <w:lang w:val="en-US"/>
        </w:rPr>
        <w:fldChar w:fldCharType="end"/>
      </w:r>
    </w:p>
    <w:sectPr w:rsidR="00565711" w:rsidRPr="00E62E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6704C7" w14:textId="77777777" w:rsidR="005F20FB" w:rsidRDefault="005F20FB" w:rsidP="00393179">
      <w:r>
        <w:separator/>
      </w:r>
    </w:p>
    <w:p w14:paraId="202F114C" w14:textId="77777777" w:rsidR="005F20FB" w:rsidRDefault="005F20FB" w:rsidP="00393179"/>
    <w:p w14:paraId="48B763A1" w14:textId="77777777" w:rsidR="005F20FB" w:rsidRDefault="005F20FB" w:rsidP="00393179"/>
    <w:p w14:paraId="3E75FB38" w14:textId="77777777" w:rsidR="005F20FB" w:rsidRDefault="005F20FB" w:rsidP="00393179"/>
  </w:endnote>
  <w:endnote w:type="continuationSeparator" w:id="0">
    <w:p w14:paraId="0194A566" w14:textId="77777777" w:rsidR="005F20FB" w:rsidRDefault="005F20FB" w:rsidP="00393179">
      <w:r>
        <w:continuationSeparator/>
      </w:r>
    </w:p>
    <w:p w14:paraId="3E99ED02" w14:textId="77777777" w:rsidR="005F20FB" w:rsidRDefault="005F20FB" w:rsidP="00393179"/>
    <w:p w14:paraId="32262CFC" w14:textId="77777777" w:rsidR="005F20FB" w:rsidRDefault="005F20FB" w:rsidP="00393179"/>
    <w:p w14:paraId="7D989AE2" w14:textId="77777777" w:rsidR="005F20FB" w:rsidRDefault="005F20FB" w:rsidP="003931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37215802"/>
      <w:docPartObj>
        <w:docPartGallery w:val="Page Numbers (Bottom of Page)"/>
        <w:docPartUnique/>
      </w:docPartObj>
    </w:sdtPr>
    <w:sdtEndPr>
      <w:rPr>
        <w:rStyle w:val="PageNumber"/>
      </w:rPr>
    </w:sdtEndPr>
    <w:sdtContent>
      <w:p w14:paraId="20C14595" w14:textId="77777777" w:rsidR="00454CD6" w:rsidRDefault="00EA056C" w:rsidP="005E7F1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31972365" w14:textId="77777777" w:rsidR="00454CD6" w:rsidRDefault="00454CD6" w:rsidP="00393179">
    <w:pPr>
      <w:pStyle w:val="Footer"/>
      <w:rPr>
        <w:rStyle w:val="PageNumber"/>
      </w:rPr>
    </w:pPr>
  </w:p>
  <w:p w14:paraId="0E35B15C" w14:textId="77777777" w:rsidR="00454CD6" w:rsidRDefault="00454CD6" w:rsidP="003931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40612958"/>
      <w:docPartObj>
        <w:docPartGallery w:val="Page Numbers (Bottom of Page)"/>
        <w:docPartUnique/>
      </w:docPartObj>
    </w:sdtPr>
    <w:sdtEndPr>
      <w:rPr>
        <w:rStyle w:val="PageNumber"/>
      </w:rPr>
    </w:sdtEndPr>
    <w:sdtContent>
      <w:p w14:paraId="4007EBD3" w14:textId="77777777" w:rsidR="00454CD6" w:rsidRDefault="00EA056C" w:rsidP="005E7F1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5</w:t>
        </w:r>
        <w:r>
          <w:rPr>
            <w:rStyle w:val="PageNumber"/>
          </w:rPr>
          <w:fldChar w:fldCharType="end"/>
        </w:r>
      </w:p>
    </w:sdtContent>
  </w:sdt>
  <w:p w14:paraId="0AEEE761" w14:textId="77777777" w:rsidR="00454CD6" w:rsidRDefault="00454CD6" w:rsidP="00393179">
    <w:pPr>
      <w:pStyle w:val="Footer"/>
      <w:rPr>
        <w:rStyle w:val="PageNumber"/>
      </w:rPr>
    </w:pPr>
  </w:p>
  <w:p w14:paraId="0A2F3308" w14:textId="77777777" w:rsidR="00454CD6" w:rsidRDefault="00454CD6" w:rsidP="003931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FFCEDB" w14:textId="77777777" w:rsidR="005F20FB" w:rsidRDefault="005F20FB" w:rsidP="00393179">
      <w:r>
        <w:separator/>
      </w:r>
    </w:p>
    <w:p w14:paraId="5AAF8CA3" w14:textId="77777777" w:rsidR="005F20FB" w:rsidRDefault="005F20FB" w:rsidP="00393179"/>
    <w:p w14:paraId="1BB32468" w14:textId="77777777" w:rsidR="005F20FB" w:rsidRDefault="005F20FB" w:rsidP="00393179"/>
    <w:p w14:paraId="42885F6E" w14:textId="77777777" w:rsidR="005F20FB" w:rsidRDefault="005F20FB" w:rsidP="00393179"/>
  </w:footnote>
  <w:footnote w:type="continuationSeparator" w:id="0">
    <w:p w14:paraId="1BF77E87" w14:textId="77777777" w:rsidR="005F20FB" w:rsidRDefault="005F20FB" w:rsidP="00393179">
      <w:r>
        <w:continuationSeparator/>
      </w:r>
    </w:p>
    <w:p w14:paraId="00BDB3C6" w14:textId="77777777" w:rsidR="005F20FB" w:rsidRDefault="005F20FB" w:rsidP="00393179"/>
    <w:p w14:paraId="08A66549" w14:textId="77777777" w:rsidR="005F20FB" w:rsidRDefault="005F20FB" w:rsidP="00393179"/>
    <w:p w14:paraId="72885764" w14:textId="77777777" w:rsidR="005F20FB" w:rsidRDefault="005F20FB" w:rsidP="00393179"/>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tfx5paitf9w5e2ppgxtwe4f0t222we0dw5&quot;&gt;My EndNote Library Copy&lt;record-ids&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96&lt;/item&gt;&lt;item&gt;228&lt;/item&gt;&lt;item&gt;408&lt;/item&gt;&lt;item&gt;681&lt;/item&gt;&lt;item&gt;1328&lt;/item&gt;&lt;item&gt;1343&lt;/item&gt;&lt;item&gt;1408&lt;/item&gt;&lt;item&gt;1420&lt;/item&gt;&lt;item&gt;1466&lt;/item&gt;&lt;item&gt;1507&lt;/item&gt;&lt;item&gt;3007&lt;/item&gt;&lt;item&gt;3053&lt;/item&gt;&lt;item&gt;3318&lt;/item&gt;&lt;item&gt;3383&lt;/item&gt;&lt;item&gt;3405&lt;/item&gt;&lt;item&gt;3433&lt;/item&gt;&lt;item&gt;3486&lt;/item&gt;&lt;item&gt;3702&lt;/item&gt;&lt;item&gt;5103&lt;/item&gt;&lt;item&gt;5104&lt;/item&gt;&lt;item&gt;5106&lt;/item&gt;&lt;item&gt;5107&lt;/item&gt;&lt;item&gt;5108&lt;/item&gt;&lt;item&gt;5109&lt;/item&gt;&lt;item&gt;5110&lt;/item&gt;&lt;item&gt;5111&lt;/item&gt;&lt;item&gt;5112&lt;/item&gt;&lt;item&gt;5113&lt;/item&gt;&lt;item&gt;5114&lt;/item&gt;&lt;item&gt;5115&lt;/item&gt;&lt;item&gt;5117&lt;/item&gt;&lt;item&gt;5118&lt;/item&gt;&lt;item&gt;5121&lt;/item&gt;&lt;item&gt;5122&lt;/item&gt;&lt;item&gt;5123&lt;/item&gt;&lt;item&gt;5124&lt;/item&gt;&lt;item&gt;5126&lt;/item&gt;&lt;item&gt;5127&lt;/item&gt;&lt;item&gt;5128&lt;/item&gt;&lt;item&gt;5129&lt;/item&gt;&lt;item&gt;5130&lt;/item&gt;&lt;item&gt;5131&lt;/item&gt;&lt;item&gt;5133&lt;/item&gt;&lt;item&gt;5134&lt;/item&gt;&lt;item&gt;5135&lt;/item&gt;&lt;item&gt;5136&lt;/item&gt;&lt;item&gt;5137&lt;/item&gt;&lt;item&gt;5138&lt;/item&gt;&lt;item&gt;5139&lt;/item&gt;&lt;item&gt;5141&lt;/item&gt;&lt;item&gt;5142&lt;/item&gt;&lt;item&gt;5143&lt;/item&gt;&lt;item&gt;5144&lt;/item&gt;&lt;item&gt;5145&lt;/item&gt;&lt;/record-ids&gt;&lt;/item&gt;&lt;/Libraries&gt;"/>
  </w:docVars>
  <w:rsids>
    <w:rsidRoot w:val="008F093E"/>
    <w:rsid w:val="00001850"/>
    <w:rsid w:val="000037FE"/>
    <w:rsid w:val="00006A11"/>
    <w:rsid w:val="00010765"/>
    <w:rsid w:val="00011443"/>
    <w:rsid w:val="000118DE"/>
    <w:rsid w:val="00014836"/>
    <w:rsid w:val="00015C61"/>
    <w:rsid w:val="000208DF"/>
    <w:rsid w:val="00021B7C"/>
    <w:rsid w:val="00021FC1"/>
    <w:rsid w:val="00022AC9"/>
    <w:rsid w:val="00023886"/>
    <w:rsid w:val="000241E0"/>
    <w:rsid w:val="00024CD6"/>
    <w:rsid w:val="00025DB1"/>
    <w:rsid w:val="00030553"/>
    <w:rsid w:val="00030EAD"/>
    <w:rsid w:val="00031541"/>
    <w:rsid w:val="00031C1E"/>
    <w:rsid w:val="00031F5D"/>
    <w:rsid w:val="0003507A"/>
    <w:rsid w:val="00042666"/>
    <w:rsid w:val="00044785"/>
    <w:rsid w:val="0004534E"/>
    <w:rsid w:val="000509DD"/>
    <w:rsid w:val="00051BDF"/>
    <w:rsid w:val="00051BF3"/>
    <w:rsid w:val="00051F00"/>
    <w:rsid w:val="00053D10"/>
    <w:rsid w:val="00053E7C"/>
    <w:rsid w:val="0005410A"/>
    <w:rsid w:val="00055364"/>
    <w:rsid w:val="0005621B"/>
    <w:rsid w:val="000563C9"/>
    <w:rsid w:val="000563D2"/>
    <w:rsid w:val="0005649D"/>
    <w:rsid w:val="00056FD2"/>
    <w:rsid w:val="000614ED"/>
    <w:rsid w:val="000616F8"/>
    <w:rsid w:val="00064685"/>
    <w:rsid w:val="00066412"/>
    <w:rsid w:val="000679FB"/>
    <w:rsid w:val="00070172"/>
    <w:rsid w:val="000703C5"/>
    <w:rsid w:val="000703F6"/>
    <w:rsid w:val="0007079C"/>
    <w:rsid w:val="0007120C"/>
    <w:rsid w:val="0007148A"/>
    <w:rsid w:val="00071E66"/>
    <w:rsid w:val="00072805"/>
    <w:rsid w:val="00072AB3"/>
    <w:rsid w:val="00074146"/>
    <w:rsid w:val="000761B0"/>
    <w:rsid w:val="00081A9C"/>
    <w:rsid w:val="000828A4"/>
    <w:rsid w:val="00082B6C"/>
    <w:rsid w:val="000861E3"/>
    <w:rsid w:val="00090050"/>
    <w:rsid w:val="000909EC"/>
    <w:rsid w:val="000912C1"/>
    <w:rsid w:val="00094D54"/>
    <w:rsid w:val="000970DA"/>
    <w:rsid w:val="000976A0"/>
    <w:rsid w:val="000A0E1C"/>
    <w:rsid w:val="000A270D"/>
    <w:rsid w:val="000A2FAC"/>
    <w:rsid w:val="000A3E4D"/>
    <w:rsid w:val="000B3F00"/>
    <w:rsid w:val="000B5710"/>
    <w:rsid w:val="000C165C"/>
    <w:rsid w:val="000C30E2"/>
    <w:rsid w:val="000C4125"/>
    <w:rsid w:val="000C515D"/>
    <w:rsid w:val="000D21CA"/>
    <w:rsid w:val="000D295A"/>
    <w:rsid w:val="000D46A5"/>
    <w:rsid w:val="000D7434"/>
    <w:rsid w:val="000E0447"/>
    <w:rsid w:val="000E1173"/>
    <w:rsid w:val="000E1496"/>
    <w:rsid w:val="000E5271"/>
    <w:rsid w:val="000E587F"/>
    <w:rsid w:val="000E630B"/>
    <w:rsid w:val="000E7B8D"/>
    <w:rsid w:val="000F0074"/>
    <w:rsid w:val="000F0238"/>
    <w:rsid w:val="000F1BA4"/>
    <w:rsid w:val="000F2916"/>
    <w:rsid w:val="000F3137"/>
    <w:rsid w:val="000F5D8C"/>
    <w:rsid w:val="000F71D7"/>
    <w:rsid w:val="00100957"/>
    <w:rsid w:val="00101AFC"/>
    <w:rsid w:val="001037CF"/>
    <w:rsid w:val="00104A15"/>
    <w:rsid w:val="001051BE"/>
    <w:rsid w:val="00106559"/>
    <w:rsid w:val="00107569"/>
    <w:rsid w:val="0010764F"/>
    <w:rsid w:val="00112FAA"/>
    <w:rsid w:val="00115683"/>
    <w:rsid w:val="00115DA4"/>
    <w:rsid w:val="00115F85"/>
    <w:rsid w:val="0011719D"/>
    <w:rsid w:val="0012045B"/>
    <w:rsid w:val="0012268A"/>
    <w:rsid w:val="001226E2"/>
    <w:rsid w:val="0012719B"/>
    <w:rsid w:val="001304BD"/>
    <w:rsid w:val="001345E1"/>
    <w:rsid w:val="00134F4F"/>
    <w:rsid w:val="001371DD"/>
    <w:rsid w:val="00140783"/>
    <w:rsid w:val="00140935"/>
    <w:rsid w:val="001411FF"/>
    <w:rsid w:val="00141917"/>
    <w:rsid w:val="00141A4C"/>
    <w:rsid w:val="00146A2C"/>
    <w:rsid w:val="00151F5B"/>
    <w:rsid w:val="001549F7"/>
    <w:rsid w:val="001551E4"/>
    <w:rsid w:val="00155549"/>
    <w:rsid w:val="0015695F"/>
    <w:rsid w:val="00162144"/>
    <w:rsid w:val="00162330"/>
    <w:rsid w:val="00164109"/>
    <w:rsid w:val="00164DE0"/>
    <w:rsid w:val="00164F00"/>
    <w:rsid w:val="00167828"/>
    <w:rsid w:val="00167A3F"/>
    <w:rsid w:val="001704B6"/>
    <w:rsid w:val="001724FD"/>
    <w:rsid w:val="00173A55"/>
    <w:rsid w:val="00173BFF"/>
    <w:rsid w:val="001755FA"/>
    <w:rsid w:val="0017581F"/>
    <w:rsid w:val="0018165F"/>
    <w:rsid w:val="00181FBD"/>
    <w:rsid w:val="00187131"/>
    <w:rsid w:val="001871C2"/>
    <w:rsid w:val="00187DA9"/>
    <w:rsid w:val="001906A1"/>
    <w:rsid w:val="00190FCE"/>
    <w:rsid w:val="00192A70"/>
    <w:rsid w:val="0019595F"/>
    <w:rsid w:val="001A03C8"/>
    <w:rsid w:val="001A1020"/>
    <w:rsid w:val="001A1C53"/>
    <w:rsid w:val="001B040C"/>
    <w:rsid w:val="001B0417"/>
    <w:rsid w:val="001B05C6"/>
    <w:rsid w:val="001B1CCA"/>
    <w:rsid w:val="001B2243"/>
    <w:rsid w:val="001B41E8"/>
    <w:rsid w:val="001B4D4E"/>
    <w:rsid w:val="001B56EC"/>
    <w:rsid w:val="001B58B3"/>
    <w:rsid w:val="001B7598"/>
    <w:rsid w:val="001C1B94"/>
    <w:rsid w:val="001C2B2C"/>
    <w:rsid w:val="001C2BD2"/>
    <w:rsid w:val="001C64D4"/>
    <w:rsid w:val="001D1E48"/>
    <w:rsid w:val="001D57F6"/>
    <w:rsid w:val="001D614B"/>
    <w:rsid w:val="001D618E"/>
    <w:rsid w:val="001D7832"/>
    <w:rsid w:val="001E08F1"/>
    <w:rsid w:val="001E1E81"/>
    <w:rsid w:val="001E2F7A"/>
    <w:rsid w:val="001E5827"/>
    <w:rsid w:val="001E7357"/>
    <w:rsid w:val="001E7486"/>
    <w:rsid w:val="001E763D"/>
    <w:rsid w:val="001E7E12"/>
    <w:rsid w:val="001F311C"/>
    <w:rsid w:val="002043CC"/>
    <w:rsid w:val="00205DAF"/>
    <w:rsid w:val="0020665A"/>
    <w:rsid w:val="002110A5"/>
    <w:rsid w:val="002117C0"/>
    <w:rsid w:val="00211DB8"/>
    <w:rsid w:val="0021435A"/>
    <w:rsid w:val="00214DD5"/>
    <w:rsid w:val="00214E15"/>
    <w:rsid w:val="00215D3F"/>
    <w:rsid w:val="00220FCF"/>
    <w:rsid w:val="00221BC4"/>
    <w:rsid w:val="002235C6"/>
    <w:rsid w:val="0022559B"/>
    <w:rsid w:val="00230E8F"/>
    <w:rsid w:val="00233C50"/>
    <w:rsid w:val="002342BF"/>
    <w:rsid w:val="002352CD"/>
    <w:rsid w:val="0023588C"/>
    <w:rsid w:val="00240328"/>
    <w:rsid w:val="002410B2"/>
    <w:rsid w:val="002410EA"/>
    <w:rsid w:val="0024134A"/>
    <w:rsid w:val="0024145F"/>
    <w:rsid w:val="00242487"/>
    <w:rsid w:val="00242516"/>
    <w:rsid w:val="0024258E"/>
    <w:rsid w:val="0024291D"/>
    <w:rsid w:val="002447D4"/>
    <w:rsid w:val="002505BD"/>
    <w:rsid w:val="00251109"/>
    <w:rsid w:val="002512C9"/>
    <w:rsid w:val="002529AD"/>
    <w:rsid w:val="00254302"/>
    <w:rsid w:val="00256984"/>
    <w:rsid w:val="002606EA"/>
    <w:rsid w:val="00260B0E"/>
    <w:rsid w:val="00261E6F"/>
    <w:rsid w:val="00263741"/>
    <w:rsid w:val="00264BAC"/>
    <w:rsid w:val="002665A8"/>
    <w:rsid w:val="00271E6A"/>
    <w:rsid w:val="0027264F"/>
    <w:rsid w:val="00272E56"/>
    <w:rsid w:val="00281F70"/>
    <w:rsid w:val="00282730"/>
    <w:rsid w:val="002854D3"/>
    <w:rsid w:val="002855DA"/>
    <w:rsid w:val="002856EF"/>
    <w:rsid w:val="00291306"/>
    <w:rsid w:val="002915ED"/>
    <w:rsid w:val="002919EF"/>
    <w:rsid w:val="00292CC5"/>
    <w:rsid w:val="0029325F"/>
    <w:rsid w:val="00294050"/>
    <w:rsid w:val="00295560"/>
    <w:rsid w:val="00297486"/>
    <w:rsid w:val="002A05E0"/>
    <w:rsid w:val="002A07C2"/>
    <w:rsid w:val="002A1071"/>
    <w:rsid w:val="002A329C"/>
    <w:rsid w:val="002B06F3"/>
    <w:rsid w:val="002B151C"/>
    <w:rsid w:val="002B538D"/>
    <w:rsid w:val="002B67A4"/>
    <w:rsid w:val="002C09F1"/>
    <w:rsid w:val="002C0AA7"/>
    <w:rsid w:val="002C197A"/>
    <w:rsid w:val="002C7101"/>
    <w:rsid w:val="002C7CE7"/>
    <w:rsid w:val="002C7D01"/>
    <w:rsid w:val="002D06F9"/>
    <w:rsid w:val="002D49AD"/>
    <w:rsid w:val="002D5A53"/>
    <w:rsid w:val="002E0F7F"/>
    <w:rsid w:val="002E11EE"/>
    <w:rsid w:val="002E1780"/>
    <w:rsid w:val="002E1E50"/>
    <w:rsid w:val="002E2733"/>
    <w:rsid w:val="002F2E8D"/>
    <w:rsid w:val="002F3236"/>
    <w:rsid w:val="002F357F"/>
    <w:rsid w:val="002F4147"/>
    <w:rsid w:val="002F4CB2"/>
    <w:rsid w:val="002F5392"/>
    <w:rsid w:val="002F68D4"/>
    <w:rsid w:val="003003C6"/>
    <w:rsid w:val="00300FC8"/>
    <w:rsid w:val="003010F5"/>
    <w:rsid w:val="00301CB8"/>
    <w:rsid w:val="00304F46"/>
    <w:rsid w:val="0031210C"/>
    <w:rsid w:val="0031353D"/>
    <w:rsid w:val="0031493D"/>
    <w:rsid w:val="00316799"/>
    <w:rsid w:val="00316E87"/>
    <w:rsid w:val="00317AD3"/>
    <w:rsid w:val="00320EED"/>
    <w:rsid w:val="0032520F"/>
    <w:rsid w:val="0032543B"/>
    <w:rsid w:val="003277C6"/>
    <w:rsid w:val="003336E6"/>
    <w:rsid w:val="003349A5"/>
    <w:rsid w:val="00336A1B"/>
    <w:rsid w:val="003406CC"/>
    <w:rsid w:val="00346522"/>
    <w:rsid w:val="00346C5A"/>
    <w:rsid w:val="00350AD0"/>
    <w:rsid w:val="00351297"/>
    <w:rsid w:val="00352403"/>
    <w:rsid w:val="003531AB"/>
    <w:rsid w:val="00353E10"/>
    <w:rsid w:val="00354773"/>
    <w:rsid w:val="00355A80"/>
    <w:rsid w:val="00356B1E"/>
    <w:rsid w:val="00362B6C"/>
    <w:rsid w:val="0036434A"/>
    <w:rsid w:val="00364D7D"/>
    <w:rsid w:val="00370D04"/>
    <w:rsid w:val="0037306A"/>
    <w:rsid w:val="00373651"/>
    <w:rsid w:val="00373DA0"/>
    <w:rsid w:val="0037491C"/>
    <w:rsid w:val="00374AB6"/>
    <w:rsid w:val="0037524F"/>
    <w:rsid w:val="003805B0"/>
    <w:rsid w:val="00382CBE"/>
    <w:rsid w:val="00382F10"/>
    <w:rsid w:val="00383407"/>
    <w:rsid w:val="00383756"/>
    <w:rsid w:val="00385774"/>
    <w:rsid w:val="00386881"/>
    <w:rsid w:val="00391035"/>
    <w:rsid w:val="003930F9"/>
    <w:rsid w:val="00393179"/>
    <w:rsid w:val="00396DF4"/>
    <w:rsid w:val="003A072C"/>
    <w:rsid w:val="003A3E54"/>
    <w:rsid w:val="003A4AC6"/>
    <w:rsid w:val="003A697F"/>
    <w:rsid w:val="003B1696"/>
    <w:rsid w:val="003B4B36"/>
    <w:rsid w:val="003B5954"/>
    <w:rsid w:val="003B5F20"/>
    <w:rsid w:val="003B7864"/>
    <w:rsid w:val="003B7FD1"/>
    <w:rsid w:val="003C0BBA"/>
    <w:rsid w:val="003C576F"/>
    <w:rsid w:val="003C766F"/>
    <w:rsid w:val="003C7E1B"/>
    <w:rsid w:val="003D0C15"/>
    <w:rsid w:val="003D1DE6"/>
    <w:rsid w:val="003D4434"/>
    <w:rsid w:val="003E0125"/>
    <w:rsid w:val="003E0576"/>
    <w:rsid w:val="003E0A92"/>
    <w:rsid w:val="003E15AA"/>
    <w:rsid w:val="003E210A"/>
    <w:rsid w:val="003E296F"/>
    <w:rsid w:val="003E372B"/>
    <w:rsid w:val="003E466C"/>
    <w:rsid w:val="003E54B8"/>
    <w:rsid w:val="003E6A7F"/>
    <w:rsid w:val="003F0D04"/>
    <w:rsid w:val="003F2977"/>
    <w:rsid w:val="003F2F24"/>
    <w:rsid w:val="003F44EA"/>
    <w:rsid w:val="003F5DAC"/>
    <w:rsid w:val="003F7733"/>
    <w:rsid w:val="003F7E01"/>
    <w:rsid w:val="004016A4"/>
    <w:rsid w:val="0040204D"/>
    <w:rsid w:val="00403FCB"/>
    <w:rsid w:val="00404E19"/>
    <w:rsid w:val="004057A1"/>
    <w:rsid w:val="0040687C"/>
    <w:rsid w:val="00413174"/>
    <w:rsid w:val="004149C1"/>
    <w:rsid w:val="00414E03"/>
    <w:rsid w:val="00415483"/>
    <w:rsid w:val="00417B57"/>
    <w:rsid w:val="00420C53"/>
    <w:rsid w:val="0042408D"/>
    <w:rsid w:val="00424E1D"/>
    <w:rsid w:val="0042738C"/>
    <w:rsid w:val="0042789E"/>
    <w:rsid w:val="004279FE"/>
    <w:rsid w:val="00431336"/>
    <w:rsid w:val="00431ADB"/>
    <w:rsid w:val="00432478"/>
    <w:rsid w:val="004329B2"/>
    <w:rsid w:val="004333AC"/>
    <w:rsid w:val="00435004"/>
    <w:rsid w:val="00435218"/>
    <w:rsid w:val="00436F22"/>
    <w:rsid w:val="00437D88"/>
    <w:rsid w:val="00440428"/>
    <w:rsid w:val="00440744"/>
    <w:rsid w:val="004447EC"/>
    <w:rsid w:val="00444951"/>
    <w:rsid w:val="00446795"/>
    <w:rsid w:val="0045031B"/>
    <w:rsid w:val="00450DC5"/>
    <w:rsid w:val="00454CD6"/>
    <w:rsid w:val="00454FC1"/>
    <w:rsid w:val="00456C2E"/>
    <w:rsid w:val="00457228"/>
    <w:rsid w:val="00462AFC"/>
    <w:rsid w:val="004639F1"/>
    <w:rsid w:val="00463BAD"/>
    <w:rsid w:val="0046444C"/>
    <w:rsid w:val="0046450E"/>
    <w:rsid w:val="00464EC9"/>
    <w:rsid w:val="004661CC"/>
    <w:rsid w:val="00466BD8"/>
    <w:rsid w:val="00470703"/>
    <w:rsid w:val="0047085C"/>
    <w:rsid w:val="004713DF"/>
    <w:rsid w:val="004714D1"/>
    <w:rsid w:val="00471934"/>
    <w:rsid w:val="0047434A"/>
    <w:rsid w:val="00474635"/>
    <w:rsid w:val="00474EFE"/>
    <w:rsid w:val="00474FDB"/>
    <w:rsid w:val="00477B36"/>
    <w:rsid w:val="00477F65"/>
    <w:rsid w:val="00480C3F"/>
    <w:rsid w:val="0048271A"/>
    <w:rsid w:val="00485B76"/>
    <w:rsid w:val="004870DC"/>
    <w:rsid w:val="00491008"/>
    <w:rsid w:val="0049152F"/>
    <w:rsid w:val="00491D26"/>
    <w:rsid w:val="00492885"/>
    <w:rsid w:val="0049317D"/>
    <w:rsid w:val="0049374C"/>
    <w:rsid w:val="00494745"/>
    <w:rsid w:val="00496037"/>
    <w:rsid w:val="004A10D1"/>
    <w:rsid w:val="004A4A54"/>
    <w:rsid w:val="004A5BB4"/>
    <w:rsid w:val="004A6BC4"/>
    <w:rsid w:val="004B054F"/>
    <w:rsid w:val="004B123E"/>
    <w:rsid w:val="004B1CAB"/>
    <w:rsid w:val="004B41C0"/>
    <w:rsid w:val="004B4AC6"/>
    <w:rsid w:val="004B6879"/>
    <w:rsid w:val="004B771A"/>
    <w:rsid w:val="004B7D19"/>
    <w:rsid w:val="004C00AE"/>
    <w:rsid w:val="004C0436"/>
    <w:rsid w:val="004C1686"/>
    <w:rsid w:val="004C4DF6"/>
    <w:rsid w:val="004C5194"/>
    <w:rsid w:val="004C5BC5"/>
    <w:rsid w:val="004D27EE"/>
    <w:rsid w:val="004D576D"/>
    <w:rsid w:val="004D5F73"/>
    <w:rsid w:val="004D6FCA"/>
    <w:rsid w:val="004D7244"/>
    <w:rsid w:val="004E0156"/>
    <w:rsid w:val="004E0E3C"/>
    <w:rsid w:val="004E0E54"/>
    <w:rsid w:val="004E135F"/>
    <w:rsid w:val="004E3BF7"/>
    <w:rsid w:val="004E5321"/>
    <w:rsid w:val="004E5748"/>
    <w:rsid w:val="004E63A9"/>
    <w:rsid w:val="004E71B9"/>
    <w:rsid w:val="004E7741"/>
    <w:rsid w:val="004F57F9"/>
    <w:rsid w:val="004F64C3"/>
    <w:rsid w:val="004F6F23"/>
    <w:rsid w:val="004F7496"/>
    <w:rsid w:val="00501148"/>
    <w:rsid w:val="00502C66"/>
    <w:rsid w:val="0050362C"/>
    <w:rsid w:val="005055B9"/>
    <w:rsid w:val="005055FF"/>
    <w:rsid w:val="00506FD5"/>
    <w:rsid w:val="00507653"/>
    <w:rsid w:val="00507F8B"/>
    <w:rsid w:val="005122B8"/>
    <w:rsid w:val="00513605"/>
    <w:rsid w:val="00513E82"/>
    <w:rsid w:val="005144FC"/>
    <w:rsid w:val="0051667F"/>
    <w:rsid w:val="00516E40"/>
    <w:rsid w:val="0052199E"/>
    <w:rsid w:val="00522129"/>
    <w:rsid w:val="00522434"/>
    <w:rsid w:val="00522EDE"/>
    <w:rsid w:val="00523FFE"/>
    <w:rsid w:val="00524A01"/>
    <w:rsid w:val="00524A38"/>
    <w:rsid w:val="00524EDC"/>
    <w:rsid w:val="00532ECB"/>
    <w:rsid w:val="00534440"/>
    <w:rsid w:val="005355F4"/>
    <w:rsid w:val="00535F0D"/>
    <w:rsid w:val="00536648"/>
    <w:rsid w:val="00537E12"/>
    <w:rsid w:val="0054026C"/>
    <w:rsid w:val="005424F0"/>
    <w:rsid w:val="00542572"/>
    <w:rsid w:val="0054272D"/>
    <w:rsid w:val="00543DFC"/>
    <w:rsid w:val="005443C2"/>
    <w:rsid w:val="005447ED"/>
    <w:rsid w:val="00546EAE"/>
    <w:rsid w:val="00550CEB"/>
    <w:rsid w:val="00552E89"/>
    <w:rsid w:val="00553188"/>
    <w:rsid w:val="005552DE"/>
    <w:rsid w:val="0056162E"/>
    <w:rsid w:val="00561BCE"/>
    <w:rsid w:val="00561ED0"/>
    <w:rsid w:val="005641E7"/>
    <w:rsid w:val="00565711"/>
    <w:rsid w:val="00565A08"/>
    <w:rsid w:val="00566DE6"/>
    <w:rsid w:val="0056710E"/>
    <w:rsid w:val="005709A3"/>
    <w:rsid w:val="00570CB5"/>
    <w:rsid w:val="00570FEC"/>
    <w:rsid w:val="005718DF"/>
    <w:rsid w:val="00572FE1"/>
    <w:rsid w:val="00574ED1"/>
    <w:rsid w:val="005761E4"/>
    <w:rsid w:val="00576B94"/>
    <w:rsid w:val="0057708A"/>
    <w:rsid w:val="00582CFE"/>
    <w:rsid w:val="00583C6C"/>
    <w:rsid w:val="005841CB"/>
    <w:rsid w:val="00585D40"/>
    <w:rsid w:val="005867B7"/>
    <w:rsid w:val="0058736D"/>
    <w:rsid w:val="00587CC4"/>
    <w:rsid w:val="00590048"/>
    <w:rsid w:val="00591F98"/>
    <w:rsid w:val="0059217E"/>
    <w:rsid w:val="0059223F"/>
    <w:rsid w:val="005931A8"/>
    <w:rsid w:val="00593F49"/>
    <w:rsid w:val="00594160"/>
    <w:rsid w:val="00594BD0"/>
    <w:rsid w:val="00595664"/>
    <w:rsid w:val="0059603E"/>
    <w:rsid w:val="00596EBE"/>
    <w:rsid w:val="005979DD"/>
    <w:rsid w:val="005A1858"/>
    <w:rsid w:val="005A3710"/>
    <w:rsid w:val="005A3A9C"/>
    <w:rsid w:val="005B081C"/>
    <w:rsid w:val="005B215B"/>
    <w:rsid w:val="005B3507"/>
    <w:rsid w:val="005B3758"/>
    <w:rsid w:val="005B4069"/>
    <w:rsid w:val="005B4BFE"/>
    <w:rsid w:val="005B4E60"/>
    <w:rsid w:val="005B6A26"/>
    <w:rsid w:val="005B7616"/>
    <w:rsid w:val="005C0026"/>
    <w:rsid w:val="005C090F"/>
    <w:rsid w:val="005C22E0"/>
    <w:rsid w:val="005C5430"/>
    <w:rsid w:val="005C7295"/>
    <w:rsid w:val="005D3F8A"/>
    <w:rsid w:val="005D682B"/>
    <w:rsid w:val="005E0822"/>
    <w:rsid w:val="005E29C8"/>
    <w:rsid w:val="005E4DA2"/>
    <w:rsid w:val="005E5944"/>
    <w:rsid w:val="005E6144"/>
    <w:rsid w:val="005E76B6"/>
    <w:rsid w:val="005E7F13"/>
    <w:rsid w:val="005F20FB"/>
    <w:rsid w:val="005F53A0"/>
    <w:rsid w:val="005F67D9"/>
    <w:rsid w:val="0060172C"/>
    <w:rsid w:val="00604BCC"/>
    <w:rsid w:val="00605086"/>
    <w:rsid w:val="00606EE0"/>
    <w:rsid w:val="00607B61"/>
    <w:rsid w:val="00610BB1"/>
    <w:rsid w:val="006123DE"/>
    <w:rsid w:val="0061432B"/>
    <w:rsid w:val="00614D45"/>
    <w:rsid w:val="0061592B"/>
    <w:rsid w:val="006209B9"/>
    <w:rsid w:val="00623A8D"/>
    <w:rsid w:val="006240E5"/>
    <w:rsid w:val="00624687"/>
    <w:rsid w:val="00624883"/>
    <w:rsid w:val="006255FB"/>
    <w:rsid w:val="006257A3"/>
    <w:rsid w:val="006279A1"/>
    <w:rsid w:val="006314BF"/>
    <w:rsid w:val="006315DD"/>
    <w:rsid w:val="006339DD"/>
    <w:rsid w:val="00633AAC"/>
    <w:rsid w:val="00633DFB"/>
    <w:rsid w:val="006377E8"/>
    <w:rsid w:val="00640065"/>
    <w:rsid w:val="00640134"/>
    <w:rsid w:val="00640DCF"/>
    <w:rsid w:val="00642E48"/>
    <w:rsid w:val="00645959"/>
    <w:rsid w:val="0064673A"/>
    <w:rsid w:val="00651773"/>
    <w:rsid w:val="00652F0E"/>
    <w:rsid w:val="00661E6F"/>
    <w:rsid w:val="006623C7"/>
    <w:rsid w:val="00666A05"/>
    <w:rsid w:val="00666B09"/>
    <w:rsid w:val="00667A0D"/>
    <w:rsid w:val="00670AEC"/>
    <w:rsid w:val="00671242"/>
    <w:rsid w:val="006720B7"/>
    <w:rsid w:val="00672E6F"/>
    <w:rsid w:val="00673C3E"/>
    <w:rsid w:val="00674307"/>
    <w:rsid w:val="00674C0B"/>
    <w:rsid w:val="00677078"/>
    <w:rsid w:val="00677212"/>
    <w:rsid w:val="006776EB"/>
    <w:rsid w:val="00677ADE"/>
    <w:rsid w:val="00680A9A"/>
    <w:rsid w:val="00684CE5"/>
    <w:rsid w:val="00684E90"/>
    <w:rsid w:val="00693383"/>
    <w:rsid w:val="00695954"/>
    <w:rsid w:val="00695C78"/>
    <w:rsid w:val="00696700"/>
    <w:rsid w:val="00696914"/>
    <w:rsid w:val="006A0357"/>
    <w:rsid w:val="006A141F"/>
    <w:rsid w:val="006A1D13"/>
    <w:rsid w:val="006A2F75"/>
    <w:rsid w:val="006A30B0"/>
    <w:rsid w:val="006B1011"/>
    <w:rsid w:val="006B2F2A"/>
    <w:rsid w:val="006B556E"/>
    <w:rsid w:val="006B707D"/>
    <w:rsid w:val="006C3C8D"/>
    <w:rsid w:val="006C441F"/>
    <w:rsid w:val="006C5C9A"/>
    <w:rsid w:val="006C6F94"/>
    <w:rsid w:val="006D0ECD"/>
    <w:rsid w:val="006D3F7F"/>
    <w:rsid w:val="006D4FC5"/>
    <w:rsid w:val="006E130D"/>
    <w:rsid w:val="006E19DE"/>
    <w:rsid w:val="006E2D19"/>
    <w:rsid w:val="006E2FE2"/>
    <w:rsid w:val="006E33E7"/>
    <w:rsid w:val="006E3624"/>
    <w:rsid w:val="006E40A1"/>
    <w:rsid w:val="006E5F13"/>
    <w:rsid w:val="006E68FF"/>
    <w:rsid w:val="006E6DB7"/>
    <w:rsid w:val="006E6E40"/>
    <w:rsid w:val="006F1EFB"/>
    <w:rsid w:val="006F34A0"/>
    <w:rsid w:val="006F4B66"/>
    <w:rsid w:val="006F606E"/>
    <w:rsid w:val="006F6285"/>
    <w:rsid w:val="006F762F"/>
    <w:rsid w:val="00700DF1"/>
    <w:rsid w:val="00701E28"/>
    <w:rsid w:val="00703AB9"/>
    <w:rsid w:val="00703BDE"/>
    <w:rsid w:val="007061B1"/>
    <w:rsid w:val="00711E3D"/>
    <w:rsid w:val="007135ED"/>
    <w:rsid w:val="0071420D"/>
    <w:rsid w:val="0071781F"/>
    <w:rsid w:val="00717A7A"/>
    <w:rsid w:val="00717D12"/>
    <w:rsid w:val="00720C0D"/>
    <w:rsid w:val="00721997"/>
    <w:rsid w:val="00722E1B"/>
    <w:rsid w:val="0072311C"/>
    <w:rsid w:val="00723A93"/>
    <w:rsid w:val="00724150"/>
    <w:rsid w:val="007241A0"/>
    <w:rsid w:val="00724C65"/>
    <w:rsid w:val="00725E4A"/>
    <w:rsid w:val="00730DF7"/>
    <w:rsid w:val="00731844"/>
    <w:rsid w:val="00732301"/>
    <w:rsid w:val="007328B8"/>
    <w:rsid w:val="00732B99"/>
    <w:rsid w:val="00733A41"/>
    <w:rsid w:val="00734F8D"/>
    <w:rsid w:val="007367FC"/>
    <w:rsid w:val="007371FF"/>
    <w:rsid w:val="007403BF"/>
    <w:rsid w:val="007425CF"/>
    <w:rsid w:val="007438FA"/>
    <w:rsid w:val="00744178"/>
    <w:rsid w:val="007448BE"/>
    <w:rsid w:val="007470FC"/>
    <w:rsid w:val="007475C8"/>
    <w:rsid w:val="007533F2"/>
    <w:rsid w:val="007549D6"/>
    <w:rsid w:val="00760C13"/>
    <w:rsid w:val="00765282"/>
    <w:rsid w:val="00765E31"/>
    <w:rsid w:val="00766F0A"/>
    <w:rsid w:val="00770AC3"/>
    <w:rsid w:val="0077234F"/>
    <w:rsid w:val="00773EC9"/>
    <w:rsid w:val="00774933"/>
    <w:rsid w:val="0077773F"/>
    <w:rsid w:val="00777DD9"/>
    <w:rsid w:val="007823F3"/>
    <w:rsid w:val="00783BDC"/>
    <w:rsid w:val="00783E2B"/>
    <w:rsid w:val="00786C4D"/>
    <w:rsid w:val="00790E1B"/>
    <w:rsid w:val="00791E9E"/>
    <w:rsid w:val="007937F6"/>
    <w:rsid w:val="00794A04"/>
    <w:rsid w:val="00794D7B"/>
    <w:rsid w:val="00795910"/>
    <w:rsid w:val="007962F9"/>
    <w:rsid w:val="00796C95"/>
    <w:rsid w:val="007975E1"/>
    <w:rsid w:val="007A0102"/>
    <w:rsid w:val="007A0EB0"/>
    <w:rsid w:val="007A3763"/>
    <w:rsid w:val="007A3A27"/>
    <w:rsid w:val="007A6016"/>
    <w:rsid w:val="007A6D37"/>
    <w:rsid w:val="007B1ED7"/>
    <w:rsid w:val="007B23E6"/>
    <w:rsid w:val="007B2955"/>
    <w:rsid w:val="007B3C50"/>
    <w:rsid w:val="007B3C97"/>
    <w:rsid w:val="007B3D7C"/>
    <w:rsid w:val="007B4A9B"/>
    <w:rsid w:val="007B5AF5"/>
    <w:rsid w:val="007C0712"/>
    <w:rsid w:val="007C3A73"/>
    <w:rsid w:val="007C47E5"/>
    <w:rsid w:val="007C4A97"/>
    <w:rsid w:val="007D04D5"/>
    <w:rsid w:val="007D1C8B"/>
    <w:rsid w:val="007D3C64"/>
    <w:rsid w:val="007D4040"/>
    <w:rsid w:val="007D4FFD"/>
    <w:rsid w:val="007D616E"/>
    <w:rsid w:val="007D77B4"/>
    <w:rsid w:val="007E1789"/>
    <w:rsid w:val="007E25D7"/>
    <w:rsid w:val="007E411A"/>
    <w:rsid w:val="007E45EB"/>
    <w:rsid w:val="007E5EE5"/>
    <w:rsid w:val="007E67DF"/>
    <w:rsid w:val="007E7233"/>
    <w:rsid w:val="007E79D4"/>
    <w:rsid w:val="007F0F34"/>
    <w:rsid w:val="007F26ED"/>
    <w:rsid w:val="007F419A"/>
    <w:rsid w:val="007F7F2C"/>
    <w:rsid w:val="00802064"/>
    <w:rsid w:val="00803099"/>
    <w:rsid w:val="008037D4"/>
    <w:rsid w:val="00804648"/>
    <w:rsid w:val="00804F47"/>
    <w:rsid w:val="00810ACE"/>
    <w:rsid w:val="00812BFB"/>
    <w:rsid w:val="0081524A"/>
    <w:rsid w:val="008157B3"/>
    <w:rsid w:val="0081636C"/>
    <w:rsid w:val="00820256"/>
    <w:rsid w:val="00820B54"/>
    <w:rsid w:val="00821C0E"/>
    <w:rsid w:val="00821D86"/>
    <w:rsid w:val="00821DEA"/>
    <w:rsid w:val="00825AB9"/>
    <w:rsid w:val="00825AD2"/>
    <w:rsid w:val="008278BB"/>
    <w:rsid w:val="00832092"/>
    <w:rsid w:val="00836BEC"/>
    <w:rsid w:val="0084258A"/>
    <w:rsid w:val="00842F24"/>
    <w:rsid w:val="00842FBA"/>
    <w:rsid w:val="00845E77"/>
    <w:rsid w:val="008543B6"/>
    <w:rsid w:val="00856CAA"/>
    <w:rsid w:val="00856E8E"/>
    <w:rsid w:val="00857142"/>
    <w:rsid w:val="00857CDC"/>
    <w:rsid w:val="00860435"/>
    <w:rsid w:val="00860B8C"/>
    <w:rsid w:val="0086100F"/>
    <w:rsid w:val="00870544"/>
    <w:rsid w:val="00872A11"/>
    <w:rsid w:val="00874EDE"/>
    <w:rsid w:val="00875076"/>
    <w:rsid w:val="008753C4"/>
    <w:rsid w:val="00876673"/>
    <w:rsid w:val="0088255B"/>
    <w:rsid w:val="0088381C"/>
    <w:rsid w:val="00885E40"/>
    <w:rsid w:val="00886487"/>
    <w:rsid w:val="0089053C"/>
    <w:rsid w:val="00892CE6"/>
    <w:rsid w:val="0089439D"/>
    <w:rsid w:val="008953F5"/>
    <w:rsid w:val="00895704"/>
    <w:rsid w:val="008958F1"/>
    <w:rsid w:val="0089617A"/>
    <w:rsid w:val="00896F8B"/>
    <w:rsid w:val="00896FC2"/>
    <w:rsid w:val="008A09EC"/>
    <w:rsid w:val="008A1B26"/>
    <w:rsid w:val="008A23DA"/>
    <w:rsid w:val="008A3E04"/>
    <w:rsid w:val="008A444C"/>
    <w:rsid w:val="008B0DBC"/>
    <w:rsid w:val="008B1175"/>
    <w:rsid w:val="008B17C8"/>
    <w:rsid w:val="008B2E27"/>
    <w:rsid w:val="008B48EE"/>
    <w:rsid w:val="008B5230"/>
    <w:rsid w:val="008B6933"/>
    <w:rsid w:val="008C0F1B"/>
    <w:rsid w:val="008C2364"/>
    <w:rsid w:val="008C26BD"/>
    <w:rsid w:val="008C3237"/>
    <w:rsid w:val="008C3295"/>
    <w:rsid w:val="008C3E2F"/>
    <w:rsid w:val="008C52AD"/>
    <w:rsid w:val="008D2A8A"/>
    <w:rsid w:val="008D3DA1"/>
    <w:rsid w:val="008D656F"/>
    <w:rsid w:val="008D6B5A"/>
    <w:rsid w:val="008D6C34"/>
    <w:rsid w:val="008D6C88"/>
    <w:rsid w:val="008D76AB"/>
    <w:rsid w:val="008E19DD"/>
    <w:rsid w:val="008E2A8D"/>
    <w:rsid w:val="008E38D9"/>
    <w:rsid w:val="008E5694"/>
    <w:rsid w:val="008E7149"/>
    <w:rsid w:val="008E76A6"/>
    <w:rsid w:val="008F093E"/>
    <w:rsid w:val="008F1D93"/>
    <w:rsid w:val="008F2EAC"/>
    <w:rsid w:val="008F3522"/>
    <w:rsid w:val="008F7305"/>
    <w:rsid w:val="00900021"/>
    <w:rsid w:val="00903373"/>
    <w:rsid w:val="00905937"/>
    <w:rsid w:val="00906680"/>
    <w:rsid w:val="009124E1"/>
    <w:rsid w:val="00912FCC"/>
    <w:rsid w:val="009133C1"/>
    <w:rsid w:val="009157C2"/>
    <w:rsid w:val="00916908"/>
    <w:rsid w:val="00916A59"/>
    <w:rsid w:val="0091702D"/>
    <w:rsid w:val="009176D8"/>
    <w:rsid w:val="00917D2F"/>
    <w:rsid w:val="00920CB0"/>
    <w:rsid w:val="009222CD"/>
    <w:rsid w:val="009232F8"/>
    <w:rsid w:val="00923469"/>
    <w:rsid w:val="00923A10"/>
    <w:rsid w:val="00923EF8"/>
    <w:rsid w:val="0092573C"/>
    <w:rsid w:val="009257D2"/>
    <w:rsid w:val="00925D05"/>
    <w:rsid w:val="0092661A"/>
    <w:rsid w:val="009302A6"/>
    <w:rsid w:val="00931D26"/>
    <w:rsid w:val="0093229C"/>
    <w:rsid w:val="009342E7"/>
    <w:rsid w:val="00936CEB"/>
    <w:rsid w:val="0094011F"/>
    <w:rsid w:val="00940E84"/>
    <w:rsid w:val="00941069"/>
    <w:rsid w:val="00941C6C"/>
    <w:rsid w:val="00944E52"/>
    <w:rsid w:val="00946796"/>
    <w:rsid w:val="009472B7"/>
    <w:rsid w:val="00952EFD"/>
    <w:rsid w:val="00953407"/>
    <w:rsid w:val="00953B23"/>
    <w:rsid w:val="0095454A"/>
    <w:rsid w:val="00954C34"/>
    <w:rsid w:val="009566F5"/>
    <w:rsid w:val="00956D4E"/>
    <w:rsid w:val="0096064A"/>
    <w:rsid w:val="00960B5D"/>
    <w:rsid w:val="00964C4C"/>
    <w:rsid w:val="00966216"/>
    <w:rsid w:val="00966CDF"/>
    <w:rsid w:val="00967BDA"/>
    <w:rsid w:val="009707EE"/>
    <w:rsid w:val="00971669"/>
    <w:rsid w:val="009722B1"/>
    <w:rsid w:val="009732E9"/>
    <w:rsid w:val="00981334"/>
    <w:rsid w:val="0098142F"/>
    <w:rsid w:val="00981C79"/>
    <w:rsid w:val="00981D0C"/>
    <w:rsid w:val="00982745"/>
    <w:rsid w:val="00983B49"/>
    <w:rsid w:val="0098426F"/>
    <w:rsid w:val="00984398"/>
    <w:rsid w:val="009850EA"/>
    <w:rsid w:val="009865CB"/>
    <w:rsid w:val="009869B1"/>
    <w:rsid w:val="00986FE1"/>
    <w:rsid w:val="00987110"/>
    <w:rsid w:val="00987233"/>
    <w:rsid w:val="00991295"/>
    <w:rsid w:val="00991753"/>
    <w:rsid w:val="00991B38"/>
    <w:rsid w:val="00993698"/>
    <w:rsid w:val="009950B5"/>
    <w:rsid w:val="00995300"/>
    <w:rsid w:val="009969F8"/>
    <w:rsid w:val="009A0291"/>
    <w:rsid w:val="009A2F04"/>
    <w:rsid w:val="009A444B"/>
    <w:rsid w:val="009A6C67"/>
    <w:rsid w:val="009B0BCE"/>
    <w:rsid w:val="009B0C66"/>
    <w:rsid w:val="009B27C0"/>
    <w:rsid w:val="009B5097"/>
    <w:rsid w:val="009B5B40"/>
    <w:rsid w:val="009B6054"/>
    <w:rsid w:val="009C46CC"/>
    <w:rsid w:val="009C5A2A"/>
    <w:rsid w:val="009C6DA6"/>
    <w:rsid w:val="009D0659"/>
    <w:rsid w:val="009D17A2"/>
    <w:rsid w:val="009D19AC"/>
    <w:rsid w:val="009D58DB"/>
    <w:rsid w:val="009D6540"/>
    <w:rsid w:val="009E19A9"/>
    <w:rsid w:val="009E2AAD"/>
    <w:rsid w:val="009F091F"/>
    <w:rsid w:val="009F159B"/>
    <w:rsid w:val="009F18E7"/>
    <w:rsid w:val="009F2838"/>
    <w:rsid w:val="009F3B86"/>
    <w:rsid w:val="009F4A29"/>
    <w:rsid w:val="009F5B57"/>
    <w:rsid w:val="00A02158"/>
    <w:rsid w:val="00A04FD2"/>
    <w:rsid w:val="00A06646"/>
    <w:rsid w:val="00A06881"/>
    <w:rsid w:val="00A078B3"/>
    <w:rsid w:val="00A11E90"/>
    <w:rsid w:val="00A11F85"/>
    <w:rsid w:val="00A1219E"/>
    <w:rsid w:val="00A12287"/>
    <w:rsid w:val="00A127EE"/>
    <w:rsid w:val="00A138D1"/>
    <w:rsid w:val="00A15128"/>
    <w:rsid w:val="00A162BF"/>
    <w:rsid w:val="00A16A9E"/>
    <w:rsid w:val="00A178B2"/>
    <w:rsid w:val="00A2086F"/>
    <w:rsid w:val="00A22140"/>
    <w:rsid w:val="00A2272D"/>
    <w:rsid w:val="00A22862"/>
    <w:rsid w:val="00A234B0"/>
    <w:rsid w:val="00A23B50"/>
    <w:rsid w:val="00A247D3"/>
    <w:rsid w:val="00A30BA8"/>
    <w:rsid w:val="00A31324"/>
    <w:rsid w:val="00A3445A"/>
    <w:rsid w:val="00A35F09"/>
    <w:rsid w:val="00A37C72"/>
    <w:rsid w:val="00A40290"/>
    <w:rsid w:val="00A40349"/>
    <w:rsid w:val="00A4043B"/>
    <w:rsid w:val="00A410BF"/>
    <w:rsid w:val="00A44E32"/>
    <w:rsid w:val="00A45436"/>
    <w:rsid w:val="00A457EE"/>
    <w:rsid w:val="00A45C4D"/>
    <w:rsid w:val="00A45F2E"/>
    <w:rsid w:val="00A476E7"/>
    <w:rsid w:val="00A47CA8"/>
    <w:rsid w:val="00A502D5"/>
    <w:rsid w:val="00A52DD3"/>
    <w:rsid w:val="00A5561A"/>
    <w:rsid w:val="00A6150A"/>
    <w:rsid w:val="00A62429"/>
    <w:rsid w:val="00A62787"/>
    <w:rsid w:val="00A629EC"/>
    <w:rsid w:val="00A62B01"/>
    <w:rsid w:val="00A636D1"/>
    <w:rsid w:val="00A6395A"/>
    <w:rsid w:val="00A65571"/>
    <w:rsid w:val="00A6699F"/>
    <w:rsid w:val="00A73225"/>
    <w:rsid w:val="00A7445C"/>
    <w:rsid w:val="00A7711E"/>
    <w:rsid w:val="00A7792F"/>
    <w:rsid w:val="00A81789"/>
    <w:rsid w:val="00A81D54"/>
    <w:rsid w:val="00A830C5"/>
    <w:rsid w:val="00A83249"/>
    <w:rsid w:val="00A8552E"/>
    <w:rsid w:val="00A90888"/>
    <w:rsid w:val="00A94783"/>
    <w:rsid w:val="00A96930"/>
    <w:rsid w:val="00A97816"/>
    <w:rsid w:val="00A97F6E"/>
    <w:rsid w:val="00AA06C9"/>
    <w:rsid w:val="00AA235C"/>
    <w:rsid w:val="00AA3398"/>
    <w:rsid w:val="00AB0CF5"/>
    <w:rsid w:val="00AB21FB"/>
    <w:rsid w:val="00AB332B"/>
    <w:rsid w:val="00AB354E"/>
    <w:rsid w:val="00AB5D3F"/>
    <w:rsid w:val="00AB5E3B"/>
    <w:rsid w:val="00AB5F66"/>
    <w:rsid w:val="00AB6BE5"/>
    <w:rsid w:val="00AB7C3F"/>
    <w:rsid w:val="00AC1F82"/>
    <w:rsid w:val="00AC27B5"/>
    <w:rsid w:val="00AC4035"/>
    <w:rsid w:val="00AC595B"/>
    <w:rsid w:val="00AD0B38"/>
    <w:rsid w:val="00AD2193"/>
    <w:rsid w:val="00AD29EC"/>
    <w:rsid w:val="00AD32AD"/>
    <w:rsid w:val="00AD5C15"/>
    <w:rsid w:val="00AD5F0A"/>
    <w:rsid w:val="00AD7AE8"/>
    <w:rsid w:val="00AD7F83"/>
    <w:rsid w:val="00AE1D40"/>
    <w:rsid w:val="00AE1F43"/>
    <w:rsid w:val="00AE2547"/>
    <w:rsid w:val="00AE2F07"/>
    <w:rsid w:val="00AE675E"/>
    <w:rsid w:val="00AE7226"/>
    <w:rsid w:val="00AE7672"/>
    <w:rsid w:val="00AE7D76"/>
    <w:rsid w:val="00AF0367"/>
    <w:rsid w:val="00AF5FC1"/>
    <w:rsid w:val="00AF6826"/>
    <w:rsid w:val="00AF6C52"/>
    <w:rsid w:val="00AF6E5F"/>
    <w:rsid w:val="00B00658"/>
    <w:rsid w:val="00B00EB2"/>
    <w:rsid w:val="00B017B3"/>
    <w:rsid w:val="00B034B9"/>
    <w:rsid w:val="00B03601"/>
    <w:rsid w:val="00B05F38"/>
    <w:rsid w:val="00B0620D"/>
    <w:rsid w:val="00B10512"/>
    <w:rsid w:val="00B110F6"/>
    <w:rsid w:val="00B13C3F"/>
    <w:rsid w:val="00B145A8"/>
    <w:rsid w:val="00B20A41"/>
    <w:rsid w:val="00B211D8"/>
    <w:rsid w:val="00B228E2"/>
    <w:rsid w:val="00B24071"/>
    <w:rsid w:val="00B33340"/>
    <w:rsid w:val="00B34FCC"/>
    <w:rsid w:val="00B35707"/>
    <w:rsid w:val="00B36777"/>
    <w:rsid w:val="00B37DBB"/>
    <w:rsid w:val="00B41C1E"/>
    <w:rsid w:val="00B4314E"/>
    <w:rsid w:val="00B46C1C"/>
    <w:rsid w:val="00B47646"/>
    <w:rsid w:val="00B47D9E"/>
    <w:rsid w:val="00B5283C"/>
    <w:rsid w:val="00B54B6C"/>
    <w:rsid w:val="00B54D66"/>
    <w:rsid w:val="00B55673"/>
    <w:rsid w:val="00B60156"/>
    <w:rsid w:val="00B61E9C"/>
    <w:rsid w:val="00B643F0"/>
    <w:rsid w:val="00B66049"/>
    <w:rsid w:val="00B66459"/>
    <w:rsid w:val="00B66680"/>
    <w:rsid w:val="00B6732C"/>
    <w:rsid w:val="00B67C5A"/>
    <w:rsid w:val="00B67EB7"/>
    <w:rsid w:val="00B70407"/>
    <w:rsid w:val="00B70440"/>
    <w:rsid w:val="00B70F30"/>
    <w:rsid w:val="00B716C6"/>
    <w:rsid w:val="00B7282E"/>
    <w:rsid w:val="00B72A1F"/>
    <w:rsid w:val="00B7390C"/>
    <w:rsid w:val="00B75AE3"/>
    <w:rsid w:val="00B77597"/>
    <w:rsid w:val="00B82571"/>
    <w:rsid w:val="00B8265C"/>
    <w:rsid w:val="00B93030"/>
    <w:rsid w:val="00B93226"/>
    <w:rsid w:val="00B9606B"/>
    <w:rsid w:val="00B96827"/>
    <w:rsid w:val="00BA153D"/>
    <w:rsid w:val="00BA160B"/>
    <w:rsid w:val="00BA27C4"/>
    <w:rsid w:val="00BA2F03"/>
    <w:rsid w:val="00BA311D"/>
    <w:rsid w:val="00BA4A1F"/>
    <w:rsid w:val="00BA675B"/>
    <w:rsid w:val="00BB15C5"/>
    <w:rsid w:val="00BB19E0"/>
    <w:rsid w:val="00BB332F"/>
    <w:rsid w:val="00BB4884"/>
    <w:rsid w:val="00BB4FE3"/>
    <w:rsid w:val="00BC1286"/>
    <w:rsid w:val="00BC2668"/>
    <w:rsid w:val="00BC2868"/>
    <w:rsid w:val="00BC35A6"/>
    <w:rsid w:val="00BC4F05"/>
    <w:rsid w:val="00BC555F"/>
    <w:rsid w:val="00BC760C"/>
    <w:rsid w:val="00BC78DA"/>
    <w:rsid w:val="00BC7BC2"/>
    <w:rsid w:val="00BD0372"/>
    <w:rsid w:val="00BD07F6"/>
    <w:rsid w:val="00BD1004"/>
    <w:rsid w:val="00BD147B"/>
    <w:rsid w:val="00BD42E3"/>
    <w:rsid w:val="00BD5371"/>
    <w:rsid w:val="00BD5B0F"/>
    <w:rsid w:val="00BD7C94"/>
    <w:rsid w:val="00BD7E32"/>
    <w:rsid w:val="00BE1427"/>
    <w:rsid w:val="00BE1C17"/>
    <w:rsid w:val="00BE2C37"/>
    <w:rsid w:val="00BE4601"/>
    <w:rsid w:val="00BE78C2"/>
    <w:rsid w:val="00BF1274"/>
    <w:rsid w:val="00BF77C9"/>
    <w:rsid w:val="00C00FE7"/>
    <w:rsid w:val="00C02523"/>
    <w:rsid w:val="00C041B9"/>
    <w:rsid w:val="00C04A31"/>
    <w:rsid w:val="00C04C0B"/>
    <w:rsid w:val="00C04CCC"/>
    <w:rsid w:val="00C04F81"/>
    <w:rsid w:val="00C10680"/>
    <w:rsid w:val="00C1358F"/>
    <w:rsid w:val="00C16EF0"/>
    <w:rsid w:val="00C16EF4"/>
    <w:rsid w:val="00C172E0"/>
    <w:rsid w:val="00C17880"/>
    <w:rsid w:val="00C20E00"/>
    <w:rsid w:val="00C22834"/>
    <w:rsid w:val="00C22996"/>
    <w:rsid w:val="00C23A05"/>
    <w:rsid w:val="00C23F83"/>
    <w:rsid w:val="00C24F6D"/>
    <w:rsid w:val="00C24F93"/>
    <w:rsid w:val="00C260B7"/>
    <w:rsid w:val="00C27203"/>
    <w:rsid w:val="00C3395D"/>
    <w:rsid w:val="00C33B89"/>
    <w:rsid w:val="00C342FE"/>
    <w:rsid w:val="00C431AA"/>
    <w:rsid w:val="00C4395E"/>
    <w:rsid w:val="00C45983"/>
    <w:rsid w:val="00C47328"/>
    <w:rsid w:val="00C4781E"/>
    <w:rsid w:val="00C5381F"/>
    <w:rsid w:val="00C6040F"/>
    <w:rsid w:val="00C6043F"/>
    <w:rsid w:val="00C617E9"/>
    <w:rsid w:val="00C619A4"/>
    <w:rsid w:val="00C6766F"/>
    <w:rsid w:val="00C7101E"/>
    <w:rsid w:val="00C71945"/>
    <w:rsid w:val="00C71BF9"/>
    <w:rsid w:val="00C77AF0"/>
    <w:rsid w:val="00C77B9D"/>
    <w:rsid w:val="00C80A00"/>
    <w:rsid w:val="00C82565"/>
    <w:rsid w:val="00C85C9A"/>
    <w:rsid w:val="00C868C3"/>
    <w:rsid w:val="00C879A3"/>
    <w:rsid w:val="00C90BED"/>
    <w:rsid w:val="00C90DB2"/>
    <w:rsid w:val="00C9110B"/>
    <w:rsid w:val="00C91E41"/>
    <w:rsid w:val="00C92B5F"/>
    <w:rsid w:val="00C943FC"/>
    <w:rsid w:val="00C951C3"/>
    <w:rsid w:val="00C95AF4"/>
    <w:rsid w:val="00C95B2F"/>
    <w:rsid w:val="00C97148"/>
    <w:rsid w:val="00C9740E"/>
    <w:rsid w:val="00CA0B8B"/>
    <w:rsid w:val="00CA2412"/>
    <w:rsid w:val="00CA2B14"/>
    <w:rsid w:val="00CA2DB9"/>
    <w:rsid w:val="00CA3204"/>
    <w:rsid w:val="00CA5C0C"/>
    <w:rsid w:val="00CA677D"/>
    <w:rsid w:val="00CA74EC"/>
    <w:rsid w:val="00CA7860"/>
    <w:rsid w:val="00CB07E9"/>
    <w:rsid w:val="00CB2E3E"/>
    <w:rsid w:val="00CC24C2"/>
    <w:rsid w:val="00CC38FC"/>
    <w:rsid w:val="00CC66EE"/>
    <w:rsid w:val="00CC6A7E"/>
    <w:rsid w:val="00CC6ED1"/>
    <w:rsid w:val="00CD208D"/>
    <w:rsid w:val="00CD2FB8"/>
    <w:rsid w:val="00CD4BF3"/>
    <w:rsid w:val="00CD58ED"/>
    <w:rsid w:val="00CD75EF"/>
    <w:rsid w:val="00CE1D7A"/>
    <w:rsid w:val="00CE2278"/>
    <w:rsid w:val="00CE40FF"/>
    <w:rsid w:val="00CE59DC"/>
    <w:rsid w:val="00CE653B"/>
    <w:rsid w:val="00CF1BFE"/>
    <w:rsid w:val="00CF28BB"/>
    <w:rsid w:val="00CF3E3D"/>
    <w:rsid w:val="00CF72B0"/>
    <w:rsid w:val="00D020DF"/>
    <w:rsid w:val="00D020EB"/>
    <w:rsid w:val="00D03A43"/>
    <w:rsid w:val="00D05B68"/>
    <w:rsid w:val="00D06C7D"/>
    <w:rsid w:val="00D06E3E"/>
    <w:rsid w:val="00D1159F"/>
    <w:rsid w:val="00D13038"/>
    <w:rsid w:val="00D13C15"/>
    <w:rsid w:val="00D16D7E"/>
    <w:rsid w:val="00D20552"/>
    <w:rsid w:val="00D21CE7"/>
    <w:rsid w:val="00D2346B"/>
    <w:rsid w:val="00D24072"/>
    <w:rsid w:val="00D2488F"/>
    <w:rsid w:val="00D30F25"/>
    <w:rsid w:val="00D32A1F"/>
    <w:rsid w:val="00D345CB"/>
    <w:rsid w:val="00D36B17"/>
    <w:rsid w:val="00D46A56"/>
    <w:rsid w:val="00D46AFD"/>
    <w:rsid w:val="00D475D6"/>
    <w:rsid w:val="00D53788"/>
    <w:rsid w:val="00D53883"/>
    <w:rsid w:val="00D55E0C"/>
    <w:rsid w:val="00D56F78"/>
    <w:rsid w:val="00D617AF"/>
    <w:rsid w:val="00D61E23"/>
    <w:rsid w:val="00D62BD0"/>
    <w:rsid w:val="00D62DCF"/>
    <w:rsid w:val="00D63401"/>
    <w:rsid w:val="00D634A7"/>
    <w:rsid w:val="00D63A0A"/>
    <w:rsid w:val="00D63F76"/>
    <w:rsid w:val="00D64D57"/>
    <w:rsid w:val="00D651FF"/>
    <w:rsid w:val="00D71396"/>
    <w:rsid w:val="00D71E02"/>
    <w:rsid w:val="00D71F36"/>
    <w:rsid w:val="00D73C4D"/>
    <w:rsid w:val="00D80A88"/>
    <w:rsid w:val="00D820C3"/>
    <w:rsid w:val="00D8232D"/>
    <w:rsid w:val="00D826BF"/>
    <w:rsid w:val="00D829D2"/>
    <w:rsid w:val="00D82ECA"/>
    <w:rsid w:val="00D8428F"/>
    <w:rsid w:val="00D85592"/>
    <w:rsid w:val="00D85B7A"/>
    <w:rsid w:val="00D90276"/>
    <w:rsid w:val="00D92AB7"/>
    <w:rsid w:val="00D94B7A"/>
    <w:rsid w:val="00D95916"/>
    <w:rsid w:val="00D9793A"/>
    <w:rsid w:val="00D97A01"/>
    <w:rsid w:val="00DA2299"/>
    <w:rsid w:val="00DA251D"/>
    <w:rsid w:val="00DA446B"/>
    <w:rsid w:val="00DA596A"/>
    <w:rsid w:val="00DA68DE"/>
    <w:rsid w:val="00DA7824"/>
    <w:rsid w:val="00DB0934"/>
    <w:rsid w:val="00DB2DCE"/>
    <w:rsid w:val="00DB5110"/>
    <w:rsid w:val="00DB54F2"/>
    <w:rsid w:val="00DB73EB"/>
    <w:rsid w:val="00DC3372"/>
    <w:rsid w:val="00DC3B27"/>
    <w:rsid w:val="00DC3E6F"/>
    <w:rsid w:val="00DC4B4A"/>
    <w:rsid w:val="00DC56FC"/>
    <w:rsid w:val="00DC5CD1"/>
    <w:rsid w:val="00DC6D45"/>
    <w:rsid w:val="00DD2DB2"/>
    <w:rsid w:val="00DD5335"/>
    <w:rsid w:val="00DD5CAE"/>
    <w:rsid w:val="00DD7E12"/>
    <w:rsid w:val="00DE2B91"/>
    <w:rsid w:val="00DE4073"/>
    <w:rsid w:val="00DE530A"/>
    <w:rsid w:val="00DE6811"/>
    <w:rsid w:val="00DE7633"/>
    <w:rsid w:val="00DF01EC"/>
    <w:rsid w:val="00DF14BE"/>
    <w:rsid w:val="00DF1D33"/>
    <w:rsid w:val="00DF201B"/>
    <w:rsid w:val="00DF5645"/>
    <w:rsid w:val="00DF590B"/>
    <w:rsid w:val="00DF62D4"/>
    <w:rsid w:val="00E0008B"/>
    <w:rsid w:val="00E0013B"/>
    <w:rsid w:val="00E0021D"/>
    <w:rsid w:val="00E01450"/>
    <w:rsid w:val="00E045A1"/>
    <w:rsid w:val="00E05001"/>
    <w:rsid w:val="00E06301"/>
    <w:rsid w:val="00E068D9"/>
    <w:rsid w:val="00E11252"/>
    <w:rsid w:val="00E116A4"/>
    <w:rsid w:val="00E12DCF"/>
    <w:rsid w:val="00E14F88"/>
    <w:rsid w:val="00E20CD4"/>
    <w:rsid w:val="00E226E4"/>
    <w:rsid w:val="00E23476"/>
    <w:rsid w:val="00E23BB9"/>
    <w:rsid w:val="00E23C13"/>
    <w:rsid w:val="00E25152"/>
    <w:rsid w:val="00E2523C"/>
    <w:rsid w:val="00E25CB2"/>
    <w:rsid w:val="00E26879"/>
    <w:rsid w:val="00E27351"/>
    <w:rsid w:val="00E31BBB"/>
    <w:rsid w:val="00E321CC"/>
    <w:rsid w:val="00E34D50"/>
    <w:rsid w:val="00E35859"/>
    <w:rsid w:val="00E3771B"/>
    <w:rsid w:val="00E3784B"/>
    <w:rsid w:val="00E3798E"/>
    <w:rsid w:val="00E4128E"/>
    <w:rsid w:val="00E42DE8"/>
    <w:rsid w:val="00E4369E"/>
    <w:rsid w:val="00E437B9"/>
    <w:rsid w:val="00E4450A"/>
    <w:rsid w:val="00E45037"/>
    <w:rsid w:val="00E46578"/>
    <w:rsid w:val="00E46A41"/>
    <w:rsid w:val="00E46C03"/>
    <w:rsid w:val="00E54727"/>
    <w:rsid w:val="00E56BF8"/>
    <w:rsid w:val="00E57133"/>
    <w:rsid w:val="00E60351"/>
    <w:rsid w:val="00E6048C"/>
    <w:rsid w:val="00E617D5"/>
    <w:rsid w:val="00E61B0B"/>
    <w:rsid w:val="00E62E14"/>
    <w:rsid w:val="00E65934"/>
    <w:rsid w:val="00E710B8"/>
    <w:rsid w:val="00E7141F"/>
    <w:rsid w:val="00E7263A"/>
    <w:rsid w:val="00E74B73"/>
    <w:rsid w:val="00E75ED2"/>
    <w:rsid w:val="00E760E3"/>
    <w:rsid w:val="00E76E86"/>
    <w:rsid w:val="00E77134"/>
    <w:rsid w:val="00E857AE"/>
    <w:rsid w:val="00E864F7"/>
    <w:rsid w:val="00E8772E"/>
    <w:rsid w:val="00E87ADE"/>
    <w:rsid w:val="00E969BB"/>
    <w:rsid w:val="00E96B1A"/>
    <w:rsid w:val="00E96BD7"/>
    <w:rsid w:val="00E97ACC"/>
    <w:rsid w:val="00E97E02"/>
    <w:rsid w:val="00EA046E"/>
    <w:rsid w:val="00EA056C"/>
    <w:rsid w:val="00EA423D"/>
    <w:rsid w:val="00EA45A9"/>
    <w:rsid w:val="00EA4D43"/>
    <w:rsid w:val="00EA57AC"/>
    <w:rsid w:val="00EA60D2"/>
    <w:rsid w:val="00EA6CE0"/>
    <w:rsid w:val="00EA7950"/>
    <w:rsid w:val="00EB1DD8"/>
    <w:rsid w:val="00EC00AC"/>
    <w:rsid w:val="00EC0177"/>
    <w:rsid w:val="00EC0B7A"/>
    <w:rsid w:val="00EC0C74"/>
    <w:rsid w:val="00EC3A7D"/>
    <w:rsid w:val="00EC4453"/>
    <w:rsid w:val="00EC49E4"/>
    <w:rsid w:val="00EC595F"/>
    <w:rsid w:val="00EC5EB6"/>
    <w:rsid w:val="00EC755F"/>
    <w:rsid w:val="00ED0B01"/>
    <w:rsid w:val="00ED14D9"/>
    <w:rsid w:val="00ED355C"/>
    <w:rsid w:val="00ED3F1E"/>
    <w:rsid w:val="00ED57A1"/>
    <w:rsid w:val="00ED6FF1"/>
    <w:rsid w:val="00EE024E"/>
    <w:rsid w:val="00EE031A"/>
    <w:rsid w:val="00EE2D09"/>
    <w:rsid w:val="00EE4F1B"/>
    <w:rsid w:val="00EE5289"/>
    <w:rsid w:val="00EE59DF"/>
    <w:rsid w:val="00EE5C54"/>
    <w:rsid w:val="00EE5D9A"/>
    <w:rsid w:val="00EE6222"/>
    <w:rsid w:val="00EE774C"/>
    <w:rsid w:val="00EF3E44"/>
    <w:rsid w:val="00EF4E91"/>
    <w:rsid w:val="00EF76DB"/>
    <w:rsid w:val="00F04241"/>
    <w:rsid w:val="00F051FF"/>
    <w:rsid w:val="00F104AF"/>
    <w:rsid w:val="00F112D0"/>
    <w:rsid w:val="00F1241F"/>
    <w:rsid w:val="00F12CC1"/>
    <w:rsid w:val="00F14DAA"/>
    <w:rsid w:val="00F15E2E"/>
    <w:rsid w:val="00F17068"/>
    <w:rsid w:val="00F206C0"/>
    <w:rsid w:val="00F220DC"/>
    <w:rsid w:val="00F26905"/>
    <w:rsid w:val="00F275D3"/>
    <w:rsid w:val="00F3000B"/>
    <w:rsid w:val="00F3021A"/>
    <w:rsid w:val="00F305A9"/>
    <w:rsid w:val="00F30895"/>
    <w:rsid w:val="00F363ED"/>
    <w:rsid w:val="00F40180"/>
    <w:rsid w:val="00F40FCD"/>
    <w:rsid w:val="00F45527"/>
    <w:rsid w:val="00F45847"/>
    <w:rsid w:val="00F467FD"/>
    <w:rsid w:val="00F5111A"/>
    <w:rsid w:val="00F524A8"/>
    <w:rsid w:val="00F52E9E"/>
    <w:rsid w:val="00F5315E"/>
    <w:rsid w:val="00F53CC8"/>
    <w:rsid w:val="00F54E38"/>
    <w:rsid w:val="00F56B58"/>
    <w:rsid w:val="00F6024C"/>
    <w:rsid w:val="00F6181E"/>
    <w:rsid w:val="00F62054"/>
    <w:rsid w:val="00F627F9"/>
    <w:rsid w:val="00F646A8"/>
    <w:rsid w:val="00F663CA"/>
    <w:rsid w:val="00F679AA"/>
    <w:rsid w:val="00F74D5F"/>
    <w:rsid w:val="00F76CB0"/>
    <w:rsid w:val="00F834C1"/>
    <w:rsid w:val="00F842CE"/>
    <w:rsid w:val="00F84615"/>
    <w:rsid w:val="00F8742C"/>
    <w:rsid w:val="00F9096C"/>
    <w:rsid w:val="00F9198B"/>
    <w:rsid w:val="00F96BFB"/>
    <w:rsid w:val="00F96EE0"/>
    <w:rsid w:val="00F97B00"/>
    <w:rsid w:val="00FA0232"/>
    <w:rsid w:val="00FA09B1"/>
    <w:rsid w:val="00FA2F38"/>
    <w:rsid w:val="00FA33DB"/>
    <w:rsid w:val="00FA3990"/>
    <w:rsid w:val="00FA52B1"/>
    <w:rsid w:val="00FA671B"/>
    <w:rsid w:val="00FA6AB1"/>
    <w:rsid w:val="00FB7682"/>
    <w:rsid w:val="00FC00CF"/>
    <w:rsid w:val="00FC2010"/>
    <w:rsid w:val="00FC4349"/>
    <w:rsid w:val="00FC4DA1"/>
    <w:rsid w:val="00FC6BEB"/>
    <w:rsid w:val="00FC7C66"/>
    <w:rsid w:val="00FD0898"/>
    <w:rsid w:val="00FD1A82"/>
    <w:rsid w:val="00FD562C"/>
    <w:rsid w:val="00FD6362"/>
    <w:rsid w:val="00FE02C7"/>
    <w:rsid w:val="00FE423E"/>
    <w:rsid w:val="00FE4478"/>
    <w:rsid w:val="00FE4B54"/>
    <w:rsid w:val="00FE4C84"/>
    <w:rsid w:val="00FE5440"/>
    <w:rsid w:val="00FF29B6"/>
    <w:rsid w:val="00FF3B97"/>
    <w:rsid w:val="00FF3EDC"/>
    <w:rsid w:val="00FF7A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0D64D1"/>
  <w15:chartTrackingRefBased/>
  <w15:docId w15:val="{6F8173B7-4A03-4596-82AB-85846DC695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179"/>
    <w:pPr>
      <w:spacing w:before="100" w:beforeAutospacing="1" w:after="100" w:afterAutospacing="1" w:line="480" w:lineRule="auto"/>
    </w:pPr>
    <w:rPr>
      <w:rFonts w:ascii="Arial" w:eastAsia="Times New Roman" w:hAnsi="Arial" w:cs="Arial"/>
      <w:color w:val="000000"/>
    </w:rPr>
  </w:style>
  <w:style w:type="paragraph" w:styleId="Heading1">
    <w:name w:val="heading 1"/>
    <w:basedOn w:val="Normal"/>
    <w:next w:val="Normal"/>
    <w:link w:val="Heading1Char"/>
    <w:uiPriority w:val="9"/>
    <w:qFormat/>
    <w:rsid w:val="00393179"/>
    <w:pPr>
      <w:keepNext/>
      <w:keepLines/>
      <w:spacing w:before="240" w:after="0"/>
      <w:outlineLvl w:val="0"/>
    </w:pPr>
    <w:rPr>
      <w:rFonts w:eastAsiaTheme="majorEastAsia"/>
      <w:b/>
      <w:color w:val="000000" w:themeColor="text1"/>
      <w:sz w:val="36"/>
      <w:szCs w:val="36"/>
      <w:u w:val="single"/>
      <w:lang w:val="en-US"/>
    </w:rPr>
  </w:style>
  <w:style w:type="paragraph" w:styleId="Heading2">
    <w:name w:val="heading 2"/>
    <w:basedOn w:val="Normal"/>
    <w:next w:val="Normal"/>
    <w:link w:val="Heading2Char"/>
    <w:uiPriority w:val="9"/>
    <w:unhideWhenUsed/>
    <w:qFormat/>
    <w:rsid w:val="00393179"/>
    <w:pPr>
      <w:keepNext/>
      <w:keepLines/>
      <w:spacing w:before="40" w:after="0"/>
      <w:outlineLvl w:val="1"/>
    </w:pPr>
    <w:rPr>
      <w:b/>
      <w:color w:val="000000" w:themeColor="text1"/>
      <w:sz w:val="32"/>
      <w:szCs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F093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F093E"/>
    <w:rPr>
      <w:rFonts w:ascii="Calibri" w:eastAsia="Times New Roman" w:hAnsi="Calibri" w:cs="Calibri"/>
      <w:noProof/>
      <w:color w:val="000000"/>
      <w:lang w:val="en-US"/>
    </w:rPr>
  </w:style>
  <w:style w:type="paragraph" w:customStyle="1" w:styleId="EndNoteBibliography">
    <w:name w:val="EndNote Bibliography"/>
    <w:basedOn w:val="Normal"/>
    <w:link w:val="EndNoteBibliographyChar"/>
    <w:rsid w:val="008F093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F093E"/>
    <w:rPr>
      <w:rFonts w:ascii="Calibri" w:eastAsia="Times New Roman" w:hAnsi="Calibri" w:cs="Calibri"/>
      <w:noProof/>
      <w:color w:val="000000"/>
      <w:lang w:val="en-US"/>
    </w:rPr>
  </w:style>
  <w:style w:type="character" w:styleId="Hyperlink">
    <w:name w:val="Hyperlink"/>
    <w:basedOn w:val="DefaultParagraphFont"/>
    <w:uiPriority w:val="99"/>
    <w:unhideWhenUsed/>
    <w:rsid w:val="008F093E"/>
    <w:rPr>
      <w:color w:val="0563C1" w:themeColor="hyperlink"/>
      <w:u w:val="single"/>
    </w:rPr>
  </w:style>
  <w:style w:type="paragraph" w:styleId="NormalWeb">
    <w:name w:val="Normal (Web)"/>
    <w:basedOn w:val="Normal"/>
    <w:uiPriority w:val="99"/>
    <w:semiHidden/>
    <w:unhideWhenUsed/>
    <w:rsid w:val="00AB5E3B"/>
    <w:rPr>
      <w:rFonts w:ascii="Times New Roman" w:hAnsi="Times New Roman" w:cs="Times New Roman"/>
      <w:sz w:val="24"/>
      <w:szCs w:val="24"/>
    </w:rPr>
  </w:style>
  <w:style w:type="paragraph" w:styleId="Revision">
    <w:name w:val="Revision"/>
    <w:hidden/>
    <w:uiPriority w:val="99"/>
    <w:semiHidden/>
    <w:rsid w:val="00CB07E9"/>
    <w:pPr>
      <w:spacing w:after="0" w:line="240" w:lineRule="auto"/>
    </w:pPr>
  </w:style>
  <w:style w:type="character" w:styleId="CommentReference">
    <w:name w:val="annotation reference"/>
    <w:basedOn w:val="DefaultParagraphFont"/>
    <w:uiPriority w:val="99"/>
    <w:semiHidden/>
    <w:unhideWhenUsed/>
    <w:rsid w:val="005761E4"/>
    <w:rPr>
      <w:sz w:val="16"/>
      <w:szCs w:val="16"/>
    </w:rPr>
  </w:style>
  <w:style w:type="paragraph" w:styleId="CommentText">
    <w:name w:val="annotation text"/>
    <w:basedOn w:val="Normal"/>
    <w:link w:val="CommentTextChar"/>
    <w:uiPriority w:val="99"/>
    <w:unhideWhenUsed/>
    <w:rsid w:val="005761E4"/>
    <w:pPr>
      <w:spacing w:line="240" w:lineRule="auto"/>
    </w:pPr>
    <w:rPr>
      <w:sz w:val="20"/>
      <w:szCs w:val="20"/>
    </w:rPr>
  </w:style>
  <w:style w:type="character" w:customStyle="1" w:styleId="CommentTextChar">
    <w:name w:val="Comment Text Char"/>
    <w:basedOn w:val="DefaultParagraphFont"/>
    <w:link w:val="CommentText"/>
    <w:uiPriority w:val="99"/>
    <w:rsid w:val="005761E4"/>
    <w:rPr>
      <w:sz w:val="20"/>
      <w:szCs w:val="20"/>
    </w:rPr>
  </w:style>
  <w:style w:type="paragraph" w:styleId="CommentSubject">
    <w:name w:val="annotation subject"/>
    <w:basedOn w:val="CommentText"/>
    <w:next w:val="CommentText"/>
    <w:link w:val="CommentSubjectChar"/>
    <w:uiPriority w:val="99"/>
    <w:semiHidden/>
    <w:unhideWhenUsed/>
    <w:rsid w:val="005761E4"/>
    <w:rPr>
      <w:b/>
      <w:bCs/>
    </w:rPr>
  </w:style>
  <w:style w:type="character" w:customStyle="1" w:styleId="CommentSubjectChar">
    <w:name w:val="Comment Subject Char"/>
    <w:basedOn w:val="CommentTextChar"/>
    <w:link w:val="CommentSubject"/>
    <w:uiPriority w:val="99"/>
    <w:semiHidden/>
    <w:rsid w:val="005761E4"/>
    <w:rPr>
      <w:b/>
      <w:bCs/>
      <w:sz w:val="20"/>
      <w:szCs w:val="20"/>
    </w:rPr>
  </w:style>
  <w:style w:type="paragraph" w:styleId="BalloonText">
    <w:name w:val="Balloon Text"/>
    <w:basedOn w:val="Normal"/>
    <w:link w:val="BalloonTextChar"/>
    <w:uiPriority w:val="99"/>
    <w:semiHidden/>
    <w:unhideWhenUsed/>
    <w:rsid w:val="001E08F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E08F1"/>
    <w:rPr>
      <w:rFonts w:ascii="Times New Roman" w:hAnsi="Times New Roman" w:cs="Times New Roman"/>
      <w:sz w:val="18"/>
      <w:szCs w:val="18"/>
    </w:rPr>
  </w:style>
  <w:style w:type="table" w:styleId="TableGrid">
    <w:name w:val="Table Grid"/>
    <w:basedOn w:val="TableNormal"/>
    <w:uiPriority w:val="39"/>
    <w:rsid w:val="00582CFE"/>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0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1020"/>
  </w:style>
  <w:style w:type="paragraph" w:styleId="Footer">
    <w:name w:val="footer"/>
    <w:basedOn w:val="Normal"/>
    <w:link w:val="FooterChar"/>
    <w:uiPriority w:val="99"/>
    <w:unhideWhenUsed/>
    <w:rsid w:val="001A10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1020"/>
  </w:style>
  <w:style w:type="paragraph" w:styleId="BodyText">
    <w:name w:val="Body Text"/>
    <w:basedOn w:val="Normal"/>
    <w:link w:val="BodyTextChar"/>
    <w:uiPriority w:val="1"/>
    <w:qFormat/>
    <w:rsid w:val="00946796"/>
    <w:pPr>
      <w:widowControl w:val="0"/>
      <w:autoSpaceDE w:val="0"/>
      <w:autoSpaceDN w:val="0"/>
      <w:spacing w:after="0" w:line="240" w:lineRule="auto"/>
    </w:pPr>
    <w:rPr>
      <w:rFonts w:ascii="Arial MT" w:eastAsia="Arial MT" w:hAnsi="Arial MT" w:cs="Arial MT"/>
      <w:lang w:val="en-US"/>
    </w:rPr>
  </w:style>
  <w:style w:type="character" w:customStyle="1" w:styleId="BodyTextChar">
    <w:name w:val="Body Text Char"/>
    <w:basedOn w:val="DefaultParagraphFont"/>
    <w:link w:val="BodyText"/>
    <w:uiPriority w:val="1"/>
    <w:rsid w:val="00946796"/>
    <w:rPr>
      <w:rFonts w:ascii="Arial MT" w:eastAsia="Arial MT" w:hAnsi="Arial MT" w:cs="Arial MT"/>
      <w:lang w:val="en-US"/>
    </w:rPr>
  </w:style>
  <w:style w:type="paragraph" w:styleId="Title">
    <w:name w:val="Title"/>
    <w:basedOn w:val="Normal"/>
    <w:link w:val="TitleChar"/>
    <w:uiPriority w:val="1"/>
    <w:qFormat/>
    <w:rsid w:val="00946796"/>
    <w:pPr>
      <w:widowControl w:val="0"/>
      <w:autoSpaceDE w:val="0"/>
      <w:autoSpaceDN w:val="0"/>
      <w:spacing w:after="0" w:line="240" w:lineRule="auto"/>
      <w:ind w:left="945" w:right="717"/>
      <w:jc w:val="center"/>
    </w:pPr>
    <w:rPr>
      <w:rFonts w:eastAsia="Arial"/>
      <w:b/>
      <w:bCs/>
      <w:sz w:val="56"/>
      <w:szCs w:val="56"/>
      <w:lang w:val="en-US"/>
    </w:rPr>
  </w:style>
  <w:style w:type="character" w:customStyle="1" w:styleId="TitleChar">
    <w:name w:val="Title Char"/>
    <w:basedOn w:val="DefaultParagraphFont"/>
    <w:link w:val="Title"/>
    <w:uiPriority w:val="1"/>
    <w:rsid w:val="00946796"/>
    <w:rPr>
      <w:rFonts w:ascii="Arial" w:eastAsia="Arial" w:hAnsi="Arial" w:cs="Arial"/>
      <w:b/>
      <w:bCs/>
      <w:sz w:val="56"/>
      <w:szCs w:val="56"/>
      <w:lang w:val="en-US"/>
    </w:rPr>
  </w:style>
  <w:style w:type="character" w:styleId="PageNumber">
    <w:name w:val="page number"/>
    <w:basedOn w:val="DefaultParagraphFont"/>
    <w:uiPriority w:val="99"/>
    <w:semiHidden/>
    <w:unhideWhenUsed/>
    <w:rsid w:val="0089053C"/>
  </w:style>
  <w:style w:type="character" w:customStyle="1" w:styleId="Heading1Char">
    <w:name w:val="Heading 1 Char"/>
    <w:basedOn w:val="DefaultParagraphFont"/>
    <w:link w:val="Heading1"/>
    <w:uiPriority w:val="9"/>
    <w:rsid w:val="00393179"/>
    <w:rPr>
      <w:rFonts w:ascii="Arial" w:eastAsiaTheme="majorEastAsia" w:hAnsi="Arial" w:cs="Arial"/>
      <w:b/>
      <w:color w:val="000000" w:themeColor="text1"/>
      <w:sz w:val="36"/>
      <w:szCs w:val="36"/>
      <w:u w:val="single"/>
      <w:lang w:val="en-US"/>
    </w:rPr>
  </w:style>
  <w:style w:type="character" w:customStyle="1" w:styleId="Heading2Char">
    <w:name w:val="Heading 2 Char"/>
    <w:basedOn w:val="DefaultParagraphFont"/>
    <w:link w:val="Heading2"/>
    <w:uiPriority w:val="9"/>
    <w:rsid w:val="00393179"/>
    <w:rPr>
      <w:rFonts w:ascii="Arial" w:eastAsia="Times New Roman" w:hAnsi="Arial" w:cs="Arial"/>
      <w:b/>
      <w:color w:val="000000" w:themeColor="text1"/>
      <w:sz w:val="32"/>
      <w:szCs w:val="32"/>
      <w:u w:val="single"/>
    </w:rPr>
  </w:style>
  <w:style w:type="paragraph" w:styleId="TOCHeading">
    <w:name w:val="TOC Heading"/>
    <w:basedOn w:val="Heading1"/>
    <w:next w:val="Normal"/>
    <w:uiPriority w:val="39"/>
    <w:unhideWhenUsed/>
    <w:qFormat/>
    <w:rsid w:val="008D2A8A"/>
    <w:pPr>
      <w:spacing w:before="480" w:beforeAutospacing="0" w:afterAutospacing="0" w:line="276" w:lineRule="auto"/>
      <w:outlineLvl w:val="9"/>
    </w:pPr>
    <w:rPr>
      <w:rFonts w:asciiTheme="majorHAnsi" w:hAnsiTheme="majorHAnsi" w:cstheme="majorBidi"/>
      <w:bCs/>
      <w:color w:val="2E74B5" w:themeColor="accent1" w:themeShade="BF"/>
      <w:sz w:val="28"/>
      <w:szCs w:val="28"/>
      <w:u w:val="none"/>
    </w:rPr>
  </w:style>
  <w:style w:type="paragraph" w:styleId="TOC1">
    <w:name w:val="toc 1"/>
    <w:basedOn w:val="Normal"/>
    <w:next w:val="Normal"/>
    <w:autoRedefine/>
    <w:uiPriority w:val="39"/>
    <w:unhideWhenUsed/>
    <w:rsid w:val="008D2A8A"/>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D2A8A"/>
    <w:pPr>
      <w:spacing w:before="120" w:after="0"/>
      <w:ind w:left="220"/>
    </w:pPr>
    <w:rPr>
      <w:rFonts w:asciiTheme="minorHAnsi" w:hAnsiTheme="minorHAnsi"/>
      <w:b/>
      <w:bCs/>
    </w:rPr>
  </w:style>
  <w:style w:type="paragraph" w:styleId="TOC3">
    <w:name w:val="toc 3"/>
    <w:basedOn w:val="Normal"/>
    <w:next w:val="Normal"/>
    <w:autoRedefine/>
    <w:uiPriority w:val="39"/>
    <w:semiHidden/>
    <w:unhideWhenUsed/>
    <w:rsid w:val="008D2A8A"/>
    <w:pPr>
      <w:spacing w:before="0" w:after="0"/>
      <w:ind w:left="440"/>
    </w:pPr>
    <w:rPr>
      <w:rFonts w:asciiTheme="minorHAnsi" w:hAnsiTheme="minorHAnsi"/>
      <w:sz w:val="20"/>
      <w:szCs w:val="20"/>
    </w:rPr>
  </w:style>
  <w:style w:type="paragraph" w:styleId="TOC4">
    <w:name w:val="toc 4"/>
    <w:basedOn w:val="Normal"/>
    <w:next w:val="Normal"/>
    <w:autoRedefine/>
    <w:uiPriority w:val="39"/>
    <w:semiHidden/>
    <w:unhideWhenUsed/>
    <w:rsid w:val="008D2A8A"/>
    <w:pPr>
      <w:spacing w:before="0" w:after="0"/>
      <w:ind w:left="660"/>
    </w:pPr>
    <w:rPr>
      <w:rFonts w:asciiTheme="minorHAnsi" w:hAnsiTheme="minorHAnsi"/>
      <w:sz w:val="20"/>
      <w:szCs w:val="20"/>
    </w:rPr>
  </w:style>
  <w:style w:type="paragraph" w:styleId="TOC5">
    <w:name w:val="toc 5"/>
    <w:basedOn w:val="Normal"/>
    <w:next w:val="Normal"/>
    <w:autoRedefine/>
    <w:uiPriority w:val="39"/>
    <w:semiHidden/>
    <w:unhideWhenUsed/>
    <w:rsid w:val="008D2A8A"/>
    <w:pPr>
      <w:spacing w:before="0"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8D2A8A"/>
    <w:pPr>
      <w:spacing w:before="0"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8D2A8A"/>
    <w:pPr>
      <w:spacing w:before="0"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8D2A8A"/>
    <w:pPr>
      <w:spacing w:before="0"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8D2A8A"/>
    <w:pPr>
      <w:spacing w:before="0" w:after="0"/>
      <w:ind w:left="1760"/>
    </w:pPr>
    <w:rPr>
      <w:rFonts w:asciiTheme="minorHAnsi" w:hAnsiTheme="minorHAnsi"/>
      <w:sz w:val="20"/>
      <w:szCs w:val="20"/>
    </w:rPr>
  </w:style>
  <w:style w:type="character" w:styleId="Strong">
    <w:name w:val="Strong"/>
    <w:basedOn w:val="DefaultParagraphFont"/>
    <w:uiPriority w:val="22"/>
    <w:qFormat/>
    <w:rsid w:val="003E466C"/>
    <w:rPr>
      <w:b/>
      <w:bCs/>
    </w:rPr>
  </w:style>
  <w:style w:type="paragraph" w:styleId="Subtitle">
    <w:name w:val="Subtitle"/>
    <w:basedOn w:val="Normal"/>
    <w:next w:val="Normal"/>
    <w:link w:val="SubtitleChar"/>
    <w:uiPriority w:val="11"/>
    <w:qFormat/>
    <w:rsid w:val="003E466C"/>
    <w:pPr>
      <w:numPr>
        <w:ilvl w:val="1"/>
      </w:numPr>
      <w:spacing w:before="0" w:beforeAutospacing="0" w:after="120" w:afterAutospacing="0" w:line="240" w:lineRule="auto"/>
      <w:jc w:val="both"/>
    </w:pPr>
    <w:rPr>
      <w:rFonts w:asciiTheme="minorHAnsi" w:eastAsiaTheme="minorEastAsia" w:hAnsiTheme="minorHAnsi" w:cstheme="minorBidi"/>
      <w:color w:val="5A5A5A" w:themeColor="text1" w:themeTint="A5"/>
      <w:spacing w:val="15"/>
      <w:sz w:val="24"/>
    </w:rPr>
  </w:style>
  <w:style w:type="character" w:customStyle="1" w:styleId="SubtitleChar">
    <w:name w:val="Subtitle Char"/>
    <w:basedOn w:val="DefaultParagraphFont"/>
    <w:link w:val="Subtitle"/>
    <w:uiPriority w:val="11"/>
    <w:rsid w:val="003E466C"/>
    <w:rPr>
      <w:rFonts w:eastAsiaTheme="minorEastAsia"/>
      <w:color w:val="5A5A5A" w:themeColor="text1" w:themeTint="A5"/>
      <w:spacing w:val="15"/>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rotect.checkpoint.com/v2/r06/___https://pubmed.ncbi.nlm.nih.gov/31963293/___.ZXV3Mjp1bml2ZXJzaXR5aG9zcGl0YWxzb3V0aGFtcHRvbjpjOm86NDBkYmY2ZmU1ZGIzYzk3ODI5YjA3MTY5YzMyOTBmZWE6NzpmNjNjOjMyMGJiYTM3YmUwYWJjZWNjOTBiMTkwZjkxNGU0Y2UwNWMwZDA2MzY1ZDM1ZGVkYzZmNGNhNzJiOThjNjJlOTE6cDpUOk4" TargetMode="External"/><Relationship Id="rId18" Type="http://schemas.openxmlformats.org/officeDocument/2006/relationships/hyperlink" Target="https://pubmed.ncbi.nlm.nih.gov/35453503/" TargetMode="External"/><Relationship Id="rId26" Type="http://schemas.openxmlformats.org/officeDocument/2006/relationships/hyperlink" Target="https://pubmed.ncbi.nlm.nih.gov/31084433/" TargetMode="External"/><Relationship Id="rId3" Type="http://schemas.openxmlformats.org/officeDocument/2006/relationships/settings" Target="settings.xml"/><Relationship Id="rId21" Type="http://schemas.openxmlformats.org/officeDocument/2006/relationships/hyperlink" Target="https://pubmed.ncbi.nlm.nih.gov/41077435/" TargetMode="External"/><Relationship Id="rId34" Type="http://schemas.openxmlformats.org/officeDocument/2006/relationships/hyperlink" Target="https://pubmed.ncbi.nlm.nih.gov/36422183/" TargetMode="External"/><Relationship Id="rId7" Type="http://schemas.openxmlformats.org/officeDocument/2006/relationships/image" Target="media/image1.png"/><Relationship Id="rId12" Type="http://schemas.openxmlformats.org/officeDocument/2006/relationships/hyperlink" Target="https://protect.checkpoint.com/v2/r06/___https://pubmed.ncbi.nlm.nih.gov/20363593/___.ZXV3Mjp1bml2ZXJzaXR5aG9zcGl0YWxzb3V0aGFtcHRvbjpjOm86NDBkYmY2ZmU1ZGIzYzk3ODI5YjA3MTY5YzMyOTBmZWE6Nzo3ZGJjOmFjMzMyODhiY2NkNzhhYWQ5ZGI5NWFlYzIzMGQwOGVhMGY0ZTRjYTJmYTQwMTEyNDViYmNjZjJlYjcyYzhjNzI6cDpUOk4" TargetMode="External"/><Relationship Id="rId17" Type="http://schemas.openxmlformats.org/officeDocument/2006/relationships/hyperlink" Target="https://pubmed.ncbi.nlm.nih.gov/24796079/" TargetMode="External"/><Relationship Id="rId25" Type="http://schemas.openxmlformats.org/officeDocument/2006/relationships/hyperlink" Target="https://pubmed.ncbi.nlm.nih.gov/34798467/" TargetMode="External"/><Relationship Id="rId33" Type="http://schemas.openxmlformats.org/officeDocument/2006/relationships/hyperlink" Target="https://pubmed.ncbi.nlm.nih.gov/40580576/" TargetMode="External"/><Relationship Id="rId2" Type="http://schemas.openxmlformats.org/officeDocument/2006/relationships/styles" Target="styles.xml"/><Relationship Id="rId16" Type="http://schemas.openxmlformats.org/officeDocument/2006/relationships/hyperlink" Target="https://pubmed.ncbi.nlm.nih.gov/11375434/" TargetMode="External"/><Relationship Id="rId20" Type="http://schemas.openxmlformats.org/officeDocument/2006/relationships/hyperlink" Target="https://pubmed.ncbi.nlm.nih.gov/32231226/" TargetMode="External"/><Relationship Id="rId29" Type="http://schemas.openxmlformats.org/officeDocument/2006/relationships/hyperlink" Target="https://pubmed.ncbi.nlm.nih.gov/41166368/"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protect.checkpoint.com/v2/r06/___https://pubmed.ncbi.nlm.nih.gov/22691229/___.ZXV3Mjp1bml2ZXJzaXR5aG9zcGl0YWxzb3V0aGFtcHRvbjpjOm86NDBkYmY2ZmU1ZGIzYzk3ODI5YjA3MTY5YzMyOTBmZWE6NzpkZmE5OjQ3Nzk1ZWY0ZTU0ZWIzNWE5MzBhMDIyNmQ2MWVlMTMyOTNlZmVlY2E0OGYwMmZjNmMxNWFhNTk0YWRlZjk0NTM6cDpUOk4" TargetMode="External"/><Relationship Id="rId24" Type="http://schemas.openxmlformats.org/officeDocument/2006/relationships/hyperlink" Target="https://pubmed.ncbi.nlm.nih.gov/39551972/" TargetMode="External"/><Relationship Id="rId32" Type="http://schemas.openxmlformats.org/officeDocument/2006/relationships/hyperlink" Target="https://pubmed.ncbi.nlm.nih.gov/40603801/" TargetMode="External"/><Relationship Id="rId5" Type="http://schemas.openxmlformats.org/officeDocument/2006/relationships/footnotes" Target="footnotes.xml"/><Relationship Id="rId15" Type="http://schemas.openxmlformats.org/officeDocument/2006/relationships/hyperlink" Target="https://protect.checkpoint.com/v2/r06/___https://pubmed.ncbi.nlm.nih.gov/36183242/___.ZXV3Mjp1bml2ZXJzaXR5aG9zcGl0YWxzb3V0aGFtcHRvbjpjOm86NDBkYmY2ZmU1ZGIzYzk3ODI5YjA3MTY5YzMyOTBmZWE6NzoxZDczOjNmMjMwMzk3YTZkN2EwMWIzOGUyNjBhZjFhNzYzMDdiNmE1NjNlNDljNzJmOTE3N2FjOWViNDdhY2JjYmVhMDA6cDpUOk4" TargetMode="External"/><Relationship Id="rId23" Type="http://schemas.openxmlformats.org/officeDocument/2006/relationships/hyperlink" Target="https://pubmed.ncbi.nlm.nih.gov/41077433/" TargetMode="External"/><Relationship Id="rId28" Type="http://schemas.openxmlformats.org/officeDocument/2006/relationships/hyperlink" Target="https://pubmed.ncbi.nlm.nih.gov/37395032/"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pubmed.ncbi.nlm.nih.gov/31462531/" TargetMode="External"/><Relationship Id="rId31" Type="http://schemas.openxmlformats.org/officeDocument/2006/relationships/hyperlink" Target="https://pubmed.ncbi.nlm.nih.gov/36688291/"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https://protect.checkpoint.com/v2/r06/___https://pubmed.ncbi.nlm.nih.gov/35587877/___.ZXV3Mjp1bml2ZXJzaXR5aG9zcGl0YWxzb3V0aGFtcHRvbjpjOm86NDBkYmY2ZmU1ZGIzYzk3ODI5YjA3MTY5YzMyOTBmZWE6Nzo0ZDVkOjg5OTIzZDliYTM3ODViZTY1NzlmZDA5N2QxNjUxMjk0ODU5Y2IzMmU4ZDAyYTdjNDUzZWEzNDMyMWRkMjA0ODY6cDpUOk4" TargetMode="External"/><Relationship Id="rId22" Type="http://schemas.openxmlformats.org/officeDocument/2006/relationships/hyperlink" Target="https://pubmed.ncbi.nlm.nih.gov/41219057/" TargetMode="External"/><Relationship Id="rId27" Type="http://schemas.openxmlformats.org/officeDocument/2006/relationships/hyperlink" Target="https://pubmed.ncbi.nlm.nih.gov/37254375/" TargetMode="External"/><Relationship Id="rId30" Type="http://schemas.openxmlformats.org/officeDocument/2006/relationships/hyperlink" Target="https://pubmed.ncbi.nlm.nih.gov/38836886/" TargetMode="External"/><Relationship Id="rId35" Type="http://schemas.openxmlformats.org/officeDocument/2006/relationships/fontTable" Target="fontTable.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4E9E9-2B7E-9E41-A2E1-1F4C774FB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5</Pages>
  <Words>12978</Words>
  <Characters>75535</Characters>
  <Application>Microsoft Office Word</Application>
  <DocSecurity>0</DocSecurity>
  <Lines>1798</Lines>
  <Paragraphs>5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ba Salman</dc:creator>
  <cp:lastModifiedBy>Philip Calder</cp:lastModifiedBy>
  <cp:revision>4</cp:revision>
  <cp:lastPrinted>2025-11-16T19:12:00Z</cp:lastPrinted>
  <dcterms:created xsi:type="dcterms:W3CDTF">2025-11-21T16:51:00Z</dcterms:created>
  <dcterms:modified xsi:type="dcterms:W3CDTF">2025-11-21T16:52:00Z</dcterms:modified>
</cp:coreProperties>
</file>